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168F676D"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882C95">
        <w:rPr>
          <w:sz w:val="44"/>
          <w:szCs w:val="48"/>
        </w:rPr>
        <w:t>sequenz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7EFCC905"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w:t>
      </w:r>
      <w:r w:rsidR="005D7D29">
        <w:rPr>
          <w:sz w:val="32"/>
          <w:szCs w:val="36"/>
        </w:rPr>
        <w:t>09.2023</w:t>
      </w:r>
    </w:p>
    <w:p w14:paraId="4F8532E9" w14:textId="77777777" w:rsidR="00BD4552" w:rsidRDefault="009279AC" w:rsidP="005D7D29">
      <w:pPr>
        <w:jc w:val="center"/>
        <w:rPr>
          <w:sz w:val="32"/>
          <w:szCs w:val="32"/>
        </w:rPr>
        <w:sectPr w:rsidR="00BD4552" w:rsidSect="007654F5">
          <w:headerReference w:type="default" r:id="rId9"/>
          <w:footerReference w:type="default" r:id="rId10"/>
          <w:headerReference w:type="first" r:id="rId11"/>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7CC91353" w:rsidR="009279AC" w:rsidRDefault="00CA4463" w:rsidP="008A08D5">
      <w:pPr>
        <w:pStyle w:val="berschrift1"/>
        <w:numPr>
          <w:ilvl w:val="0"/>
          <w:numId w:val="0"/>
        </w:numPr>
      </w:pPr>
      <w:bookmarkStart w:id="1" w:name="_Toc144726426"/>
      <w:r>
        <w:lastRenderedPageBreak/>
        <w:t>Abstract</w:t>
      </w:r>
      <w:r w:rsidR="003D3056">
        <w:t xml:space="preserve"> </w:t>
      </w:r>
      <w:r w:rsidR="00472E3E">
        <w:t>(</w:t>
      </w:r>
      <w:r w:rsidR="00990AF0">
        <w:t>D</w:t>
      </w:r>
      <w:r w:rsidR="00472E3E">
        <w:t>eutsch)</w:t>
      </w:r>
      <w:bookmarkEnd w:id="1"/>
    </w:p>
    <w:p w14:paraId="435C7970" w14:textId="4FAAE20B" w:rsidR="00C3162F" w:rsidRDefault="005A3FFD" w:rsidP="008D59C9">
      <w:r>
        <w:t xml:space="preserve">Im Kontext des autonomen Fahrens </w:t>
      </w:r>
      <w:r w:rsidR="00DB2EA9" w:rsidRPr="00DB2EA9">
        <w:t>ist die Wahrnehmung des Fahrzeugumfeldes, einschließlich anderer Verkehrsteilnehmer, von entscheidender Bedeutung.</w:t>
      </w:r>
      <w:r w:rsidR="00DB2EA9">
        <w:t xml:space="preserve"> Diese erfolgt üblicherweise mit Hilfe verschiedener Sensorsysteme, welche jedoch auf das unmittelbar Fahrzeugumfeld beschränkt sind. Als mögliche</w:t>
      </w:r>
      <w:r w:rsidR="00125476">
        <w:t>n</w:t>
      </w:r>
      <w:r w:rsidR="00DB2EA9">
        <w:t xml:space="preserve"> Ansatz zur Entwicklung einer erweiterten Umfeldwahrneh</w:t>
      </w:r>
      <w:r w:rsidR="00C60B0A">
        <w:t>m</w:t>
      </w:r>
      <w:r w:rsidR="00DB2EA9">
        <w:t>u</w:t>
      </w:r>
      <w:r w:rsidR="00C60B0A">
        <w:t>n</w:t>
      </w:r>
      <w:r w:rsidR="00DB2EA9">
        <w:t>g untersucht diese Arbeit die Klassifikation von Verkehrsteilnehmern</w:t>
      </w:r>
      <w:r w:rsidR="000E3764">
        <w:t xml:space="preserve"> </w:t>
      </w:r>
      <w:r w:rsidR="00DB2EA9">
        <w:t xml:space="preserve">auf Basis </w:t>
      </w:r>
      <w:r w:rsidR="003422A4">
        <w:t xml:space="preserve">hochfrequenter (1 </w:t>
      </w:r>
      <w:r w:rsidR="00661281">
        <w:t>H</w:t>
      </w:r>
      <w:r w:rsidR="00142290">
        <w:t>ert</w:t>
      </w:r>
      <w:r w:rsidR="00661281">
        <w:t>z</w:t>
      </w:r>
      <w:r w:rsidR="003422A4">
        <w:t>)</w:t>
      </w:r>
      <w:r w:rsidR="00C3162F">
        <w:t xml:space="preserve"> Positionssequenzen</w:t>
      </w:r>
      <w:r w:rsidR="00DB2EA9">
        <w:t>,</w:t>
      </w:r>
      <w:r w:rsidR="00C3162F">
        <w:t xml:space="preserve"> welche unter Realbedingungen</w:t>
      </w:r>
      <w:r w:rsidR="00C60B0A">
        <w:t xml:space="preserve"> im Straßenverkehr </w:t>
      </w:r>
      <w:r w:rsidR="006B3F21">
        <w:t>über das</w:t>
      </w:r>
      <w:r w:rsidR="00C60B0A">
        <w:t xml:space="preserve"> </w:t>
      </w:r>
      <w:r w:rsidR="00A236C2" w:rsidRPr="00AB75EB">
        <w:rPr>
          <w:i/>
          <w:iCs/>
        </w:rPr>
        <w:t>Global Navigation Satellite System</w:t>
      </w:r>
      <w:r w:rsidR="00A236C2">
        <w:t xml:space="preserve"> (GNSS)</w:t>
      </w:r>
      <w:r w:rsidR="00C60B0A">
        <w:t xml:space="preserve"> aufgezeichnet wurden.</w:t>
      </w:r>
      <w:r w:rsidR="000E3764">
        <w:t xml:space="preserve"> Hierbei werden </w:t>
      </w:r>
      <w:r w:rsidR="00C3162F">
        <w:t xml:space="preserve">zunächst vier </w:t>
      </w:r>
      <w:r w:rsidR="00762508">
        <w:t>Typen</w:t>
      </w:r>
      <w:r w:rsidR="00C3162F">
        <w:t xml:space="preserve"> von Verkehrsteilnehmern unterschieden: </w:t>
      </w:r>
      <w:r w:rsidR="00C3162F" w:rsidRPr="00C3162F">
        <w:rPr>
          <w:i/>
          <w:iCs/>
        </w:rPr>
        <w:t>Fußgänger</w:t>
      </w:r>
      <w:r w:rsidR="00C3162F">
        <w:t xml:space="preserve">, </w:t>
      </w:r>
      <w:r w:rsidR="00762508">
        <w:rPr>
          <w:i/>
          <w:iCs/>
        </w:rPr>
        <w:t>Fahrräder</w:t>
      </w:r>
      <w:r w:rsidR="00C3162F">
        <w:t xml:space="preserve">, </w:t>
      </w:r>
      <w:r w:rsidR="00762508">
        <w:rPr>
          <w:i/>
          <w:iCs/>
        </w:rPr>
        <w:t>Motorräder</w:t>
      </w:r>
      <w:r w:rsidR="00C3162F">
        <w:t xml:space="preserve"> und </w:t>
      </w:r>
      <w:r w:rsidR="00C3162F" w:rsidRPr="00C3162F">
        <w:rPr>
          <w:i/>
          <w:iCs/>
        </w:rPr>
        <w:t>Auto</w:t>
      </w:r>
      <w:r w:rsidR="00762508">
        <w:rPr>
          <w:i/>
          <w:iCs/>
        </w:rPr>
        <w:t>s</w:t>
      </w:r>
      <w:r w:rsidR="00C3162F">
        <w:t>.</w:t>
      </w:r>
      <w:r w:rsidR="00C60B0A">
        <w:t xml:space="preserve"> </w:t>
      </w:r>
      <w:r w:rsidR="002E3106">
        <w:t>In Vorbereitung auf die Klassifikation wird im Zuge der Arbeit aufgezeigt, wie aus den reinen Positionssequenzen relevante Bewegungsmerkmale (Geschwindigkeit, Beschleunigung etc.) abgeleitet werden können</w:t>
      </w:r>
      <w:r w:rsidR="006B3F21">
        <w:t xml:space="preserve">. </w:t>
      </w:r>
      <w:r w:rsidR="002E3106">
        <w:t>Außerdem werden verschiedene Möglichkeiten untersucht, wie</w:t>
      </w:r>
      <w:r w:rsidR="00213A9B">
        <w:t xml:space="preserve"> Verrauschungsfehler</w:t>
      </w:r>
      <w:r w:rsidR="002369B6">
        <w:t xml:space="preserve"> und Ausreißer</w:t>
      </w:r>
      <w:r w:rsidR="002E3106">
        <w:t xml:space="preserve"> in den GNSS-Sequenzen bereinigt bzw. abgemildert werden können. Hierzu gehören bspw. eine nachträgliche </w:t>
      </w:r>
      <w:r w:rsidR="00661281">
        <w:t>Erhöhung des Aufnahmeintervalls</w:t>
      </w:r>
      <w:r w:rsidR="002E3106">
        <w:t xml:space="preserve"> und das</w:t>
      </w:r>
      <w:r w:rsidR="002369B6">
        <w:t xml:space="preserve"> Angleichen der </w:t>
      </w:r>
      <w:r w:rsidR="00213A9B">
        <w:t>GNSS-</w:t>
      </w:r>
      <w:r w:rsidR="002E3106">
        <w:t xml:space="preserve">Sequenzen </w:t>
      </w:r>
      <w:r w:rsidR="002369B6">
        <w:t xml:space="preserve">an die Daten </w:t>
      </w:r>
      <w:r w:rsidR="005467E0">
        <w:t>des</w:t>
      </w:r>
      <w:r w:rsidR="002369B6">
        <w:t xml:space="preserve"> </w:t>
      </w:r>
      <w:r w:rsidR="002369B6" w:rsidRPr="00AB75EB">
        <w:rPr>
          <w:i/>
          <w:iCs/>
        </w:rPr>
        <w:t>OpenStreetMap</w:t>
      </w:r>
      <w:r w:rsidR="005467E0">
        <w:t>-Projektes</w:t>
      </w:r>
      <w:r w:rsidR="002369B6">
        <w:t xml:space="preserve"> mittels </w:t>
      </w:r>
      <w:r w:rsidR="002369B6" w:rsidRPr="00AB75EB">
        <w:rPr>
          <w:i/>
          <w:iCs/>
        </w:rPr>
        <w:t>Map</w:t>
      </w:r>
      <w:r w:rsidR="00EF04F3">
        <w:rPr>
          <w:i/>
          <w:iCs/>
        </w:rPr>
        <w:t>-</w:t>
      </w:r>
      <w:r w:rsidR="002369B6" w:rsidRPr="00AB75EB">
        <w:rPr>
          <w:i/>
          <w:iCs/>
        </w:rPr>
        <w:t>Matching</w:t>
      </w:r>
      <w:r w:rsidR="002369B6">
        <w:t>.</w:t>
      </w:r>
      <w:r w:rsidR="00213A9B">
        <w:t xml:space="preserve"> </w:t>
      </w:r>
      <w:r w:rsidR="002E3106">
        <w:t>Die</w:t>
      </w:r>
      <w:r w:rsidR="000E3764">
        <w:t xml:space="preserve"> </w:t>
      </w:r>
      <w:r w:rsidR="00C60B0A">
        <w:t>Wahl des primär in dieser Arbeit genutzten Klassifikationsverfahrens</w:t>
      </w:r>
      <w:r w:rsidR="002E3106">
        <w:t xml:space="preserve"> fällt</w:t>
      </w:r>
      <w:r w:rsidR="00C60B0A">
        <w:t xml:space="preserve"> auf </w:t>
      </w:r>
      <w:r w:rsidR="00AA5968">
        <w:rPr>
          <w:i/>
          <w:iCs/>
        </w:rPr>
        <w:t>r</w:t>
      </w:r>
      <w:r w:rsidR="00C60B0A" w:rsidRPr="00AB75EB">
        <w:rPr>
          <w:i/>
          <w:iCs/>
        </w:rPr>
        <w:t xml:space="preserve">ekurrente </w:t>
      </w:r>
      <w:r w:rsidR="00AA5968">
        <w:rPr>
          <w:i/>
          <w:iCs/>
        </w:rPr>
        <w:t>n</w:t>
      </w:r>
      <w:r w:rsidR="00C60B0A" w:rsidRPr="00AB75EB">
        <w:rPr>
          <w:i/>
          <w:iCs/>
        </w:rPr>
        <w:t>euronale Netze</w:t>
      </w:r>
      <w:r w:rsidR="003422A4">
        <w:t xml:space="preserve"> (RNNs)</w:t>
      </w:r>
      <w:r w:rsidR="000E3764">
        <w:t xml:space="preserve"> mit </w:t>
      </w:r>
      <w:r w:rsidR="000E3764" w:rsidRPr="00AB75EB">
        <w:rPr>
          <w:i/>
          <w:iCs/>
        </w:rPr>
        <w:t>Long-Short-Term-Memory-Zellen</w:t>
      </w:r>
      <w:r w:rsidR="000E3764">
        <w:t xml:space="preserve">, welche unter den </w:t>
      </w:r>
      <w:r w:rsidR="003422A4">
        <w:t xml:space="preserve">Verfahren des </w:t>
      </w:r>
      <w:r w:rsidR="00915FA6">
        <w:t>m</w:t>
      </w:r>
      <w:r w:rsidR="003422A4">
        <w:t>aschinellen Lernen</w:t>
      </w:r>
      <w:r w:rsidR="00A236C2">
        <w:t>s</w:t>
      </w:r>
      <w:r w:rsidR="000E3764">
        <w:t xml:space="preserve"> den heutigen Standard </w:t>
      </w:r>
      <w:r w:rsidR="003422A4">
        <w:t>für die</w:t>
      </w:r>
      <w:r w:rsidR="000E3764">
        <w:t xml:space="preserve"> Verarbeitung sequenzieller </w:t>
      </w:r>
      <w:r w:rsidR="00661281">
        <w:t>Daten</w:t>
      </w:r>
      <w:r w:rsidR="000E3764">
        <w:t xml:space="preserve"> setzen</w:t>
      </w:r>
      <w:r w:rsidR="003422A4">
        <w:t>.</w:t>
      </w:r>
      <w:r w:rsidR="00A236C2">
        <w:t xml:space="preserve"> </w:t>
      </w:r>
      <w:r w:rsidR="000010BF">
        <w:t xml:space="preserve">Es wird eine mögliche Architektur für RNNs zur Klassifikation von Verkehrsteilnehmern auf Basis ausgewählter sequenzieller Bewegungsmerkmale vorgestellt und </w:t>
      </w:r>
      <w:r w:rsidR="005467E0">
        <w:t>untersucht,</w:t>
      </w:r>
      <w:r w:rsidR="000010BF">
        <w:t xml:space="preserve"> </w:t>
      </w:r>
      <w:r w:rsidR="005467E0">
        <w:t>wie die Länge der Sequenzen die Klassifikationsqualität beeinflusst.</w:t>
      </w:r>
      <w:r w:rsidR="008D59C9">
        <w:t xml:space="preserve"> Die Ergebnisse der Arbeit zeigen, dass RNNs dazu in der Lage sind</w:t>
      </w:r>
      <w:r w:rsidR="00AB75EB">
        <w:t>,</w:t>
      </w:r>
      <w:r w:rsidR="008D59C9">
        <w:t xml:space="preserve"> Verkehrsteilnehmer und insbesondere auch verschiedene motorisierte Fahrzeuge auf Basis </w:t>
      </w:r>
      <w:r w:rsidR="00661281">
        <w:t xml:space="preserve">zwei- bis vierminütiger Sequenzen mit einem verdoppelten Aufnahmeintervall </w:t>
      </w:r>
      <w:r w:rsidR="008D59C9">
        <w:t xml:space="preserve">gut zu klassifizieren. </w:t>
      </w:r>
      <w:r w:rsidR="00661281">
        <w:t>Ein Map</w:t>
      </w:r>
      <w:r w:rsidR="00EF04F3">
        <w:t>-</w:t>
      </w:r>
      <w:r w:rsidR="00661281">
        <w:t xml:space="preserve">Matching der Sequenzen </w:t>
      </w:r>
      <w:r w:rsidR="00C6104C">
        <w:t>führt</w:t>
      </w:r>
      <w:r w:rsidR="00AB75EB">
        <w:t xml:space="preserve"> dabei</w:t>
      </w:r>
      <w:r w:rsidR="00C6104C">
        <w:t xml:space="preserve"> im Allgemeinen zu keiner</w:t>
      </w:r>
      <w:r w:rsidR="00AB75EB">
        <w:t xml:space="preserve"> </w:t>
      </w:r>
      <w:r w:rsidR="00C6104C">
        <w:t>Verbesserung der Klassifikationsqualität.</w:t>
      </w:r>
    </w:p>
    <w:p w14:paraId="6B63E6EE" w14:textId="6339C0D1" w:rsidR="003D3056" w:rsidRPr="00E7659B" w:rsidRDefault="00472E3E" w:rsidP="00C6104C">
      <w:pPr>
        <w:pStyle w:val="berschrift1"/>
        <w:numPr>
          <w:ilvl w:val="0"/>
          <w:numId w:val="0"/>
        </w:numPr>
        <w:rPr>
          <w:lang w:val="en-US"/>
        </w:rPr>
      </w:pPr>
      <w:bookmarkStart w:id="2" w:name="_Toc144726427"/>
      <w:r w:rsidRPr="00E7659B">
        <w:rPr>
          <w:lang w:val="en-US"/>
        </w:rPr>
        <w:lastRenderedPageBreak/>
        <w:t>Abstract (</w:t>
      </w:r>
      <w:r w:rsidR="00990AF0">
        <w:rPr>
          <w:lang w:val="en-US"/>
        </w:rPr>
        <w:t>E</w:t>
      </w:r>
      <w:r w:rsidRPr="00E7659B">
        <w:rPr>
          <w:lang w:val="en-US"/>
        </w:rPr>
        <w:t>nglish)</w:t>
      </w:r>
      <w:bookmarkEnd w:id="2"/>
    </w:p>
    <w:p w14:paraId="21DFB630" w14:textId="6DBFD9A3" w:rsidR="00CA4463" w:rsidRPr="00807C47" w:rsidRDefault="00E7659B" w:rsidP="00CA4463">
      <w:pPr>
        <w:rPr>
          <w:lang w:val="en-US"/>
        </w:rPr>
      </w:pPr>
      <w:r w:rsidRPr="00E7659B">
        <w:rPr>
          <w:lang w:val="en-US"/>
        </w:rPr>
        <w:t>In the field of autonomous driving</w:t>
      </w:r>
      <w:r>
        <w:rPr>
          <w:lang w:val="en-US"/>
        </w:rPr>
        <w:t>, perceiving the vehicle</w:t>
      </w:r>
      <w:r w:rsidR="00601988">
        <w:rPr>
          <w:lang w:val="en-US"/>
        </w:rPr>
        <w:t>’</w:t>
      </w:r>
      <w:r>
        <w:rPr>
          <w:lang w:val="en-US"/>
        </w:rPr>
        <w:t>s environment, including other road users, is of crucial importance. This is typically achieved using various sensors systems, which, however, are</w:t>
      </w:r>
      <w:r w:rsidR="00C11099">
        <w:rPr>
          <w:lang w:val="en-US"/>
        </w:rPr>
        <w:t xml:space="preserve"> usually</w:t>
      </w:r>
      <w:r>
        <w:rPr>
          <w:lang w:val="en-US"/>
        </w:rPr>
        <w:t xml:space="preserve"> limited to the </w:t>
      </w:r>
      <w:r w:rsidR="00FD4605">
        <w:rPr>
          <w:lang w:val="en-US"/>
        </w:rPr>
        <w:t>line of sight of</w:t>
      </w:r>
      <w:r>
        <w:rPr>
          <w:lang w:val="en-US"/>
        </w:rPr>
        <w:t xml:space="preserve"> the vehicle. </w:t>
      </w:r>
      <w:r w:rsidR="00FD4605">
        <w:rPr>
          <w:lang w:val="en-US"/>
        </w:rPr>
        <w:t xml:space="preserve">As </w:t>
      </w:r>
      <w:r w:rsidR="00FF741D">
        <w:rPr>
          <w:lang w:val="en-US"/>
        </w:rPr>
        <w:t>an approach</w:t>
      </w:r>
      <w:r w:rsidR="00FD4605">
        <w:rPr>
          <w:lang w:val="en-US"/>
        </w:rPr>
        <w:t xml:space="preserve"> to develop some form of extended environmental perception, this bachelor thesis aims to investigate road user classification based on high-frequency (1 </w:t>
      </w:r>
      <w:r w:rsidR="00142290" w:rsidRPr="00125476">
        <w:rPr>
          <w:lang w:val="en-US"/>
        </w:rPr>
        <w:t>hertz</w:t>
      </w:r>
      <w:r w:rsidR="00FD4605">
        <w:rPr>
          <w:lang w:val="en-US"/>
        </w:rPr>
        <w:t xml:space="preserve">) positional sequences, that were recorded under real-world conditions via the </w:t>
      </w:r>
      <w:r w:rsidR="00FD4605" w:rsidRPr="001E05EE">
        <w:rPr>
          <w:i/>
          <w:iCs/>
          <w:lang w:val="en-US"/>
        </w:rPr>
        <w:t>Global Navigation Satellite System</w:t>
      </w:r>
      <w:r w:rsidR="00FD4605">
        <w:rPr>
          <w:lang w:val="en-US"/>
        </w:rPr>
        <w:t xml:space="preserve"> (GNSS).</w:t>
      </w:r>
      <w:r w:rsidR="00D03D9C">
        <w:rPr>
          <w:lang w:val="en-US"/>
        </w:rPr>
        <w:t xml:space="preserve"> </w:t>
      </w:r>
      <w:r w:rsidR="00987D01">
        <w:rPr>
          <w:lang w:val="en-US"/>
        </w:rPr>
        <w:t>As a starting point</w:t>
      </w:r>
      <w:r w:rsidR="001E05EE">
        <w:rPr>
          <w:lang w:val="en-US"/>
        </w:rPr>
        <w:t>,</w:t>
      </w:r>
      <w:r w:rsidR="00987D01">
        <w:rPr>
          <w:lang w:val="en-US"/>
        </w:rPr>
        <w:t xml:space="preserve"> there are four types of road users to be distinguished, namely</w:t>
      </w:r>
      <w:r w:rsidR="00987D01">
        <w:rPr>
          <w:i/>
          <w:iCs/>
          <w:lang w:val="en-US"/>
        </w:rPr>
        <w:t xml:space="preserve">: </w:t>
      </w:r>
      <w:r w:rsidR="00BC62F5" w:rsidRPr="00BC62F5">
        <w:rPr>
          <w:i/>
          <w:iCs/>
          <w:lang w:val="en-US"/>
        </w:rPr>
        <w:t>pedestrians</w:t>
      </w:r>
      <w:r w:rsidR="00BC62F5">
        <w:rPr>
          <w:lang w:val="en-US"/>
        </w:rPr>
        <w:t xml:space="preserve">, </w:t>
      </w:r>
      <w:r w:rsidR="00BC62F5" w:rsidRPr="00BC62F5">
        <w:rPr>
          <w:i/>
          <w:iCs/>
          <w:lang w:val="en-US"/>
        </w:rPr>
        <w:t>bicycles</w:t>
      </w:r>
      <w:r w:rsidR="00BC62F5">
        <w:rPr>
          <w:lang w:val="en-US"/>
        </w:rPr>
        <w:t xml:space="preserve">, </w:t>
      </w:r>
      <w:r w:rsidR="00BC62F5" w:rsidRPr="00BC62F5">
        <w:rPr>
          <w:i/>
          <w:iCs/>
          <w:lang w:val="en-US"/>
        </w:rPr>
        <w:t>motorcycles</w:t>
      </w:r>
      <w:r w:rsidR="00BC62F5">
        <w:rPr>
          <w:lang w:val="en-US"/>
        </w:rPr>
        <w:t xml:space="preserve"> and </w:t>
      </w:r>
      <w:r w:rsidR="00BC62F5" w:rsidRPr="00BC62F5">
        <w:rPr>
          <w:i/>
          <w:iCs/>
          <w:lang w:val="en-US"/>
        </w:rPr>
        <w:t>cars</w:t>
      </w:r>
      <w:r w:rsidR="00BC62F5">
        <w:rPr>
          <w:lang w:val="en-US"/>
        </w:rPr>
        <w:t xml:space="preserve">. </w:t>
      </w:r>
      <w:r w:rsidR="00987D01">
        <w:rPr>
          <w:lang w:val="en-US"/>
        </w:rPr>
        <w:t>In preparation for the classification, this work demonstrates how relevant motion-based features (velocity, acceleration, etc.) can be derived from the raw positional sequences. Furthermore, various methods are examined</w:t>
      </w:r>
      <w:r w:rsidR="0082750A">
        <w:rPr>
          <w:lang w:val="en-US"/>
        </w:rPr>
        <w:t xml:space="preserve"> to clean up or at least reduce </w:t>
      </w:r>
      <w:r w:rsidR="00987D01">
        <w:rPr>
          <w:lang w:val="en-US"/>
        </w:rPr>
        <w:t>inaccuracies</w:t>
      </w:r>
      <w:r w:rsidR="0082750A">
        <w:rPr>
          <w:lang w:val="en-US"/>
        </w:rPr>
        <w:t xml:space="preserve"> like noise</w:t>
      </w:r>
      <w:r w:rsidR="00987D01">
        <w:rPr>
          <w:lang w:val="en-US"/>
        </w:rPr>
        <w:t xml:space="preserve"> and outliers </w:t>
      </w:r>
      <w:r w:rsidR="0082750A">
        <w:rPr>
          <w:lang w:val="en-US"/>
        </w:rPr>
        <w:t xml:space="preserve">in the </w:t>
      </w:r>
      <w:r w:rsidR="00A97CC6">
        <w:rPr>
          <w:lang w:val="en-US"/>
        </w:rPr>
        <w:t>GNSS</w:t>
      </w:r>
      <w:r w:rsidR="0082750A">
        <w:rPr>
          <w:lang w:val="en-US"/>
        </w:rPr>
        <w:t xml:space="preserve">-sequences. </w:t>
      </w:r>
      <w:r w:rsidR="00CF1F6A">
        <w:rPr>
          <w:lang w:val="en-US"/>
        </w:rPr>
        <w:t>This includes</w:t>
      </w:r>
      <w:r w:rsidR="001E05EE">
        <w:rPr>
          <w:lang w:val="en-US"/>
        </w:rPr>
        <w:t>,</w:t>
      </w:r>
      <w:r w:rsidR="00CF1F6A">
        <w:rPr>
          <w:lang w:val="en-US"/>
        </w:rPr>
        <w:t xml:space="preserve"> for example</w:t>
      </w:r>
      <w:r w:rsidR="001E05EE">
        <w:rPr>
          <w:lang w:val="en-US"/>
        </w:rPr>
        <w:t>,</w:t>
      </w:r>
      <w:r w:rsidR="00CF1F6A">
        <w:rPr>
          <w:lang w:val="en-US"/>
        </w:rPr>
        <w:t xml:space="preserve"> a subsequent increase of the recording interval and the adjustment of the </w:t>
      </w:r>
      <w:r w:rsidR="00A97CC6">
        <w:rPr>
          <w:lang w:val="en-US"/>
        </w:rPr>
        <w:t>GNSS</w:t>
      </w:r>
      <w:r w:rsidR="00CF1F6A">
        <w:rPr>
          <w:lang w:val="en-US"/>
        </w:rPr>
        <w:t xml:space="preserve">-sequences according to </w:t>
      </w:r>
      <w:r w:rsidR="00CF1F6A" w:rsidRPr="001E05EE">
        <w:rPr>
          <w:i/>
          <w:iCs/>
          <w:lang w:val="en-US"/>
        </w:rPr>
        <w:t>OpenStreetMap</w:t>
      </w:r>
      <w:r w:rsidR="001E05EE">
        <w:rPr>
          <w:lang w:val="en-US"/>
        </w:rPr>
        <w:t xml:space="preserve"> </w:t>
      </w:r>
      <w:r w:rsidR="00CF1F6A">
        <w:rPr>
          <w:lang w:val="en-US"/>
        </w:rPr>
        <w:t xml:space="preserve">data using </w:t>
      </w:r>
      <w:r w:rsidR="00EF04F3">
        <w:rPr>
          <w:i/>
          <w:iCs/>
          <w:lang w:val="en-US"/>
        </w:rPr>
        <w:t>M</w:t>
      </w:r>
      <w:r w:rsidR="00CF1F6A" w:rsidRPr="001E05EE">
        <w:rPr>
          <w:i/>
          <w:iCs/>
          <w:lang w:val="en-US"/>
        </w:rPr>
        <w:t>ap</w:t>
      </w:r>
      <w:r w:rsidR="00EF04F3">
        <w:rPr>
          <w:i/>
          <w:iCs/>
          <w:lang w:val="en-US"/>
        </w:rPr>
        <w:t>-M</w:t>
      </w:r>
      <w:r w:rsidR="00CF1F6A" w:rsidRPr="001E05EE">
        <w:rPr>
          <w:i/>
          <w:iCs/>
          <w:lang w:val="en-US"/>
        </w:rPr>
        <w:t>atching</w:t>
      </w:r>
      <w:r w:rsidR="00CF1F6A">
        <w:rPr>
          <w:lang w:val="en-US"/>
        </w:rPr>
        <w:t xml:space="preserve">. The classification method of choice, which is primarily used in this work, are </w:t>
      </w:r>
      <w:r w:rsidR="00CF1F6A" w:rsidRPr="001E05EE">
        <w:rPr>
          <w:i/>
          <w:iCs/>
          <w:lang w:val="en-US"/>
        </w:rPr>
        <w:t>Long Short-Term Memory</w:t>
      </w:r>
      <w:r w:rsidR="00CF1F6A">
        <w:rPr>
          <w:lang w:val="en-US"/>
        </w:rPr>
        <w:t xml:space="preserve"> </w:t>
      </w:r>
      <w:r w:rsidR="00CF1F6A" w:rsidRPr="001E05EE">
        <w:rPr>
          <w:i/>
          <w:iCs/>
          <w:lang w:val="en-US"/>
        </w:rPr>
        <w:t>recurrent neural networks</w:t>
      </w:r>
      <w:r w:rsidR="005B4476">
        <w:rPr>
          <w:lang w:val="en-US"/>
        </w:rPr>
        <w:t xml:space="preserve"> (RNNs)</w:t>
      </w:r>
      <w:r w:rsidR="00CF1F6A">
        <w:rPr>
          <w:lang w:val="en-US"/>
        </w:rPr>
        <w:t xml:space="preserve"> that set the</w:t>
      </w:r>
      <w:r w:rsidR="005B4476">
        <w:rPr>
          <w:lang w:val="en-US"/>
        </w:rPr>
        <w:t xml:space="preserve"> current</w:t>
      </w:r>
      <w:r w:rsidR="00CF1F6A">
        <w:rPr>
          <w:lang w:val="en-US"/>
        </w:rPr>
        <w:t xml:space="preserve"> state of the art</w:t>
      </w:r>
      <w:r w:rsidR="005B4476">
        <w:rPr>
          <w:lang w:val="en-US"/>
        </w:rPr>
        <w:t xml:space="preserve"> in Machine Learning</w:t>
      </w:r>
      <w:r w:rsidR="00CF1F6A">
        <w:rPr>
          <w:lang w:val="en-US"/>
        </w:rPr>
        <w:t xml:space="preserve"> for processing sequential data</w:t>
      </w:r>
      <w:r w:rsidR="005B4476">
        <w:rPr>
          <w:lang w:val="en-US"/>
        </w:rPr>
        <w:t xml:space="preserve">. </w:t>
      </w:r>
      <w:r w:rsidR="005B4476" w:rsidRPr="005B4476">
        <w:rPr>
          <w:lang w:val="en-US"/>
        </w:rPr>
        <w:t>A</w:t>
      </w:r>
      <w:r w:rsidR="005B4476">
        <w:rPr>
          <w:lang w:val="en-US"/>
        </w:rPr>
        <w:t>n RNN</w:t>
      </w:r>
      <w:r w:rsidR="001E05EE">
        <w:rPr>
          <w:lang w:val="en-US"/>
        </w:rPr>
        <w:t xml:space="preserve"> </w:t>
      </w:r>
      <w:r w:rsidR="005B4476">
        <w:rPr>
          <w:lang w:val="en-US"/>
        </w:rPr>
        <w:t>architecture</w:t>
      </w:r>
      <w:r w:rsidR="005B4476" w:rsidRPr="005B4476">
        <w:rPr>
          <w:lang w:val="en-US"/>
        </w:rPr>
        <w:t xml:space="preserve"> for </w:t>
      </w:r>
      <w:r w:rsidR="005B4476">
        <w:rPr>
          <w:lang w:val="en-US"/>
        </w:rPr>
        <w:t>road user classification</w:t>
      </w:r>
      <w:r w:rsidR="005B4476" w:rsidRPr="005B4476">
        <w:rPr>
          <w:lang w:val="en-US"/>
        </w:rPr>
        <w:t xml:space="preserve"> based on selected sequential </w:t>
      </w:r>
      <w:r w:rsidR="005B4476">
        <w:rPr>
          <w:lang w:val="en-US"/>
        </w:rPr>
        <w:t>motion-based</w:t>
      </w:r>
      <w:r w:rsidR="005B4476" w:rsidRPr="005B4476">
        <w:rPr>
          <w:lang w:val="en-US"/>
        </w:rPr>
        <w:t xml:space="preserve"> features is </w:t>
      </w:r>
      <w:r w:rsidR="002A19E4">
        <w:rPr>
          <w:lang w:val="en-US"/>
        </w:rPr>
        <w:t>presented</w:t>
      </w:r>
      <w:r w:rsidR="005B4476" w:rsidRPr="005B4476">
        <w:rPr>
          <w:lang w:val="en-US"/>
        </w:rPr>
        <w:t xml:space="preserve"> </w:t>
      </w:r>
      <w:r w:rsidR="004F59AD" w:rsidRPr="004F59AD">
        <w:rPr>
          <w:lang w:val="en-US"/>
        </w:rPr>
        <w:t>and the influence of sequence length on classification quality is examined.</w:t>
      </w:r>
      <w:r w:rsidR="004F59AD">
        <w:rPr>
          <w:lang w:val="en-US"/>
        </w:rPr>
        <w:t xml:space="preserve"> </w:t>
      </w:r>
      <w:r w:rsidR="004F59AD" w:rsidRPr="004F59AD">
        <w:rPr>
          <w:lang w:val="en-US"/>
        </w:rPr>
        <w:t>The results of the work show that RNNs are</w:t>
      </w:r>
      <w:r w:rsidR="004F59AD">
        <w:rPr>
          <w:lang w:val="en-US"/>
        </w:rPr>
        <w:t xml:space="preserve"> capable of efficiently classifying road users, and especially different motorized vehicles, based on two- to four-minute sequences with a doubled sampling interval. In general, map</w:t>
      </w:r>
      <w:r w:rsidR="00731F3D">
        <w:rPr>
          <w:lang w:val="en-US"/>
        </w:rPr>
        <w:t xml:space="preserve"> </w:t>
      </w:r>
      <w:r w:rsidR="004F59AD">
        <w:rPr>
          <w:lang w:val="en-US"/>
        </w:rPr>
        <w:t>matching the sequences does not affect classification quality</w:t>
      </w:r>
      <w:r w:rsidR="00532AB1">
        <w:rPr>
          <w:lang w:val="en-US"/>
        </w:rPr>
        <w:t xml:space="preserve"> at all</w:t>
      </w:r>
      <w:r w:rsidR="004F59AD">
        <w:rPr>
          <w:lang w:val="en-US"/>
        </w:rPr>
        <w:t>.</w:t>
      </w:r>
    </w:p>
    <w:p w14:paraId="70770468" w14:textId="77777777" w:rsidR="008A08D5" w:rsidRDefault="008A08D5" w:rsidP="008A08D5">
      <w:pPr>
        <w:pStyle w:val="berschrift1"/>
        <w:numPr>
          <w:ilvl w:val="0"/>
          <w:numId w:val="0"/>
        </w:numPr>
      </w:pPr>
      <w:bookmarkStart w:id="3" w:name="_Toc144726428"/>
      <w:r>
        <w:lastRenderedPageBreak/>
        <w:t>Inhaltsverzeichnis</w:t>
      </w:r>
      <w:bookmarkEnd w:id="3"/>
    </w:p>
    <w:p w14:paraId="02AE67AD" w14:textId="0959D1B2" w:rsidR="00EE79A3"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E79A3">
        <w:rPr>
          <w:noProof/>
        </w:rPr>
        <w:t>Abstract (Deutsch)</w:t>
      </w:r>
      <w:r w:rsidR="00EE79A3">
        <w:rPr>
          <w:noProof/>
        </w:rPr>
        <w:tab/>
      </w:r>
      <w:r w:rsidR="00EE79A3">
        <w:rPr>
          <w:noProof/>
        </w:rPr>
        <w:fldChar w:fldCharType="begin"/>
      </w:r>
      <w:r w:rsidR="00EE79A3">
        <w:rPr>
          <w:noProof/>
        </w:rPr>
        <w:instrText xml:space="preserve"> PAGEREF _Toc144726426 \h </w:instrText>
      </w:r>
      <w:r w:rsidR="00EE79A3">
        <w:rPr>
          <w:noProof/>
        </w:rPr>
      </w:r>
      <w:r w:rsidR="00EE79A3">
        <w:rPr>
          <w:noProof/>
        </w:rPr>
        <w:fldChar w:fldCharType="separate"/>
      </w:r>
      <w:r w:rsidR="00134B12">
        <w:rPr>
          <w:noProof/>
        </w:rPr>
        <w:t>2</w:t>
      </w:r>
      <w:r w:rsidR="00EE79A3">
        <w:rPr>
          <w:noProof/>
        </w:rPr>
        <w:fldChar w:fldCharType="end"/>
      </w:r>
    </w:p>
    <w:p w14:paraId="77CC1BA8" w14:textId="67B70122"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125476">
        <w:rPr>
          <w:noProof/>
        </w:rPr>
        <w:t>Abstract (English)</w:t>
      </w:r>
      <w:r>
        <w:rPr>
          <w:noProof/>
        </w:rPr>
        <w:tab/>
      </w:r>
      <w:r>
        <w:rPr>
          <w:noProof/>
        </w:rPr>
        <w:fldChar w:fldCharType="begin"/>
      </w:r>
      <w:r>
        <w:rPr>
          <w:noProof/>
        </w:rPr>
        <w:instrText xml:space="preserve"> PAGEREF _Toc144726427 \h </w:instrText>
      </w:r>
      <w:r>
        <w:rPr>
          <w:noProof/>
        </w:rPr>
      </w:r>
      <w:r>
        <w:rPr>
          <w:noProof/>
        </w:rPr>
        <w:fldChar w:fldCharType="separate"/>
      </w:r>
      <w:r w:rsidR="00134B12">
        <w:rPr>
          <w:noProof/>
        </w:rPr>
        <w:t>3</w:t>
      </w:r>
      <w:r>
        <w:rPr>
          <w:noProof/>
        </w:rPr>
        <w:fldChar w:fldCharType="end"/>
      </w:r>
    </w:p>
    <w:p w14:paraId="6C4DE4A2" w14:textId="68D44437"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4726428 \h </w:instrText>
      </w:r>
      <w:r>
        <w:rPr>
          <w:noProof/>
        </w:rPr>
      </w:r>
      <w:r>
        <w:rPr>
          <w:noProof/>
        </w:rPr>
        <w:fldChar w:fldCharType="separate"/>
      </w:r>
      <w:r w:rsidR="00134B12">
        <w:rPr>
          <w:noProof/>
        </w:rPr>
        <w:t>4</w:t>
      </w:r>
      <w:r>
        <w:rPr>
          <w:noProof/>
        </w:rPr>
        <w:fldChar w:fldCharType="end"/>
      </w:r>
    </w:p>
    <w:p w14:paraId="0348FB4A" w14:textId="559E37A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4726429 \h </w:instrText>
      </w:r>
      <w:r>
        <w:rPr>
          <w:noProof/>
        </w:rPr>
      </w:r>
      <w:r>
        <w:rPr>
          <w:noProof/>
        </w:rPr>
        <w:fldChar w:fldCharType="separate"/>
      </w:r>
      <w:r w:rsidR="00134B12">
        <w:rPr>
          <w:noProof/>
        </w:rPr>
        <w:t>6</w:t>
      </w:r>
      <w:r>
        <w:rPr>
          <w:noProof/>
        </w:rPr>
        <w:fldChar w:fldCharType="end"/>
      </w:r>
    </w:p>
    <w:p w14:paraId="21DCF0AB" w14:textId="08E241E0"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4726430 \h </w:instrText>
      </w:r>
      <w:r>
        <w:rPr>
          <w:noProof/>
        </w:rPr>
      </w:r>
      <w:r>
        <w:rPr>
          <w:noProof/>
        </w:rPr>
        <w:fldChar w:fldCharType="separate"/>
      </w:r>
      <w:r w:rsidR="00134B12">
        <w:rPr>
          <w:noProof/>
        </w:rPr>
        <w:t>8</w:t>
      </w:r>
      <w:r>
        <w:rPr>
          <w:noProof/>
        </w:rPr>
        <w:fldChar w:fldCharType="end"/>
      </w:r>
    </w:p>
    <w:p w14:paraId="34099F19" w14:textId="5D9EE3E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4726431 \h </w:instrText>
      </w:r>
      <w:r>
        <w:rPr>
          <w:noProof/>
        </w:rPr>
      </w:r>
      <w:r>
        <w:rPr>
          <w:noProof/>
        </w:rPr>
        <w:fldChar w:fldCharType="separate"/>
      </w:r>
      <w:r w:rsidR="00134B12">
        <w:rPr>
          <w:noProof/>
        </w:rPr>
        <w:t>9</w:t>
      </w:r>
      <w:r>
        <w:rPr>
          <w:noProof/>
        </w:rPr>
        <w:fldChar w:fldCharType="end"/>
      </w:r>
    </w:p>
    <w:p w14:paraId="70295DCB" w14:textId="15183755"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4726432 \h </w:instrText>
      </w:r>
      <w:r>
        <w:rPr>
          <w:noProof/>
        </w:rPr>
      </w:r>
      <w:r>
        <w:rPr>
          <w:noProof/>
        </w:rPr>
        <w:fldChar w:fldCharType="separate"/>
      </w:r>
      <w:r w:rsidR="00134B12">
        <w:rPr>
          <w:noProof/>
        </w:rPr>
        <w:t>10</w:t>
      </w:r>
      <w:r>
        <w:rPr>
          <w:noProof/>
        </w:rPr>
        <w:fldChar w:fldCharType="end"/>
      </w:r>
    </w:p>
    <w:p w14:paraId="7E001B2B" w14:textId="33BE91EC"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4726433 \h </w:instrText>
      </w:r>
      <w:r>
        <w:rPr>
          <w:noProof/>
        </w:rPr>
      </w:r>
      <w:r>
        <w:rPr>
          <w:noProof/>
        </w:rPr>
        <w:fldChar w:fldCharType="separate"/>
      </w:r>
      <w:r w:rsidR="00134B12">
        <w:rPr>
          <w:noProof/>
        </w:rPr>
        <w:t>12</w:t>
      </w:r>
      <w:r>
        <w:rPr>
          <w:noProof/>
        </w:rPr>
        <w:fldChar w:fldCharType="end"/>
      </w:r>
    </w:p>
    <w:p w14:paraId="651F4C83" w14:textId="2186CF38"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4726434 \h </w:instrText>
      </w:r>
      <w:r>
        <w:rPr>
          <w:noProof/>
        </w:rPr>
      </w:r>
      <w:r>
        <w:rPr>
          <w:noProof/>
        </w:rPr>
        <w:fldChar w:fldCharType="separate"/>
      </w:r>
      <w:r w:rsidR="00134B12">
        <w:rPr>
          <w:noProof/>
        </w:rPr>
        <w:t>13</w:t>
      </w:r>
      <w:r>
        <w:rPr>
          <w:noProof/>
        </w:rPr>
        <w:fldChar w:fldCharType="end"/>
      </w:r>
    </w:p>
    <w:p w14:paraId="7CC71C39" w14:textId="5FEAD4F0"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4726435 \h </w:instrText>
      </w:r>
      <w:r>
        <w:rPr>
          <w:noProof/>
        </w:rPr>
      </w:r>
      <w:r>
        <w:rPr>
          <w:noProof/>
        </w:rPr>
        <w:fldChar w:fldCharType="separate"/>
      </w:r>
      <w:r w:rsidR="00134B12">
        <w:rPr>
          <w:noProof/>
        </w:rPr>
        <w:t>13</w:t>
      </w:r>
      <w:r>
        <w:rPr>
          <w:noProof/>
        </w:rPr>
        <w:fldChar w:fldCharType="end"/>
      </w:r>
    </w:p>
    <w:p w14:paraId="7D92A05A" w14:textId="19B085CC"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4726436 \h </w:instrText>
      </w:r>
      <w:r>
        <w:rPr>
          <w:noProof/>
        </w:rPr>
      </w:r>
      <w:r>
        <w:rPr>
          <w:noProof/>
        </w:rPr>
        <w:fldChar w:fldCharType="separate"/>
      </w:r>
      <w:r w:rsidR="00134B12">
        <w:rPr>
          <w:noProof/>
        </w:rPr>
        <w:t>13</w:t>
      </w:r>
      <w:r>
        <w:rPr>
          <w:noProof/>
        </w:rPr>
        <w:fldChar w:fldCharType="end"/>
      </w:r>
    </w:p>
    <w:p w14:paraId="7D1EA164" w14:textId="2091F6C4"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4726437 \h </w:instrText>
      </w:r>
      <w:r>
        <w:rPr>
          <w:noProof/>
        </w:rPr>
      </w:r>
      <w:r>
        <w:rPr>
          <w:noProof/>
        </w:rPr>
        <w:fldChar w:fldCharType="separate"/>
      </w:r>
      <w:r w:rsidR="00134B12">
        <w:rPr>
          <w:noProof/>
        </w:rPr>
        <w:t>15</w:t>
      </w:r>
      <w:r>
        <w:rPr>
          <w:noProof/>
        </w:rPr>
        <w:fldChar w:fldCharType="end"/>
      </w:r>
    </w:p>
    <w:p w14:paraId="1B226D8B" w14:textId="1C5B5AF3"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4726438 \h </w:instrText>
      </w:r>
      <w:r>
        <w:rPr>
          <w:noProof/>
        </w:rPr>
      </w:r>
      <w:r>
        <w:rPr>
          <w:noProof/>
        </w:rPr>
        <w:fldChar w:fldCharType="separate"/>
      </w:r>
      <w:r w:rsidR="00134B12">
        <w:rPr>
          <w:noProof/>
        </w:rPr>
        <w:t>16</w:t>
      </w:r>
      <w:r>
        <w:rPr>
          <w:noProof/>
        </w:rPr>
        <w:fldChar w:fldCharType="end"/>
      </w:r>
    </w:p>
    <w:p w14:paraId="12D13CD9" w14:textId="20B1B9D7"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4726439 \h </w:instrText>
      </w:r>
      <w:r>
        <w:rPr>
          <w:noProof/>
        </w:rPr>
      </w:r>
      <w:r>
        <w:rPr>
          <w:noProof/>
        </w:rPr>
        <w:fldChar w:fldCharType="separate"/>
      </w:r>
      <w:r w:rsidR="00134B12">
        <w:rPr>
          <w:noProof/>
        </w:rPr>
        <w:t>16</w:t>
      </w:r>
      <w:r>
        <w:rPr>
          <w:noProof/>
        </w:rPr>
        <w:fldChar w:fldCharType="end"/>
      </w:r>
    </w:p>
    <w:p w14:paraId="00181206" w14:textId="1061242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4726440 \h </w:instrText>
      </w:r>
      <w:r>
        <w:rPr>
          <w:noProof/>
        </w:rPr>
      </w:r>
      <w:r>
        <w:rPr>
          <w:noProof/>
        </w:rPr>
        <w:fldChar w:fldCharType="separate"/>
      </w:r>
      <w:r w:rsidR="00134B12">
        <w:rPr>
          <w:noProof/>
        </w:rPr>
        <w:t>17</w:t>
      </w:r>
      <w:r>
        <w:rPr>
          <w:noProof/>
        </w:rPr>
        <w:fldChar w:fldCharType="end"/>
      </w:r>
    </w:p>
    <w:p w14:paraId="367824B5" w14:textId="49F1BB3B"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4726441 \h </w:instrText>
      </w:r>
      <w:r>
        <w:rPr>
          <w:noProof/>
        </w:rPr>
      </w:r>
      <w:r>
        <w:rPr>
          <w:noProof/>
        </w:rPr>
        <w:fldChar w:fldCharType="separate"/>
      </w:r>
      <w:r w:rsidR="00134B12">
        <w:rPr>
          <w:noProof/>
        </w:rPr>
        <w:t>19</w:t>
      </w:r>
      <w:r>
        <w:rPr>
          <w:noProof/>
        </w:rPr>
        <w:fldChar w:fldCharType="end"/>
      </w:r>
    </w:p>
    <w:p w14:paraId="3A24F3E5" w14:textId="33C07E9F"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4726442 \h </w:instrText>
      </w:r>
      <w:r>
        <w:rPr>
          <w:noProof/>
        </w:rPr>
      </w:r>
      <w:r>
        <w:rPr>
          <w:noProof/>
        </w:rPr>
        <w:fldChar w:fldCharType="separate"/>
      </w:r>
      <w:r w:rsidR="00134B12">
        <w:rPr>
          <w:noProof/>
        </w:rPr>
        <w:t>20</w:t>
      </w:r>
      <w:r>
        <w:rPr>
          <w:noProof/>
        </w:rPr>
        <w:fldChar w:fldCharType="end"/>
      </w:r>
    </w:p>
    <w:p w14:paraId="36AD6BE3" w14:textId="299B74A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4726443 \h </w:instrText>
      </w:r>
      <w:r>
        <w:rPr>
          <w:noProof/>
        </w:rPr>
      </w:r>
      <w:r>
        <w:rPr>
          <w:noProof/>
        </w:rPr>
        <w:fldChar w:fldCharType="separate"/>
      </w:r>
      <w:r w:rsidR="00134B12">
        <w:rPr>
          <w:noProof/>
        </w:rPr>
        <w:t>21</w:t>
      </w:r>
      <w:r>
        <w:rPr>
          <w:noProof/>
        </w:rPr>
        <w:fldChar w:fldCharType="end"/>
      </w:r>
    </w:p>
    <w:p w14:paraId="3610B92F" w14:textId="79D06109" w:rsidR="00EE79A3" w:rsidRPr="00125476" w:rsidRDefault="00EE79A3">
      <w:pPr>
        <w:pStyle w:val="Verzeichnis3"/>
        <w:tabs>
          <w:tab w:val="left" w:pos="960"/>
          <w:tab w:val="right" w:leader="dot" w:pos="9060"/>
        </w:tabs>
        <w:rPr>
          <w:rFonts w:asciiTheme="minorHAnsi" w:eastAsiaTheme="minorEastAsia" w:hAnsiTheme="minorHAnsi" w:cstheme="minorBidi"/>
          <w:noProof/>
          <w:kern w:val="2"/>
          <w:sz w:val="22"/>
          <w:szCs w:val="22"/>
          <w:lang w:val="en-US" w:eastAsia="de-DE"/>
          <w14:ligatures w14:val="standardContextual"/>
        </w:rPr>
      </w:pPr>
      <w:r w:rsidRPr="00125476">
        <w:rPr>
          <w:noProof/>
          <w:lang w:val="en-US"/>
        </w:rPr>
        <w:t>2.4.2</w:t>
      </w:r>
      <w:r w:rsidRPr="00125476">
        <w:rPr>
          <w:rFonts w:asciiTheme="minorHAnsi" w:eastAsiaTheme="minorEastAsia" w:hAnsiTheme="minorHAnsi" w:cstheme="minorBidi"/>
          <w:noProof/>
          <w:kern w:val="2"/>
          <w:sz w:val="22"/>
          <w:szCs w:val="22"/>
          <w:lang w:val="en-US" w:eastAsia="de-DE"/>
          <w14:ligatures w14:val="standardContextual"/>
        </w:rPr>
        <w:tab/>
      </w:r>
      <w:r w:rsidRPr="00125476">
        <w:rPr>
          <w:noProof/>
          <w:lang w:val="en-US"/>
        </w:rPr>
        <w:t>Decision Tree und Random Forest</w:t>
      </w:r>
      <w:r w:rsidRPr="00125476">
        <w:rPr>
          <w:noProof/>
          <w:lang w:val="en-US"/>
        </w:rPr>
        <w:tab/>
      </w:r>
      <w:r>
        <w:rPr>
          <w:noProof/>
        </w:rPr>
        <w:fldChar w:fldCharType="begin"/>
      </w:r>
      <w:r w:rsidRPr="00125476">
        <w:rPr>
          <w:noProof/>
          <w:lang w:val="en-US"/>
        </w:rPr>
        <w:instrText xml:space="preserve"> PAGEREF _Toc144726444 \h </w:instrText>
      </w:r>
      <w:r>
        <w:rPr>
          <w:noProof/>
        </w:rPr>
      </w:r>
      <w:r>
        <w:rPr>
          <w:noProof/>
        </w:rPr>
        <w:fldChar w:fldCharType="separate"/>
      </w:r>
      <w:r w:rsidR="00134B12" w:rsidRPr="00125476">
        <w:rPr>
          <w:noProof/>
          <w:lang w:val="en-US"/>
        </w:rPr>
        <w:t>23</w:t>
      </w:r>
      <w:r>
        <w:rPr>
          <w:noProof/>
        </w:rPr>
        <w:fldChar w:fldCharType="end"/>
      </w:r>
    </w:p>
    <w:p w14:paraId="3A9D121F" w14:textId="67E1DE7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4726445 \h </w:instrText>
      </w:r>
      <w:r>
        <w:rPr>
          <w:noProof/>
        </w:rPr>
      </w:r>
      <w:r>
        <w:rPr>
          <w:noProof/>
        </w:rPr>
        <w:fldChar w:fldCharType="separate"/>
      </w:r>
      <w:r w:rsidR="00134B12">
        <w:rPr>
          <w:noProof/>
        </w:rPr>
        <w:t>24</w:t>
      </w:r>
      <w:r>
        <w:rPr>
          <w:noProof/>
        </w:rPr>
        <w:fldChar w:fldCharType="end"/>
      </w:r>
    </w:p>
    <w:p w14:paraId="36CD0521" w14:textId="615EB7B2"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4726446 \h </w:instrText>
      </w:r>
      <w:r>
        <w:rPr>
          <w:noProof/>
        </w:rPr>
      </w:r>
      <w:r>
        <w:rPr>
          <w:noProof/>
        </w:rPr>
        <w:fldChar w:fldCharType="separate"/>
      </w:r>
      <w:r w:rsidR="00134B12">
        <w:rPr>
          <w:noProof/>
        </w:rPr>
        <w:t>25</w:t>
      </w:r>
      <w:r>
        <w:rPr>
          <w:noProof/>
        </w:rPr>
        <w:fldChar w:fldCharType="end"/>
      </w:r>
    </w:p>
    <w:p w14:paraId="724AA2F8" w14:textId="422B88C4"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4726447 \h </w:instrText>
      </w:r>
      <w:r>
        <w:rPr>
          <w:noProof/>
        </w:rPr>
      </w:r>
      <w:r>
        <w:rPr>
          <w:noProof/>
        </w:rPr>
        <w:fldChar w:fldCharType="separate"/>
      </w:r>
      <w:r w:rsidR="00134B12">
        <w:rPr>
          <w:noProof/>
        </w:rPr>
        <w:t>26</w:t>
      </w:r>
      <w:r>
        <w:rPr>
          <w:noProof/>
        </w:rPr>
        <w:fldChar w:fldCharType="end"/>
      </w:r>
    </w:p>
    <w:p w14:paraId="345AF815" w14:textId="4C03E518"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4726448 \h </w:instrText>
      </w:r>
      <w:r>
        <w:rPr>
          <w:noProof/>
        </w:rPr>
      </w:r>
      <w:r>
        <w:rPr>
          <w:noProof/>
        </w:rPr>
        <w:fldChar w:fldCharType="separate"/>
      </w:r>
      <w:r w:rsidR="00134B12">
        <w:rPr>
          <w:noProof/>
        </w:rPr>
        <w:t>28</w:t>
      </w:r>
      <w:r>
        <w:rPr>
          <w:noProof/>
        </w:rPr>
        <w:fldChar w:fldCharType="end"/>
      </w:r>
    </w:p>
    <w:p w14:paraId="20EC1E5D" w14:textId="49082F10"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4726449 \h </w:instrText>
      </w:r>
      <w:r>
        <w:rPr>
          <w:noProof/>
        </w:rPr>
      </w:r>
      <w:r>
        <w:rPr>
          <w:noProof/>
        </w:rPr>
        <w:fldChar w:fldCharType="separate"/>
      </w:r>
      <w:r w:rsidR="00134B12">
        <w:rPr>
          <w:noProof/>
        </w:rPr>
        <w:t>30</w:t>
      </w:r>
      <w:r>
        <w:rPr>
          <w:noProof/>
        </w:rPr>
        <w:fldChar w:fldCharType="end"/>
      </w:r>
    </w:p>
    <w:p w14:paraId="1D559C5F" w14:textId="27D5EF12"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4726450 \h </w:instrText>
      </w:r>
      <w:r>
        <w:rPr>
          <w:noProof/>
        </w:rPr>
      </w:r>
      <w:r>
        <w:rPr>
          <w:noProof/>
        </w:rPr>
        <w:fldChar w:fldCharType="separate"/>
      </w:r>
      <w:r w:rsidR="00134B12">
        <w:rPr>
          <w:noProof/>
        </w:rPr>
        <w:t>32</w:t>
      </w:r>
      <w:r>
        <w:rPr>
          <w:noProof/>
        </w:rPr>
        <w:fldChar w:fldCharType="end"/>
      </w:r>
    </w:p>
    <w:p w14:paraId="785CA008" w14:textId="47DAFF1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4726451 \h </w:instrText>
      </w:r>
      <w:r>
        <w:rPr>
          <w:noProof/>
        </w:rPr>
      </w:r>
      <w:r>
        <w:rPr>
          <w:noProof/>
        </w:rPr>
        <w:fldChar w:fldCharType="separate"/>
      </w:r>
      <w:r w:rsidR="00134B12">
        <w:rPr>
          <w:noProof/>
        </w:rPr>
        <w:t>32</w:t>
      </w:r>
      <w:r>
        <w:rPr>
          <w:noProof/>
        </w:rPr>
        <w:fldChar w:fldCharType="end"/>
      </w:r>
    </w:p>
    <w:p w14:paraId="1474439A" w14:textId="1E3C0EAC"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4726452 \h </w:instrText>
      </w:r>
      <w:r>
        <w:rPr>
          <w:noProof/>
        </w:rPr>
      </w:r>
      <w:r>
        <w:rPr>
          <w:noProof/>
        </w:rPr>
        <w:fldChar w:fldCharType="separate"/>
      </w:r>
      <w:r w:rsidR="00134B12">
        <w:rPr>
          <w:noProof/>
        </w:rPr>
        <w:t>33</w:t>
      </w:r>
      <w:r>
        <w:rPr>
          <w:noProof/>
        </w:rPr>
        <w:fldChar w:fldCharType="end"/>
      </w:r>
    </w:p>
    <w:p w14:paraId="4B52259D" w14:textId="364223A6"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4726453 \h </w:instrText>
      </w:r>
      <w:r>
        <w:rPr>
          <w:noProof/>
        </w:rPr>
      </w:r>
      <w:r>
        <w:rPr>
          <w:noProof/>
        </w:rPr>
        <w:fldChar w:fldCharType="separate"/>
      </w:r>
      <w:r w:rsidR="00134B12">
        <w:rPr>
          <w:noProof/>
        </w:rPr>
        <w:t>33</w:t>
      </w:r>
      <w:r>
        <w:rPr>
          <w:noProof/>
        </w:rPr>
        <w:fldChar w:fldCharType="end"/>
      </w:r>
    </w:p>
    <w:p w14:paraId="2979DA7E" w14:textId="1AAEE686"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4726454 \h </w:instrText>
      </w:r>
      <w:r>
        <w:rPr>
          <w:noProof/>
        </w:rPr>
      </w:r>
      <w:r>
        <w:rPr>
          <w:noProof/>
        </w:rPr>
        <w:fldChar w:fldCharType="separate"/>
      </w:r>
      <w:r w:rsidR="00134B12">
        <w:rPr>
          <w:noProof/>
        </w:rPr>
        <w:t>34</w:t>
      </w:r>
      <w:r>
        <w:rPr>
          <w:noProof/>
        </w:rPr>
        <w:fldChar w:fldCharType="end"/>
      </w:r>
    </w:p>
    <w:p w14:paraId="42BFE12D" w14:textId="7FF19807"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4726455 \h </w:instrText>
      </w:r>
      <w:r>
        <w:rPr>
          <w:noProof/>
        </w:rPr>
      </w:r>
      <w:r>
        <w:rPr>
          <w:noProof/>
        </w:rPr>
        <w:fldChar w:fldCharType="separate"/>
      </w:r>
      <w:r w:rsidR="00134B12">
        <w:rPr>
          <w:noProof/>
        </w:rPr>
        <w:t>34</w:t>
      </w:r>
      <w:r>
        <w:rPr>
          <w:noProof/>
        </w:rPr>
        <w:fldChar w:fldCharType="end"/>
      </w:r>
    </w:p>
    <w:p w14:paraId="562E472D" w14:textId="3FD45B0C"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Programmbibliotheken</w:t>
      </w:r>
      <w:r>
        <w:rPr>
          <w:noProof/>
        </w:rPr>
        <w:tab/>
      </w:r>
      <w:r>
        <w:rPr>
          <w:noProof/>
        </w:rPr>
        <w:fldChar w:fldCharType="begin"/>
      </w:r>
      <w:r>
        <w:rPr>
          <w:noProof/>
        </w:rPr>
        <w:instrText xml:space="preserve"> PAGEREF _Toc144726456 \h </w:instrText>
      </w:r>
      <w:r>
        <w:rPr>
          <w:noProof/>
        </w:rPr>
      </w:r>
      <w:r>
        <w:rPr>
          <w:noProof/>
        </w:rPr>
        <w:fldChar w:fldCharType="separate"/>
      </w:r>
      <w:r w:rsidR="00134B12">
        <w:rPr>
          <w:noProof/>
        </w:rPr>
        <w:t>34</w:t>
      </w:r>
      <w:r>
        <w:rPr>
          <w:noProof/>
        </w:rPr>
        <w:fldChar w:fldCharType="end"/>
      </w:r>
    </w:p>
    <w:p w14:paraId="486D5C4B" w14:textId="64C484E8"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Service</w:t>
      </w:r>
      <w:r>
        <w:rPr>
          <w:noProof/>
        </w:rPr>
        <w:tab/>
      </w:r>
      <w:r>
        <w:rPr>
          <w:noProof/>
        </w:rPr>
        <w:fldChar w:fldCharType="begin"/>
      </w:r>
      <w:r>
        <w:rPr>
          <w:noProof/>
        </w:rPr>
        <w:instrText xml:space="preserve"> PAGEREF _Toc144726457 \h </w:instrText>
      </w:r>
      <w:r>
        <w:rPr>
          <w:noProof/>
        </w:rPr>
      </w:r>
      <w:r>
        <w:rPr>
          <w:noProof/>
        </w:rPr>
        <w:fldChar w:fldCharType="separate"/>
      </w:r>
      <w:r w:rsidR="00134B12">
        <w:rPr>
          <w:noProof/>
        </w:rPr>
        <w:t>35</w:t>
      </w:r>
      <w:r>
        <w:rPr>
          <w:noProof/>
        </w:rPr>
        <w:fldChar w:fldCharType="end"/>
      </w:r>
    </w:p>
    <w:p w14:paraId="267A8602" w14:textId="3EB9681A"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4726458 \h </w:instrText>
      </w:r>
      <w:r>
        <w:rPr>
          <w:noProof/>
        </w:rPr>
      </w:r>
      <w:r>
        <w:rPr>
          <w:noProof/>
        </w:rPr>
        <w:fldChar w:fldCharType="separate"/>
      </w:r>
      <w:r w:rsidR="00134B12">
        <w:rPr>
          <w:noProof/>
        </w:rPr>
        <w:t>35</w:t>
      </w:r>
      <w:r>
        <w:rPr>
          <w:noProof/>
        </w:rPr>
        <w:fldChar w:fldCharType="end"/>
      </w:r>
    </w:p>
    <w:p w14:paraId="4573CF9F" w14:textId="27F87523"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4726459 \h </w:instrText>
      </w:r>
      <w:r>
        <w:rPr>
          <w:noProof/>
        </w:rPr>
      </w:r>
      <w:r>
        <w:rPr>
          <w:noProof/>
        </w:rPr>
        <w:fldChar w:fldCharType="separate"/>
      </w:r>
      <w:r w:rsidR="00134B12">
        <w:rPr>
          <w:noProof/>
        </w:rPr>
        <w:t>36</w:t>
      </w:r>
      <w:r>
        <w:rPr>
          <w:noProof/>
        </w:rPr>
        <w:fldChar w:fldCharType="end"/>
      </w:r>
    </w:p>
    <w:p w14:paraId="06F0D8E3" w14:textId="3BC52DBE"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4726460 \h </w:instrText>
      </w:r>
      <w:r>
        <w:rPr>
          <w:noProof/>
        </w:rPr>
      </w:r>
      <w:r>
        <w:rPr>
          <w:noProof/>
        </w:rPr>
        <w:fldChar w:fldCharType="separate"/>
      </w:r>
      <w:r w:rsidR="00134B12">
        <w:rPr>
          <w:noProof/>
        </w:rPr>
        <w:t>37</w:t>
      </w:r>
      <w:r>
        <w:rPr>
          <w:noProof/>
        </w:rPr>
        <w:fldChar w:fldCharType="end"/>
      </w:r>
    </w:p>
    <w:p w14:paraId="60BD32F0" w14:textId="2BDC8330"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4726461 \h </w:instrText>
      </w:r>
      <w:r>
        <w:rPr>
          <w:noProof/>
        </w:rPr>
      </w:r>
      <w:r>
        <w:rPr>
          <w:noProof/>
        </w:rPr>
        <w:fldChar w:fldCharType="separate"/>
      </w:r>
      <w:r w:rsidR="00134B12">
        <w:rPr>
          <w:noProof/>
        </w:rPr>
        <w:t>38</w:t>
      </w:r>
      <w:r>
        <w:rPr>
          <w:noProof/>
        </w:rPr>
        <w:fldChar w:fldCharType="end"/>
      </w:r>
    </w:p>
    <w:p w14:paraId="5557FD0C" w14:textId="65066D86" w:rsidR="00EE79A3" w:rsidRPr="00125476" w:rsidRDefault="00EE79A3">
      <w:pPr>
        <w:pStyle w:val="Verzeichnis2"/>
        <w:rPr>
          <w:rFonts w:asciiTheme="minorHAnsi" w:eastAsiaTheme="minorEastAsia" w:hAnsiTheme="minorHAnsi" w:cstheme="minorBidi"/>
          <w:bCs w:val="0"/>
          <w:noProof/>
          <w:kern w:val="2"/>
          <w:sz w:val="22"/>
          <w:szCs w:val="22"/>
          <w:lang w:val="en-US" w:eastAsia="de-DE"/>
          <w14:ligatures w14:val="standardContextual"/>
        </w:rPr>
      </w:pPr>
      <w:r w:rsidRPr="00125476">
        <w:rPr>
          <w:noProof/>
          <w:lang w:val="en-US"/>
        </w:rPr>
        <w:t>3.1</w:t>
      </w:r>
      <w:r w:rsidRPr="00125476">
        <w:rPr>
          <w:rFonts w:asciiTheme="minorHAnsi" w:eastAsiaTheme="minorEastAsia" w:hAnsiTheme="minorHAnsi" w:cstheme="minorBidi"/>
          <w:bCs w:val="0"/>
          <w:noProof/>
          <w:kern w:val="2"/>
          <w:sz w:val="22"/>
          <w:szCs w:val="22"/>
          <w:lang w:val="en-US" w:eastAsia="de-DE"/>
          <w14:ligatures w14:val="standardContextual"/>
        </w:rPr>
        <w:tab/>
      </w:r>
      <w:r w:rsidRPr="00125476">
        <w:rPr>
          <w:noProof/>
          <w:lang w:val="en-US"/>
        </w:rPr>
        <w:t>Vorangegangene Abschlussarbeiten</w:t>
      </w:r>
      <w:r w:rsidRPr="00125476">
        <w:rPr>
          <w:noProof/>
          <w:lang w:val="en-US"/>
        </w:rPr>
        <w:tab/>
      </w:r>
      <w:r>
        <w:rPr>
          <w:noProof/>
        </w:rPr>
        <w:fldChar w:fldCharType="begin"/>
      </w:r>
      <w:r w:rsidRPr="00125476">
        <w:rPr>
          <w:noProof/>
          <w:lang w:val="en-US"/>
        </w:rPr>
        <w:instrText xml:space="preserve"> PAGEREF _Toc144726462 \h </w:instrText>
      </w:r>
      <w:r>
        <w:rPr>
          <w:noProof/>
        </w:rPr>
      </w:r>
      <w:r>
        <w:rPr>
          <w:noProof/>
        </w:rPr>
        <w:fldChar w:fldCharType="separate"/>
      </w:r>
      <w:r w:rsidR="00134B12" w:rsidRPr="00125476">
        <w:rPr>
          <w:noProof/>
          <w:lang w:val="en-US"/>
        </w:rPr>
        <w:t>38</w:t>
      </w:r>
      <w:r>
        <w:rPr>
          <w:noProof/>
        </w:rPr>
        <w:fldChar w:fldCharType="end"/>
      </w:r>
    </w:p>
    <w:p w14:paraId="2B93A9B9" w14:textId="3F1A9207" w:rsidR="00EE79A3" w:rsidRPr="00125476" w:rsidRDefault="00EE79A3" w:rsidP="00EE79A3">
      <w:pPr>
        <w:pStyle w:val="Verzeichnis2"/>
        <w:ind w:left="709" w:hanging="709"/>
        <w:rPr>
          <w:rFonts w:asciiTheme="minorHAnsi" w:eastAsiaTheme="minorEastAsia" w:hAnsiTheme="minorHAnsi" w:cstheme="minorBidi"/>
          <w:bCs w:val="0"/>
          <w:noProof/>
          <w:kern w:val="2"/>
          <w:sz w:val="22"/>
          <w:szCs w:val="22"/>
          <w:lang w:val="en-US" w:eastAsia="de-DE"/>
          <w14:ligatures w14:val="standardContextual"/>
        </w:rPr>
      </w:pPr>
      <w:r w:rsidRPr="001F5EEA">
        <w:rPr>
          <w:noProof/>
          <w:lang w:val="en-GB"/>
        </w:rPr>
        <w:t>3.2</w:t>
      </w:r>
      <w:r w:rsidRPr="00125476">
        <w:rPr>
          <w:rFonts w:asciiTheme="minorHAnsi" w:eastAsiaTheme="minorEastAsia" w:hAnsiTheme="minorHAnsi" w:cstheme="minorBidi"/>
          <w:bCs w:val="0"/>
          <w:noProof/>
          <w:kern w:val="2"/>
          <w:sz w:val="22"/>
          <w:szCs w:val="22"/>
          <w:lang w:val="en-US" w:eastAsia="de-DE"/>
          <w14:ligatures w14:val="standardContextual"/>
        </w:rPr>
        <w:tab/>
      </w:r>
      <w:r w:rsidRPr="001F5EEA">
        <w:rPr>
          <w:noProof/>
          <w:lang w:val="en-GB"/>
        </w:rPr>
        <w:t>Vehicle Classification from Low-Frequency GPS Data with Recurrent Neural Networks</w:t>
      </w:r>
      <w:r w:rsidRPr="00125476">
        <w:rPr>
          <w:noProof/>
          <w:lang w:val="en-US"/>
        </w:rPr>
        <w:tab/>
      </w:r>
      <w:r>
        <w:rPr>
          <w:noProof/>
        </w:rPr>
        <w:fldChar w:fldCharType="begin"/>
      </w:r>
      <w:r w:rsidRPr="00125476">
        <w:rPr>
          <w:noProof/>
          <w:lang w:val="en-US"/>
        </w:rPr>
        <w:instrText xml:space="preserve"> PAGEREF _Toc144726463 \h </w:instrText>
      </w:r>
      <w:r>
        <w:rPr>
          <w:noProof/>
        </w:rPr>
      </w:r>
      <w:r>
        <w:rPr>
          <w:noProof/>
        </w:rPr>
        <w:fldChar w:fldCharType="separate"/>
      </w:r>
      <w:r w:rsidR="00134B12" w:rsidRPr="00125476">
        <w:rPr>
          <w:noProof/>
          <w:lang w:val="en-US"/>
        </w:rPr>
        <w:t>39</w:t>
      </w:r>
      <w:r>
        <w:rPr>
          <w:noProof/>
        </w:rPr>
        <w:fldChar w:fldCharType="end"/>
      </w:r>
    </w:p>
    <w:p w14:paraId="5AE2FB6B" w14:textId="186B4056" w:rsidR="00EE79A3" w:rsidRPr="00125476" w:rsidRDefault="00EE79A3">
      <w:pPr>
        <w:pStyle w:val="Verzeichnis2"/>
        <w:rPr>
          <w:rFonts w:asciiTheme="minorHAnsi" w:eastAsiaTheme="minorEastAsia" w:hAnsiTheme="minorHAnsi" w:cstheme="minorBidi"/>
          <w:bCs w:val="0"/>
          <w:noProof/>
          <w:kern w:val="2"/>
          <w:sz w:val="22"/>
          <w:szCs w:val="22"/>
          <w:lang w:val="en-US" w:eastAsia="de-DE"/>
          <w14:ligatures w14:val="standardContextual"/>
        </w:rPr>
      </w:pPr>
      <w:r w:rsidRPr="001F5EEA">
        <w:rPr>
          <w:noProof/>
          <w:lang w:val="en-GB"/>
        </w:rPr>
        <w:t>3.3</w:t>
      </w:r>
      <w:r w:rsidRPr="00125476">
        <w:rPr>
          <w:rFonts w:asciiTheme="minorHAnsi" w:eastAsiaTheme="minorEastAsia" w:hAnsiTheme="minorHAnsi" w:cstheme="minorBidi"/>
          <w:bCs w:val="0"/>
          <w:noProof/>
          <w:kern w:val="2"/>
          <w:sz w:val="22"/>
          <w:szCs w:val="22"/>
          <w:lang w:val="en-US" w:eastAsia="de-DE"/>
          <w14:ligatures w14:val="standardContextual"/>
        </w:rPr>
        <w:tab/>
      </w:r>
      <w:r w:rsidRPr="001F5EEA">
        <w:rPr>
          <w:noProof/>
          <w:lang w:val="en-GB"/>
        </w:rPr>
        <w:t>Vehicle Classification using GPS Data</w:t>
      </w:r>
      <w:r w:rsidRPr="00125476">
        <w:rPr>
          <w:noProof/>
          <w:lang w:val="en-US"/>
        </w:rPr>
        <w:tab/>
      </w:r>
      <w:r>
        <w:rPr>
          <w:noProof/>
        </w:rPr>
        <w:fldChar w:fldCharType="begin"/>
      </w:r>
      <w:r w:rsidRPr="00125476">
        <w:rPr>
          <w:noProof/>
          <w:lang w:val="en-US"/>
        </w:rPr>
        <w:instrText xml:space="preserve"> PAGEREF _Toc144726464 \h </w:instrText>
      </w:r>
      <w:r>
        <w:rPr>
          <w:noProof/>
        </w:rPr>
      </w:r>
      <w:r>
        <w:rPr>
          <w:noProof/>
        </w:rPr>
        <w:fldChar w:fldCharType="separate"/>
      </w:r>
      <w:r w:rsidR="00134B12" w:rsidRPr="00125476">
        <w:rPr>
          <w:noProof/>
          <w:lang w:val="en-US"/>
        </w:rPr>
        <w:t>40</w:t>
      </w:r>
      <w:r>
        <w:rPr>
          <w:noProof/>
        </w:rPr>
        <w:fldChar w:fldCharType="end"/>
      </w:r>
    </w:p>
    <w:p w14:paraId="50D41036" w14:textId="59B467F2"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4726465 \h </w:instrText>
      </w:r>
      <w:r>
        <w:rPr>
          <w:noProof/>
        </w:rPr>
      </w:r>
      <w:r>
        <w:rPr>
          <w:noProof/>
        </w:rPr>
        <w:fldChar w:fldCharType="separate"/>
      </w:r>
      <w:r w:rsidR="00134B12">
        <w:rPr>
          <w:noProof/>
        </w:rPr>
        <w:t>42</w:t>
      </w:r>
      <w:r>
        <w:rPr>
          <w:noProof/>
        </w:rPr>
        <w:fldChar w:fldCharType="end"/>
      </w:r>
    </w:p>
    <w:p w14:paraId="727EC75F" w14:textId="40DF04A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4726466 \h </w:instrText>
      </w:r>
      <w:r>
        <w:rPr>
          <w:noProof/>
        </w:rPr>
      </w:r>
      <w:r>
        <w:rPr>
          <w:noProof/>
        </w:rPr>
        <w:fldChar w:fldCharType="separate"/>
      </w:r>
      <w:r w:rsidR="00134B12">
        <w:rPr>
          <w:noProof/>
        </w:rPr>
        <w:t>42</w:t>
      </w:r>
      <w:r>
        <w:rPr>
          <w:noProof/>
        </w:rPr>
        <w:fldChar w:fldCharType="end"/>
      </w:r>
    </w:p>
    <w:p w14:paraId="04B38CF7" w14:textId="4D83A305"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4726467 \h </w:instrText>
      </w:r>
      <w:r>
        <w:rPr>
          <w:noProof/>
        </w:rPr>
      </w:r>
      <w:r>
        <w:rPr>
          <w:noProof/>
        </w:rPr>
        <w:fldChar w:fldCharType="separate"/>
      </w:r>
      <w:r w:rsidR="00134B12">
        <w:rPr>
          <w:noProof/>
        </w:rPr>
        <w:t>42</w:t>
      </w:r>
      <w:r>
        <w:rPr>
          <w:noProof/>
        </w:rPr>
        <w:fldChar w:fldCharType="end"/>
      </w:r>
    </w:p>
    <w:p w14:paraId="7733802C" w14:textId="1C05D423"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4726468 \h </w:instrText>
      </w:r>
      <w:r>
        <w:rPr>
          <w:noProof/>
        </w:rPr>
      </w:r>
      <w:r>
        <w:rPr>
          <w:noProof/>
        </w:rPr>
        <w:fldChar w:fldCharType="separate"/>
      </w:r>
      <w:r w:rsidR="00134B12">
        <w:rPr>
          <w:noProof/>
        </w:rPr>
        <w:t>44</w:t>
      </w:r>
      <w:r>
        <w:rPr>
          <w:noProof/>
        </w:rPr>
        <w:fldChar w:fldCharType="end"/>
      </w:r>
    </w:p>
    <w:p w14:paraId="0DC90AC7" w14:textId="177C665E"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4726469 \h </w:instrText>
      </w:r>
      <w:r>
        <w:rPr>
          <w:noProof/>
        </w:rPr>
      </w:r>
      <w:r>
        <w:rPr>
          <w:noProof/>
        </w:rPr>
        <w:fldChar w:fldCharType="separate"/>
      </w:r>
      <w:r w:rsidR="00134B12">
        <w:rPr>
          <w:noProof/>
        </w:rPr>
        <w:t>49</w:t>
      </w:r>
      <w:r>
        <w:rPr>
          <w:noProof/>
        </w:rPr>
        <w:fldChar w:fldCharType="end"/>
      </w:r>
    </w:p>
    <w:p w14:paraId="74AF3241" w14:textId="527E8677"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4726470 \h </w:instrText>
      </w:r>
      <w:r>
        <w:rPr>
          <w:noProof/>
        </w:rPr>
      </w:r>
      <w:r>
        <w:rPr>
          <w:noProof/>
        </w:rPr>
        <w:fldChar w:fldCharType="separate"/>
      </w:r>
      <w:r w:rsidR="00134B12">
        <w:rPr>
          <w:noProof/>
        </w:rPr>
        <w:t>52</w:t>
      </w:r>
      <w:r>
        <w:rPr>
          <w:noProof/>
        </w:rPr>
        <w:fldChar w:fldCharType="end"/>
      </w:r>
    </w:p>
    <w:p w14:paraId="0027F023" w14:textId="2C37C46B"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4726471 \h </w:instrText>
      </w:r>
      <w:r>
        <w:rPr>
          <w:noProof/>
        </w:rPr>
      </w:r>
      <w:r>
        <w:rPr>
          <w:noProof/>
        </w:rPr>
        <w:fldChar w:fldCharType="separate"/>
      </w:r>
      <w:r w:rsidR="00134B12">
        <w:rPr>
          <w:noProof/>
        </w:rPr>
        <w:t>55</w:t>
      </w:r>
      <w:r>
        <w:rPr>
          <w:noProof/>
        </w:rPr>
        <w:fldChar w:fldCharType="end"/>
      </w:r>
    </w:p>
    <w:p w14:paraId="17342065" w14:textId="5BDD6ABD"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4726472 \h </w:instrText>
      </w:r>
      <w:r>
        <w:rPr>
          <w:noProof/>
        </w:rPr>
      </w:r>
      <w:r>
        <w:rPr>
          <w:noProof/>
        </w:rPr>
        <w:fldChar w:fldCharType="separate"/>
      </w:r>
      <w:r w:rsidR="00134B12">
        <w:rPr>
          <w:noProof/>
        </w:rPr>
        <w:t>55</w:t>
      </w:r>
      <w:r>
        <w:rPr>
          <w:noProof/>
        </w:rPr>
        <w:fldChar w:fldCharType="end"/>
      </w:r>
    </w:p>
    <w:p w14:paraId="45CB8694" w14:textId="45F61C4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4726473 \h </w:instrText>
      </w:r>
      <w:r>
        <w:rPr>
          <w:noProof/>
        </w:rPr>
      </w:r>
      <w:r>
        <w:rPr>
          <w:noProof/>
        </w:rPr>
        <w:fldChar w:fldCharType="separate"/>
      </w:r>
      <w:r w:rsidR="00134B12">
        <w:rPr>
          <w:noProof/>
        </w:rPr>
        <w:t>55</w:t>
      </w:r>
      <w:r>
        <w:rPr>
          <w:noProof/>
        </w:rPr>
        <w:fldChar w:fldCharType="end"/>
      </w:r>
    </w:p>
    <w:p w14:paraId="2BF6B357" w14:textId="1F474CA8"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4726474 \h </w:instrText>
      </w:r>
      <w:r>
        <w:rPr>
          <w:noProof/>
        </w:rPr>
      </w:r>
      <w:r>
        <w:rPr>
          <w:noProof/>
        </w:rPr>
        <w:fldChar w:fldCharType="separate"/>
      </w:r>
      <w:r w:rsidR="00134B12">
        <w:rPr>
          <w:noProof/>
        </w:rPr>
        <w:t>55</w:t>
      </w:r>
      <w:r>
        <w:rPr>
          <w:noProof/>
        </w:rPr>
        <w:fldChar w:fldCharType="end"/>
      </w:r>
    </w:p>
    <w:p w14:paraId="324AD8EA" w14:textId="7ECBC6CA"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4726475 \h </w:instrText>
      </w:r>
      <w:r>
        <w:rPr>
          <w:noProof/>
        </w:rPr>
      </w:r>
      <w:r>
        <w:rPr>
          <w:noProof/>
        </w:rPr>
        <w:fldChar w:fldCharType="separate"/>
      </w:r>
      <w:r w:rsidR="00134B12">
        <w:rPr>
          <w:noProof/>
        </w:rPr>
        <w:t>56</w:t>
      </w:r>
      <w:r>
        <w:rPr>
          <w:noProof/>
        </w:rPr>
        <w:fldChar w:fldCharType="end"/>
      </w:r>
    </w:p>
    <w:p w14:paraId="7C704758" w14:textId="1EFB169B"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Vorklassifikatoren</w:t>
      </w:r>
      <w:r>
        <w:rPr>
          <w:noProof/>
        </w:rPr>
        <w:tab/>
      </w:r>
      <w:r>
        <w:rPr>
          <w:noProof/>
        </w:rPr>
        <w:fldChar w:fldCharType="begin"/>
      </w:r>
      <w:r>
        <w:rPr>
          <w:noProof/>
        </w:rPr>
        <w:instrText xml:space="preserve"> PAGEREF _Toc144726476 \h </w:instrText>
      </w:r>
      <w:r>
        <w:rPr>
          <w:noProof/>
        </w:rPr>
      </w:r>
      <w:r>
        <w:rPr>
          <w:noProof/>
        </w:rPr>
        <w:fldChar w:fldCharType="separate"/>
      </w:r>
      <w:r w:rsidR="00134B12">
        <w:rPr>
          <w:noProof/>
        </w:rPr>
        <w:t>58</w:t>
      </w:r>
      <w:r>
        <w:rPr>
          <w:noProof/>
        </w:rPr>
        <w:fldChar w:fldCharType="end"/>
      </w:r>
    </w:p>
    <w:p w14:paraId="7A6DFFF7" w14:textId="6891B22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4726477 \h </w:instrText>
      </w:r>
      <w:r>
        <w:rPr>
          <w:noProof/>
        </w:rPr>
      </w:r>
      <w:r>
        <w:rPr>
          <w:noProof/>
        </w:rPr>
        <w:fldChar w:fldCharType="separate"/>
      </w:r>
      <w:r w:rsidR="00134B12">
        <w:rPr>
          <w:noProof/>
        </w:rPr>
        <w:t>62</w:t>
      </w:r>
      <w:r>
        <w:rPr>
          <w:noProof/>
        </w:rPr>
        <w:fldChar w:fldCharType="end"/>
      </w:r>
    </w:p>
    <w:p w14:paraId="69019074" w14:textId="2A7DEAAD"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4726478 \h </w:instrText>
      </w:r>
      <w:r>
        <w:rPr>
          <w:noProof/>
        </w:rPr>
      </w:r>
      <w:r>
        <w:rPr>
          <w:noProof/>
        </w:rPr>
        <w:fldChar w:fldCharType="separate"/>
      </w:r>
      <w:r w:rsidR="00134B12">
        <w:rPr>
          <w:noProof/>
        </w:rPr>
        <w:t>64</w:t>
      </w:r>
      <w:r>
        <w:rPr>
          <w:noProof/>
        </w:rPr>
        <w:fldChar w:fldCharType="end"/>
      </w:r>
    </w:p>
    <w:p w14:paraId="7C0F975E" w14:textId="1EAAE2DE"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4726479 \h </w:instrText>
      </w:r>
      <w:r>
        <w:rPr>
          <w:noProof/>
        </w:rPr>
      </w:r>
      <w:r>
        <w:rPr>
          <w:noProof/>
        </w:rPr>
        <w:fldChar w:fldCharType="separate"/>
      </w:r>
      <w:r w:rsidR="00134B12">
        <w:rPr>
          <w:noProof/>
        </w:rPr>
        <w:t>66</w:t>
      </w:r>
      <w:r>
        <w:rPr>
          <w:noProof/>
        </w:rPr>
        <w:fldChar w:fldCharType="end"/>
      </w:r>
    </w:p>
    <w:p w14:paraId="7D2EDA32" w14:textId="2A12B65B"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4726480 \h </w:instrText>
      </w:r>
      <w:r>
        <w:rPr>
          <w:noProof/>
        </w:rPr>
      </w:r>
      <w:r>
        <w:rPr>
          <w:noProof/>
        </w:rPr>
        <w:fldChar w:fldCharType="separate"/>
      </w:r>
      <w:r w:rsidR="00134B12">
        <w:rPr>
          <w:noProof/>
        </w:rPr>
        <w:t>68</w:t>
      </w:r>
      <w:r>
        <w:rPr>
          <w:noProof/>
        </w:rPr>
        <w:fldChar w:fldCharType="end"/>
      </w:r>
    </w:p>
    <w:p w14:paraId="0975A37B" w14:textId="04C9A0CB"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4726481 \h </w:instrText>
      </w:r>
      <w:r>
        <w:rPr>
          <w:noProof/>
        </w:rPr>
      </w:r>
      <w:r>
        <w:rPr>
          <w:noProof/>
        </w:rPr>
        <w:fldChar w:fldCharType="separate"/>
      </w:r>
      <w:r w:rsidR="00134B12">
        <w:rPr>
          <w:noProof/>
        </w:rPr>
        <w:t>68</w:t>
      </w:r>
      <w:r>
        <w:rPr>
          <w:noProof/>
        </w:rPr>
        <w:fldChar w:fldCharType="end"/>
      </w:r>
    </w:p>
    <w:p w14:paraId="010D6E25" w14:textId="5B86795F" w:rsidR="00EE79A3" w:rsidRDefault="00EE79A3">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4726482 \h </w:instrText>
      </w:r>
      <w:r>
        <w:rPr>
          <w:noProof/>
        </w:rPr>
      </w:r>
      <w:r>
        <w:rPr>
          <w:noProof/>
        </w:rPr>
        <w:fldChar w:fldCharType="separate"/>
      </w:r>
      <w:r w:rsidR="00134B12">
        <w:rPr>
          <w:noProof/>
        </w:rPr>
        <w:t>69</w:t>
      </w:r>
      <w:r>
        <w:rPr>
          <w:noProof/>
        </w:rPr>
        <w:fldChar w:fldCharType="end"/>
      </w:r>
    </w:p>
    <w:p w14:paraId="7B47275A" w14:textId="677506F5"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w:t>
      </w:r>
      <w:r>
        <w:rPr>
          <w:noProof/>
        </w:rPr>
        <w:tab/>
      </w:r>
      <w:r>
        <w:rPr>
          <w:noProof/>
        </w:rPr>
        <w:fldChar w:fldCharType="begin"/>
      </w:r>
      <w:r>
        <w:rPr>
          <w:noProof/>
        </w:rPr>
        <w:instrText xml:space="preserve"> PAGEREF _Toc144726483 \h </w:instrText>
      </w:r>
      <w:r>
        <w:rPr>
          <w:noProof/>
        </w:rPr>
      </w:r>
      <w:r>
        <w:rPr>
          <w:noProof/>
        </w:rPr>
        <w:fldChar w:fldCharType="separate"/>
      </w:r>
      <w:r w:rsidR="00134B12">
        <w:rPr>
          <w:noProof/>
        </w:rPr>
        <w:t>69</w:t>
      </w:r>
      <w:r>
        <w:rPr>
          <w:noProof/>
        </w:rPr>
        <w:fldChar w:fldCharType="end"/>
      </w:r>
    </w:p>
    <w:p w14:paraId="73BDA473" w14:textId="7259D094"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4726484 \h </w:instrText>
      </w:r>
      <w:r>
        <w:rPr>
          <w:noProof/>
        </w:rPr>
      </w:r>
      <w:r>
        <w:rPr>
          <w:noProof/>
        </w:rPr>
        <w:fldChar w:fldCharType="separate"/>
      </w:r>
      <w:r w:rsidR="00134B12">
        <w:rPr>
          <w:noProof/>
        </w:rPr>
        <w:t>72</w:t>
      </w:r>
      <w:r>
        <w:rPr>
          <w:noProof/>
        </w:rPr>
        <w:fldChar w:fldCharType="end"/>
      </w:r>
    </w:p>
    <w:p w14:paraId="4D5AC5CA" w14:textId="731B2E89" w:rsidR="00EE79A3" w:rsidRDefault="00EE79A3">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4726485 \h </w:instrText>
      </w:r>
      <w:r>
        <w:rPr>
          <w:noProof/>
        </w:rPr>
      </w:r>
      <w:r>
        <w:rPr>
          <w:noProof/>
        </w:rPr>
        <w:fldChar w:fldCharType="separate"/>
      </w:r>
      <w:r w:rsidR="00134B12">
        <w:rPr>
          <w:noProof/>
        </w:rPr>
        <w:t>74</w:t>
      </w:r>
      <w:r>
        <w:rPr>
          <w:noProof/>
        </w:rPr>
        <w:fldChar w:fldCharType="end"/>
      </w:r>
    </w:p>
    <w:p w14:paraId="2E62B385" w14:textId="31EB5FE6"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4726486 \h </w:instrText>
      </w:r>
      <w:r>
        <w:rPr>
          <w:noProof/>
        </w:rPr>
      </w:r>
      <w:r>
        <w:rPr>
          <w:noProof/>
        </w:rPr>
        <w:fldChar w:fldCharType="separate"/>
      </w:r>
      <w:r w:rsidR="00134B12">
        <w:rPr>
          <w:noProof/>
        </w:rPr>
        <w:t>78</w:t>
      </w:r>
      <w:r>
        <w:rPr>
          <w:noProof/>
        </w:rPr>
        <w:fldChar w:fldCharType="end"/>
      </w:r>
    </w:p>
    <w:p w14:paraId="1B8DC6B1" w14:textId="559422C8" w:rsidR="00EE79A3" w:rsidRDefault="00EE79A3">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4726487 \h </w:instrText>
      </w:r>
      <w:r>
        <w:rPr>
          <w:noProof/>
        </w:rPr>
      </w:r>
      <w:r>
        <w:rPr>
          <w:noProof/>
        </w:rPr>
        <w:fldChar w:fldCharType="separate"/>
      </w:r>
      <w:r w:rsidR="00134B12">
        <w:rPr>
          <w:noProof/>
        </w:rPr>
        <w:t>84</w:t>
      </w:r>
      <w:r>
        <w:rPr>
          <w:noProof/>
        </w:rPr>
        <w:fldChar w:fldCharType="end"/>
      </w:r>
    </w:p>
    <w:p w14:paraId="290C31D2" w14:textId="428A8711" w:rsidR="00EE79A3" w:rsidRDefault="00EE79A3">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4726488 \h </w:instrText>
      </w:r>
      <w:r>
        <w:rPr>
          <w:noProof/>
        </w:rPr>
      </w:r>
      <w:r>
        <w:rPr>
          <w:noProof/>
        </w:rPr>
        <w:fldChar w:fldCharType="separate"/>
      </w:r>
      <w:r w:rsidR="00134B12">
        <w:rPr>
          <w:noProof/>
        </w:rPr>
        <w:t>88</w:t>
      </w:r>
      <w:r>
        <w:rPr>
          <w:noProof/>
        </w:rPr>
        <w:fldChar w:fldCharType="end"/>
      </w:r>
    </w:p>
    <w:p w14:paraId="53DFFDA2" w14:textId="74BD0931" w:rsidR="00EE79A3" w:rsidRPr="00125476" w:rsidRDefault="00EE79A3">
      <w:pPr>
        <w:pStyle w:val="Verzeichnis1"/>
        <w:tabs>
          <w:tab w:val="left" w:pos="1680"/>
          <w:tab w:val="right" w:leader="dot" w:pos="9060"/>
        </w:tabs>
        <w:rPr>
          <w:rFonts w:asciiTheme="minorHAnsi" w:eastAsiaTheme="minorEastAsia" w:hAnsiTheme="minorHAnsi" w:cstheme="minorBidi"/>
          <w:b w:val="0"/>
          <w:bCs w:val="0"/>
          <w:noProof/>
          <w:kern w:val="2"/>
          <w:sz w:val="22"/>
          <w:szCs w:val="22"/>
          <w:lang w:val="en-US" w:eastAsia="de-DE"/>
          <w14:ligatures w14:val="standardContextual"/>
        </w:rPr>
      </w:pPr>
      <w:r w:rsidRPr="00125476">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1F5EEA">
        <w:rPr>
          <w:noProof/>
          <w:lang w:val="en-GB"/>
        </w:rPr>
        <w:t xml:space="preserve">Beispiel: </w:t>
      </w:r>
      <w:r w:rsidRPr="00125476">
        <w:rPr>
          <w:rFonts w:ascii="Courier New" w:hAnsi="Courier New"/>
          <w:noProof/>
          <w:lang w:val="en-US"/>
        </w:rPr>
        <w:t>trace_route</w:t>
      </w:r>
      <w:r w:rsidRPr="001F5EEA">
        <w:rPr>
          <w:noProof/>
          <w:lang w:val="en-GB"/>
        </w:rPr>
        <w:t>-Request-Payload</w:t>
      </w:r>
      <w:r w:rsidRPr="00125476">
        <w:rPr>
          <w:noProof/>
          <w:lang w:val="en-US"/>
        </w:rPr>
        <w:tab/>
      </w:r>
      <w:r>
        <w:rPr>
          <w:noProof/>
        </w:rPr>
        <w:fldChar w:fldCharType="begin"/>
      </w:r>
      <w:r w:rsidRPr="00125476">
        <w:rPr>
          <w:noProof/>
          <w:lang w:val="en-US"/>
        </w:rPr>
        <w:instrText xml:space="preserve"> PAGEREF _Toc144726489 \h </w:instrText>
      </w:r>
      <w:r>
        <w:rPr>
          <w:noProof/>
        </w:rPr>
      </w:r>
      <w:r>
        <w:rPr>
          <w:noProof/>
        </w:rPr>
        <w:fldChar w:fldCharType="separate"/>
      </w:r>
      <w:r w:rsidR="00134B12" w:rsidRPr="00125476">
        <w:rPr>
          <w:noProof/>
          <w:lang w:val="en-US"/>
        </w:rPr>
        <w:t>91</w:t>
      </w:r>
      <w:r>
        <w:rPr>
          <w:noProof/>
        </w:rPr>
        <w:fldChar w:fldCharType="end"/>
      </w:r>
    </w:p>
    <w:p w14:paraId="77B826CA" w14:textId="29AF1AD5" w:rsidR="00FF741D" w:rsidRPr="00125476" w:rsidRDefault="00EE79A3" w:rsidP="00FF741D">
      <w:pPr>
        <w:pStyle w:val="Verzeichnis1"/>
        <w:tabs>
          <w:tab w:val="left" w:pos="1680"/>
          <w:tab w:val="right" w:leader="dot" w:pos="9060"/>
        </w:tabs>
        <w:rPr>
          <w:noProof/>
          <w:lang w:val="en-US"/>
        </w:rPr>
      </w:pPr>
      <w:r w:rsidRPr="001F5EEA">
        <w:rPr>
          <w:noProof/>
          <w:lang w:val="en-GB"/>
        </w:rPr>
        <w:t>Anhang A 2.</w:t>
      </w:r>
      <w:r w:rsidRPr="00125476">
        <w:rPr>
          <w:rFonts w:asciiTheme="minorHAnsi" w:eastAsiaTheme="minorEastAsia" w:hAnsiTheme="minorHAnsi" w:cstheme="minorBidi"/>
          <w:b w:val="0"/>
          <w:bCs w:val="0"/>
          <w:noProof/>
          <w:kern w:val="2"/>
          <w:sz w:val="22"/>
          <w:szCs w:val="22"/>
          <w:lang w:val="en-US" w:eastAsia="de-DE"/>
          <w14:ligatures w14:val="standardContextual"/>
        </w:rPr>
        <w:tab/>
      </w:r>
      <w:r w:rsidRPr="001F5EEA">
        <w:rPr>
          <w:noProof/>
          <w:lang w:val="en-GB"/>
        </w:rPr>
        <w:t xml:space="preserve">Beispiel: </w:t>
      </w:r>
      <w:r w:rsidRPr="00125476">
        <w:rPr>
          <w:rFonts w:ascii="Courier New" w:hAnsi="Courier New"/>
          <w:noProof/>
          <w:lang w:val="en-US"/>
        </w:rPr>
        <w:t>trace_route</w:t>
      </w:r>
      <w:r w:rsidRPr="001F5EEA">
        <w:rPr>
          <w:noProof/>
          <w:lang w:val="en-GB"/>
        </w:rPr>
        <w:t>-Response-Payload</w:t>
      </w:r>
      <w:r w:rsidRPr="00125476">
        <w:rPr>
          <w:noProof/>
          <w:lang w:val="en-US"/>
        </w:rPr>
        <w:tab/>
      </w:r>
      <w:r>
        <w:rPr>
          <w:noProof/>
        </w:rPr>
        <w:fldChar w:fldCharType="begin"/>
      </w:r>
      <w:r w:rsidRPr="00125476">
        <w:rPr>
          <w:noProof/>
          <w:lang w:val="en-US"/>
        </w:rPr>
        <w:instrText xml:space="preserve"> PAGEREF _Toc144726490 \h </w:instrText>
      </w:r>
      <w:r>
        <w:rPr>
          <w:noProof/>
        </w:rPr>
      </w:r>
      <w:r>
        <w:rPr>
          <w:noProof/>
        </w:rPr>
        <w:fldChar w:fldCharType="separate"/>
      </w:r>
      <w:r w:rsidR="00134B12" w:rsidRPr="00125476">
        <w:rPr>
          <w:noProof/>
          <w:lang w:val="en-US"/>
        </w:rPr>
        <w:t>92</w:t>
      </w:r>
      <w:r>
        <w:rPr>
          <w:noProof/>
        </w:rPr>
        <w:fldChar w:fldCharType="end"/>
      </w:r>
    </w:p>
    <w:p w14:paraId="64F92232" w14:textId="797475A8" w:rsidR="008A08D5" w:rsidRDefault="008A08D5" w:rsidP="00696D95">
      <w:pPr>
        <w:pStyle w:val="berschrift1"/>
        <w:numPr>
          <w:ilvl w:val="0"/>
          <w:numId w:val="0"/>
        </w:numPr>
      </w:pPr>
      <w:r>
        <w:lastRenderedPageBreak/>
        <w:fldChar w:fldCharType="end"/>
      </w:r>
      <w:bookmarkStart w:id="4" w:name="_Toc144726429"/>
      <w:r w:rsidR="00696D95">
        <w:t>Abbildungsverzeichnis</w:t>
      </w:r>
      <w:bookmarkEnd w:id="4"/>
    </w:p>
    <w:p w14:paraId="2F6772C8" w14:textId="75415C40" w:rsidR="00EE79A3"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4726564" w:history="1">
        <w:r w:rsidR="00EE79A3" w:rsidRPr="00C23778">
          <w:rPr>
            <w:rStyle w:val="Hyperlink"/>
            <w:noProof/>
          </w:rPr>
          <w:t xml:space="preserve">Abb. 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Ermittlung der GNSS-Position als Schnittpunkt mehrerer Kugeln</w:t>
        </w:r>
        <w:r w:rsidR="00EE79A3">
          <w:rPr>
            <w:noProof/>
            <w:webHidden/>
          </w:rPr>
          <w:tab/>
        </w:r>
        <w:r w:rsidR="00EE79A3">
          <w:rPr>
            <w:noProof/>
            <w:webHidden/>
          </w:rPr>
          <w:fldChar w:fldCharType="begin"/>
        </w:r>
        <w:r w:rsidR="00EE79A3">
          <w:rPr>
            <w:noProof/>
            <w:webHidden/>
          </w:rPr>
          <w:instrText xml:space="preserve"> PAGEREF _Toc144726564 \h </w:instrText>
        </w:r>
        <w:r w:rsidR="00EE79A3">
          <w:rPr>
            <w:noProof/>
            <w:webHidden/>
          </w:rPr>
        </w:r>
        <w:r w:rsidR="00EE79A3">
          <w:rPr>
            <w:noProof/>
            <w:webHidden/>
          </w:rPr>
          <w:fldChar w:fldCharType="separate"/>
        </w:r>
        <w:r w:rsidR="00134B12">
          <w:rPr>
            <w:noProof/>
            <w:webHidden/>
          </w:rPr>
          <w:t>16</w:t>
        </w:r>
        <w:r w:rsidR="00EE79A3">
          <w:rPr>
            <w:noProof/>
            <w:webHidden/>
          </w:rPr>
          <w:fldChar w:fldCharType="end"/>
        </w:r>
      </w:hyperlink>
    </w:p>
    <w:p w14:paraId="2EAB2019" w14:textId="41173508"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5" w:history="1">
        <w:r w:rsidR="00EE79A3" w:rsidRPr="00C23778">
          <w:rPr>
            <w:rStyle w:val="Hyperlink"/>
            <w:noProof/>
          </w:rPr>
          <w:t xml:space="preserve">Abb. 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Map-Matching von aufgenommenen GNSS-Punkten auf das Straßennetz</w:t>
        </w:r>
        <w:r w:rsidR="00EE79A3">
          <w:rPr>
            <w:noProof/>
            <w:webHidden/>
          </w:rPr>
          <w:tab/>
        </w:r>
        <w:r w:rsidR="00EE79A3">
          <w:rPr>
            <w:noProof/>
            <w:webHidden/>
          </w:rPr>
          <w:fldChar w:fldCharType="begin"/>
        </w:r>
        <w:r w:rsidR="00EE79A3">
          <w:rPr>
            <w:noProof/>
            <w:webHidden/>
          </w:rPr>
          <w:instrText xml:space="preserve"> PAGEREF _Toc144726565 \h </w:instrText>
        </w:r>
        <w:r w:rsidR="00EE79A3">
          <w:rPr>
            <w:noProof/>
            <w:webHidden/>
          </w:rPr>
        </w:r>
        <w:r w:rsidR="00EE79A3">
          <w:rPr>
            <w:noProof/>
            <w:webHidden/>
          </w:rPr>
          <w:fldChar w:fldCharType="separate"/>
        </w:r>
        <w:r w:rsidR="00134B12">
          <w:rPr>
            <w:noProof/>
            <w:webHidden/>
          </w:rPr>
          <w:t>17</w:t>
        </w:r>
        <w:r w:rsidR="00EE79A3">
          <w:rPr>
            <w:noProof/>
            <w:webHidden/>
          </w:rPr>
          <w:fldChar w:fldCharType="end"/>
        </w:r>
      </w:hyperlink>
    </w:p>
    <w:p w14:paraId="75FB36D2" w14:textId="4A602CD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6" w:history="1">
        <w:r w:rsidR="00EE79A3" w:rsidRPr="00C23778">
          <w:rPr>
            <w:rStyle w:val="Hyperlink"/>
            <w:noProof/>
          </w:rPr>
          <w:t xml:space="preserve">Abb. 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ordinatenpunkte (GNSS-Messung) und zugehörige Kandidaten</w:t>
        </w:r>
        <w:r w:rsidR="00EE79A3">
          <w:rPr>
            <w:noProof/>
            <w:webHidden/>
          </w:rPr>
          <w:tab/>
        </w:r>
        <w:r w:rsidR="00EE79A3">
          <w:rPr>
            <w:noProof/>
            <w:webHidden/>
          </w:rPr>
          <w:fldChar w:fldCharType="begin"/>
        </w:r>
        <w:r w:rsidR="00EE79A3">
          <w:rPr>
            <w:noProof/>
            <w:webHidden/>
          </w:rPr>
          <w:instrText xml:space="preserve"> PAGEREF _Toc144726566 \h </w:instrText>
        </w:r>
        <w:r w:rsidR="00EE79A3">
          <w:rPr>
            <w:noProof/>
            <w:webHidden/>
          </w:rPr>
        </w:r>
        <w:r w:rsidR="00EE79A3">
          <w:rPr>
            <w:noProof/>
            <w:webHidden/>
          </w:rPr>
          <w:fldChar w:fldCharType="separate"/>
        </w:r>
        <w:r w:rsidR="00134B12">
          <w:rPr>
            <w:noProof/>
            <w:webHidden/>
          </w:rPr>
          <w:t>18</w:t>
        </w:r>
        <w:r w:rsidR="00EE79A3">
          <w:rPr>
            <w:noProof/>
            <w:webHidden/>
          </w:rPr>
          <w:fldChar w:fldCharType="end"/>
        </w:r>
      </w:hyperlink>
    </w:p>
    <w:p w14:paraId="41730B07" w14:textId="6FEAB1C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7" w:history="1">
        <w:r w:rsidR="00EE79A3" w:rsidRPr="00C23778">
          <w:rPr>
            <w:rStyle w:val="Hyperlink"/>
            <w:noProof/>
          </w:rPr>
          <w:t xml:space="preserve">Abb. 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Mögliche Zustandsübergänge und optimale Kandidaten</w:t>
        </w:r>
        <w:r w:rsidR="00EE79A3">
          <w:rPr>
            <w:noProof/>
            <w:webHidden/>
          </w:rPr>
          <w:tab/>
        </w:r>
        <w:r w:rsidR="00EE79A3">
          <w:rPr>
            <w:noProof/>
            <w:webHidden/>
          </w:rPr>
          <w:fldChar w:fldCharType="begin"/>
        </w:r>
        <w:r w:rsidR="00EE79A3">
          <w:rPr>
            <w:noProof/>
            <w:webHidden/>
          </w:rPr>
          <w:instrText xml:space="preserve"> PAGEREF _Toc144726567 \h </w:instrText>
        </w:r>
        <w:r w:rsidR="00EE79A3">
          <w:rPr>
            <w:noProof/>
            <w:webHidden/>
          </w:rPr>
        </w:r>
        <w:r w:rsidR="00EE79A3">
          <w:rPr>
            <w:noProof/>
            <w:webHidden/>
          </w:rPr>
          <w:fldChar w:fldCharType="separate"/>
        </w:r>
        <w:r w:rsidR="00134B12">
          <w:rPr>
            <w:noProof/>
            <w:webHidden/>
          </w:rPr>
          <w:t>19</w:t>
        </w:r>
        <w:r w:rsidR="00EE79A3">
          <w:rPr>
            <w:noProof/>
            <w:webHidden/>
          </w:rPr>
          <w:fldChar w:fldCharType="end"/>
        </w:r>
      </w:hyperlink>
    </w:p>
    <w:p w14:paraId="757AE561" w14:textId="0F6BE52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8" w:history="1">
        <w:r w:rsidR="00EE79A3" w:rsidRPr="00C23778">
          <w:rPr>
            <w:rStyle w:val="Hyperlink"/>
            <w:noProof/>
          </w:rPr>
          <w:t xml:space="preserve">Abb. 5: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Lineare Separierung durch suboptimale und optimale Hyperebene</w:t>
        </w:r>
        <w:r w:rsidR="00EE79A3">
          <w:rPr>
            <w:noProof/>
            <w:webHidden/>
          </w:rPr>
          <w:tab/>
        </w:r>
        <w:r w:rsidR="00EE79A3">
          <w:rPr>
            <w:noProof/>
            <w:webHidden/>
          </w:rPr>
          <w:fldChar w:fldCharType="begin"/>
        </w:r>
        <w:r w:rsidR="00EE79A3">
          <w:rPr>
            <w:noProof/>
            <w:webHidden/>
          </w:rPr>
          <w:instrText xml:space="preserve"> PAGEREF _Toc144726568 \h </w:instrText>
        </w:r>
        <w:r w:rsidR="00EE79A3">
          <w:rPr>
            <w:noProof/>
            <w:webHidden/>
          </w:rPr>
        </w:r>
        <w:r w:rsidR="00EE79A3">
          <w:rPr>
            <w:noProof/>
            <w:webHidden/>
          </w:rPr>
          <w:fldChar w:fldCharType="separate"/>
        </w:r>
        <w:r w:rsidR="00134B12">
          <w:rPr>
            <w:noProof/>
            <w:webHidden/>
          </w:rPr>
          <w:t>21</w:t>
        </w:r>
        <w:r w:rsidR="00EE79A3">
          <w:rPr>
            <w:noProof/>
            <w:webHidden/>
          </w:rPr>
          <w:fldChar w:fldCharType="end"/>
        </w:r>
      </w:hyperlink>
    </w:p>
    <w:p w14:paraId="06BEB247" w14:textId="4CEA9E8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69" w:history="1">
        <w:r w:rsidR="00EE79A3" w:rsidRPr="00C23778">
          <w:rPr>
            <w:rStyle w:val="Hyperlink"/>
            <w:noProof/>
          </w:rPr>
          <w:t xml:space="preserve">Abb. 6: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Effekt des Regularisierungsparameters C bei Soft-Margin-SVMs</w:t>
        </w:r>
        <w:r w:rsidR="00EE79A3">
          <w:rPr>
            <w:noProof/>
            <w:webHidden/>
          </w:rPr>
          <w:tab/>
        </w:r>
        <w:r w:rsidR="00EE79A3">
          <w:rPr>
            <w:noProof/>
            <w:webHidden/>
          </w:rPr>
          <w:fldChar w:fldCharType="begin"/>
        </w:r>
        <w:r w:rsidR="00EE79A3">
          <w:rPr>
            <w:noProof/>
            <w:webHidden/>
          </w:rPr>
          <w:instrText xml:space="preserve"> PAGEREF _Toc144726569 \h </w:instrText>
        </w:r>
        <w:r w:rsidR="00EE79A3">
          <w:rPr>
            <w:noProof/>
            <w:webHidden/>
          </w:rPr>
        </w:r>
        <w:r w:rsidR="00EE79A3">
          <w:rPr>
            <w:noProof/>
            <w:webHidden/>
          </w:rPr>
          <w:fldChar w:fldCharType="separate"/>
        </w:r>
        <w:r w:rsidR="00134B12">
          <w:rPr>
            <w:noProof/>
            <w:webHidden/>
          </w:rPr>
          <w:t>22</w:t>
        </w:r>
        <w:r w:rsidR="00EE79A3">
          <w:rPr>
            <w:noProof/>
            <w:webHidden/>
          </w:rPr>
          <w:fldChar w:fldCharType="end"/>
        </w:r>
      </w:hyperlink>
    </w:p>
    <w:p w14:paraId="5CCA00F8" w14:textId="6F2085C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0" w:history="1">
        <w:r w:rsidR="00EE79A3" w:rsidRPr="00C23778">
          <w:rPr>
            <w:rStyle w:val="Hyperlink"/>
            <w:noProof/>
          </w:rPr>
          <w:t xml:space="preserve">Abb. 7: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Hinzufügen von Merkmalen, um Datenpunkte separierbar zu machen</w:t>
        </w:r>
        <w:r w:rsidR="00EE79A3">
          <w:rPr>
            <w:noProof/>
            <w:webHidden/>
          </w:rPr>
          <w:tab/>
        </w:r>
        <w:r w:rsidR="00EE79A3">
          <w:rPr>
            <w:noProof/>
            <w:webHidden/>
          </w:rPr>
          <w:fldChar w:fldCharType="begin"/>
        </w:r>
        <w:r w:rsidR="00EE79A3">
          <w:rPr>
            <w:noProof/>
            <w:webHidden/>
          </w:rPr>
          <w:instrText xml:space="preserve"> PAGEREF _Toc144726570 \h </w:instrText>
        </w:r>
        <w:r w:rsidR="00EE79A3">
          <w:rPr>
            <w:noProof/>
            <w:webHidden/>
          </w:rPr>
        </w:r>
        <w:r w:rsidR="00EE79A3">
          <w:rPr>
            <w:noProof/>
            <w:webHidden/>
          </w:rPr>
          <w:fldChar w:fldCharType="separate"/>
        </w:r>
        <w:r w:rsidR="00134B12">
          <w:rPr>
            <w:noProof/>
            <w:webHidden/>
          </w:rPr>
          <w:t>22</w:t>
        </w:r>
        <w:r w:rsidR="00EE79A3">
          <w:rPr>
            <w:noProof/>
            <w:webHidden/>
          </w:rPr>
          <w:fldChar w:fldCharType="end"/>
        </w:r>
      </w:hyperlink>
    </w:p>
    <w:p w14:paraId="4C940641" w14:textId="5F971B11"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1" w:history="1">
        <w:r w:rsidR="00EE79A3" w:rsidRPr="00C23778">
          <w:rPr>
            <w:rStyle w:val="Hyperlink"/>
            <w:noProof/>
          </w:rPr>
          <w:t xml:space="preserve">Abb. 8: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eispiel für einen Decision Tree</w:t>
        </w:r>
        <w:r w:rsidR="00EE79A3">
          <w:rPr>
            <w:noProof/>
            <w:webHidden/>
          </w:rPr>
          <w:tab/>
        </w:r>
        <w:r w:rsidR="00EE79A3">
          <w:rPr>
            <w:noProof/>
            <w:webHidden/>
          </w:rPr>
          <w:fldChar w:fldCharType="begin"/>
        </w:r>
        <w:r w:rsidR="00EE79A3">
          <w:rPr>
            <w:noProof/>
            <w:webHidden/>
          </w:rPr>
          <w:instrText xml:space="preserve"> PAGEREF _Toc144726571 \h </w:instrText>
        </w:r>
        <w:r w:rsidR="00EE79A3">
          <w:rPr>
            <w:noProof/>
            <w:webHidden/>
          </w:rPr>
        </w:r>
        <w:r w:rsidR="00EE79A3">
          <w:rPr>
            <w:noProof/>
            <w:webHidden/>
          </w:rPr>
          <w:fldChar w:fldCharType="separate"/>
        </w:r>
        <w:r w:rsidR="00134B12">
          <w:rPr>
            <w:noProof/>
            <w:webHidden/>
          </w:rPr>
          <w:t>23</w:t>
        </w:r>
        <w:r w:rsidR="00EE79A3">
          <w:rPr>
            <w:noProof/>
            <w:webHidden/>
          </w:rPr>
          <w:fldChar w:fldCharType="end"/>
        </w:r>
      </w:hyperlink>
    </w:p>
    <w:p w14:paraId="65C0D57C" w14:textId="7F3F13D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2" w:history="1">
        <w:r w:rsidR="00EE79A3" w:rsidRPr="00C23778">
          <w:rPr>
            <w:rStyle w:val="Hyperlink"/>
            <w:noProof/>
          </w:rPr>
          <w:t xml:space="preserve">Abb. 9: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ufbau eines künstlichen neuronalen Netzes</w:t>
        </w:r>
        <w:r w:rsidR="00EE79A3">
          <w:rPr>
            <w:noProof/>
            <w:webHidden/>
          </w:rPr>
          <w:tab/>
        </w:r>
        <w:r w:rsidR="00EE79A3">
          <w:rPr>
            <w:noProof/>
            <w:webHidden/>
          </w:rPr>
          <w:fldChar w:fldCharType="begin"/>
        </w:r>
        <w:r w:rsidR="00EE79A3">
          <w:rPr>
            <w:noProof/>
            <w:webHidden/>
          </w:rPr>
          <w:instrText xml:space="preserve"> PAGEREF _Toc144726572 \h </w:instrText>
        </w:r>
        <w:r w:rsidR="00EE79A3">
          <w:rPr>
            <w:noProof/>
            <w:webHidden/>
          </w:rPr>
        </w:r>
        <w:r w:rsidR="00EE79A3">
          <w:rPr>
            <w:noProof/>
            <w:webHidden/>
          </w:rPr>
          <w:fldChar w:fldCharType="separate"/>
        </w:r>
        <w:r w:rsidR="00134B12">
          <w:rPr>
            <w:noProof/>
            <w:webHidden/>
          </w:rPr>
          <w:t>25</w:t>
        </w:r>
        <w:r w:rsidR="00EE79A3">
          <w:rPr>
            <w:noProof/>
            <w:webHidden/>
          </w:rPr>
          <w:fldChar w:fldCharType="end"/>
        </w:r>
      </w:hyperlink>
    </w:p>
    <w:p w14:paraId="31CAE923" w14:textId="7B5FACE1"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3" w:history="1">
        <w:r w:rsidR="00EE79A3" w:rsidRPr="00C23778">
          <w:rPr>
            <w:rStyle w:val="Hyperlink"/>
            <w:noProof/>
          </w:rPr>
          <w:t xml:space="preserve">Abb. 10: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eranschaulichung eines künstlichen Neurons</w:t>
        </w:r>
        <w:r w:rsidR="00EE79A3">
          <w:rPr>
            <w:noProof/>
            <w:webHidden/>
          </w:rPr>
          <w:tab/>
        </w:r>
        <w:r w:rsidR="00EE79A3">
          <w:rPr>
            <w:noProof/>
            <w:webHidden/>
          </w:rPr>
          <w:fldChar w:fldCharType="begin"/>
        </w:r>
        <w:r w:rsidR="00EE79A3">
          <w:rPr>
            <w:noProof/>
            <w:webHidden/>
          </w:rPr>
          <w:instrText xml:space="preserve"> PAGEREF _Toc144726573 \h </w:instrText>
        </w:r>
        <w:r w:rsidR="00EE79A3">
          <w:rPr>
            <w:noProof/>
            <w:webHidden/>
          </w:rPr>
        </w:r>
        <w:r w:rsidR="00EE79A3">
          <w:rPr>
            <w:noProof/>
            <w:webHidden/>
          </w:rPr>
          <w:fldChar w:fldCharType="separate"/>
        </w:r>
        <w:r w:rsidR="00134B12">
          <w:rPr>
            <w:noProof/>
            <w:webHidden/>
          </w:rPr>
          <w:t>26</w:t>
        </w:r>
        <w:r w:rsidR="00EE79A3">
          <w:rPr>
            <w:noProof/>
            <w:webHidden/>
          </w:rPr>
          <w:fldChar w:fldCharType="end"/>
        </w:r>
      </w:hyperlink>
    </w:p>
    <w:p w14:paraId="505EBD8E" w14:textId="117BADF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4" w:history="1">
        <w:r w:rsidR="00EE79A3" w:rsidRPr="00C23778">
          <w:rPr>
            <w:rStyle w:val="Hyperlink"/>
            <w:noProof/>
          </w:rPr>
          <w:t xml:space="preserve">Abb. 1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ktivierungsfunktionen: tanh(z),</w:t>
        </w:r>
        <w:r w:rsidR="00EE79A3" w:rsidRPr="00C23778">
          <w:rPr>
            <w:rStyle w:val="Hyperlink"/>
            <w:rFonts w:ascii="Cambria Math" w:hAnsi="Cambria Math"/>
            <w:i/>
            <w:noProof/>
          </w:rPr>
          <w:t xml:space="preserve"> </w:t>
        </w:r>
        <m:oMath>
          <m:r>
            <w:rPr>
              <w:rStyle w:val="Hyperlink"/>
              <w:rFonts w:ascii="Cambria Math" w:hAnsi="Cambria Math"/>
              <w:noProof/>
            </w:rPr>
            <m:t>σ(z)</m:t>
          </m:r>
        </m:oMath>
        <w:r w:rsidR="00EE79A3" w:rsidRPr="00C23778">
          <w:rPr>
            <w:rStyle w:val="Hyperlink"/>
            <w:rFonts w:ascii="Cambria Math" w:hAnsi="Cambria Math"/>
            <w:i/>
            <w:noProof/>
          </w:rPr>
          <w:t xml:space="preserve"> </w:t>
        </w:r>
        <w:r w:rsidR="00EE79A3" w:rsidRPr="00C23778">
          <w:rPr>
            <w:rStyle w:val="Hyperlink"/>
            <w:rFonts w:ascii="Cambria Math" w:hAnsi="Cambria Math"/>
            <w:iCs/>
            <w:noProof/>
          </w:rPr>
          <w:t xml:space="preserve">und </w:t>
        </w:r>
        <m:oMath>
          <m:r>
            <w:rPr>
              <w:rStyle w:val="Hyperlink"/>
              <w:rFonts w:ascii="Cambria Math" w:hAnsi="Cambria Math"/>
              <w:noProof/>
            </w:rPr>
            <m:t>ReLU(z)</m:t>
          </m:r>
        </m:oMath>
        <w:r w:rsidR="00EE79A3">
          <w:rPr>
            <w:noProof/>
            <w:webHidden/>
          </w:rPr>
          <w:tab/>
        </w:r>
        <w:r w:rsidR="00EE79A3">
          <w:rPr>
            <w:noProof/>
            <w:webHidden/>
          </w:rPr>
          <w:fldChar w:fldCharType="begin"/>
        </w:r>
        <w:r w:rsidR="00EE79A3">
          <w:rPr>
            <w:noProof/>
            <w:webHidden/>
          </w:rPr>
          <w:instrText xml:space="preserve"> PAGEREF _Toc144726574 \h </w:instrText>
        </w:r>
        <w:r w:rsidR="00EE79A3">
          <w:rPr>
            <w:noProof/>
            <w:webHidden/>
          </w:rPr>
        </w:r>
        <w:r w:rsidR="00EE79A3">
          <w:rPr>
            <w:noProof/>
            <w:webHidden/>
          </w:rPr>
          <w:fldChar w:fldCharType="separate"/>
        </w:r>
        <w:r w:rsidR="00134B12">
          <w:rPr>
            <w:noProof/>
            <w:webHidden/>
          </w:rPr>
          <w:t>27</w:t>
        </w:r>
        <w:r w:rsidR="00EE79A3">
          <w:rPr>
            <w:noProof/>
            <w:webHidden/>
          </w:rPr>
          <w:fldChar w:fldCharType="end"/>
        </w:r>
      </w:hyperlink>
    </w:p>
    <w:p w14:paraId="5D9AC242" w14:textId="60AE6C10"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5" w:history="1">
        <w:r w:rsidR="00EE79A3" w:rsidRPr="00C23778">
          <w:rPr>
            <w:rStyle w:val="Hyperlink"/>
            <w:noProof/>
          </w:rPr>
          <w:t xml:space="preserve">Abb. 1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Darstellung des Gradientenabstiegs</w:t>
        </w:r>
        <w:r w:rsidR="00EE79A3">
          <w:rPr>
            <w:noProof/>
            <w:webHidden/>
          </w:rPr>
          <w:tab/>
        </w:r>
        <w:r w:rsidR="00EE79A3">
          <w:rPr>
            <w:noProof/>
            <w:webHidden/>
          </w:rPr>
          <w:fldChar w:fldCharType="begin"/>
        </w:r>
        <w:r w:rsidR="00EE79A3">
          <w:rPr>
            <w:noProof/>
            <w:webHidden/>
          </w:rPr>
          <w:instrText xml:space="preserve"> PAGEREF _Toc144726575 \h </w:instrText>
        </w:r>
        <w:r w:rsidR="00EE79A3">
          <w:rPr>
            <w:noProof/>
            <w:webHidden/>
          </w:rPr>
        </w:r>
        <w:r w:rsidR="00EE79A3">
          <w:rPr>
            <w:noProof/>
            <w:webHidden/>
          </w:rPr>
          <w:fldChar w:fldCharType="separate"/>
        </w:r>
        <w:r w:rsidR="00134B12">
          <w:rPr>
            <w:noProof/>
            <w:webHidden/>
          </w:rPr>
          <w:t>29</w:t>
        </w:r>
        <w:r w:rsidR="00EE79A3">
          <w:rPr>
            <w:noProof/>
            <w:webHidden/>
          </w:rPr>
          <w:fldChar w:fldCharType="end"/>
        </w:r>
      </w:hyperlink>
    </w:p>
    <w:p w14:paraId="151B375E" w14:textId="79BAB92B"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6" w:history="1">
        <w:r w:rsidR="00EE79A3" w:rsidRPr="00C23778">
          <w:rPr>
            <w:rStyle w:val="Hyperlink"/>
            <w:noProof/>
          </w:rPr>
          <w:t xml:space="preserve">Abb. 1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Gedächtniszelle: statisch und über die Zeit aufgerollt</w:t>
        </w:r>
        <w:r w:rsidR="00EE79A3">
          <w:rPr>
            <w:noProof/>
            <w:webHidden/>
          </w:rPr>
          <w:tab/>
        </w:r>
        <w:r w:rsidR="00EE79A3">
          <w:rPr>
            <w:noProof/>
            <w:webHidden/>
          </w:rPr>
          <w:fldChar w:fldCharType="begin"/>
        </w:r>
        <w:r w:rsidR="00EE79A3">
          <w:rPr>
            <w:noProof/>
            <w:webHidden/>
          </w:rPr>
          <w:instrText xml:space="preserve"> PAGEREF _Toc144726576 \h </w:instrText>
        </w:r>
        <w:r w:rsidR="00EE79A3">
          <w:rPr>
            <w:noProof/>
            <w:webHidden/>
          </w:rPr>
        </w:r>
        <w:r w:rsidR="00EE79A3">
          <w:rPr>
            <w:noProof/>
            <w:webHidden/>
          </w:rPr>
          <w:fldChar w:fldCharType="separate"/>
        </w:r>
        <w:r w:rsidR="00134B12">
          <w:rPr>
            <w:noProof/>
            <w:webHidden/>
          </w:rPr>
          <w:t>31</w:t>
        </w:r>
        <w:r w:rsidR="00EE79A3">
          <w:rPr>
            <w:noProof/>
            <w:webHidden/>
          </w:rPr>
          <w:fldChar w:fldCharType="end"/>
        </w:r>
      </w:hyperlink>
    </w:p>
    <w:p w14:paraId="5027DF5F" w14:textId="471EF66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7" w:history="1">
        <w:r w:rsidR="00EE79A3" w:rsidRPr="00C23778">
          <w:rPr>
            <w:rStyle w:val="Hyperlink"/>
            <w:noProof/>
          </w:rPr>
          <w:t xml:space="preserve">Abb. 1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Sequence</w:t>
        </w:r>
        <w:r w:rsidR="00EE79A3" w:rsidRPr="00C23778">
          <w:rPr>
            <w:rStyle w:val="Hyperlink"/>
            <w:noProof/>
            <w:lang w:val="en-GB"/>
          </w:rPr>
          <w:t xml:space="preserve"> to Sequence und Sequence to Vector RNN</w:t>
        </w:r>
        <w:r w:rsidR="00EE79A3">
          <w:rPr>
            <w:noProof/>
            <w:webHidden/>
          </w:rPr>
          <w:tab/>
        </w:r>
        <w:r w:rsidR="00EE79A3">
          <w:rPr>
            <w:noProof/>
            <w:webHidden/>
          </w:rPr>
          <w:fldChar w:fldCharType="begin"/>
        </w:r>
        <w:r w:rsidR="00EE79A3">
          <w:rPr>
            <w:noProof/>
            <w:webHidden/>
          </w:rPr>
          <w:instrText xml:space="preserve"> PAGEREF _Toc144726577 \h </w:instrText>
        </w:r>
        <w:r w:rsidR="00EE79A3">
          <w:rPr>
            <w:noProof/>
            <w:webHidden/>
          </w:rPr>
        </w:r>
        <w:r w:rsidR="00EE79A3">
          <w:rPr>
            <w:noProof/>
            <w:webHidden/>
          </w:rPr>
          <w:fldChar w:fldCharType="separate"/>
        </w:r>
        <w:r w:rsidR="00134B12">
          <w:rPr>
            <w:noProof/>
            <w:webHidden/>
          </w:rPr>
          <w:t>31</w:t>
        </w:r>
        <w:r w:rsidR="00EE79A3">
          <w:rPr>
            <w:noProof/>
            <w:webHidden/>
          </w:rPr>
          <w:fldChar w:fldCharType="end"/>
        </w:r>
      </w:hyperlink>
    </w:p>
    <w:p w14:paraId="24B131A1" w14:textId="5FAB33F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8" w:history="1">
        <w:r w:rsidR="00EE79A3" w:rsidRPr="00C23778">
          <w:rPr>
            <w:rStyle w:val="Hyperlink"/>
            <w:noProof/>
          </w:rPr>
          <w:t xml:space="preserve">Abb. 15: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eispiel für eine zweiklassige Konfusionsmatrix</w:t>
        </w:r>
        <w:r w:rsidR="00EE79A3">
          <w:rPr>
            <w:noProof/>
            <w:webHidden/>
          </w:rPr>
          <w:tab/>
        </w:r>
        <w:r w:rsidR="00EE79A3">
          <w:rPr>
            <w:noProof/>
            <w:webHidden/>
          </w:rPr>
          <w:fldChar w:fldCharType="begin"/>
        </w:r>
        <w:r w:rsidR="00EE79A3">
          <w:rPr>
            <w:noProof/>
            <w:webHidden/>
          </w:rPr>
          <w:instrText xml:space="preserve"> PAGEREF _Toc144726578 \h </w:instrText>
        </w:r>
        <w:r w:rsidR="00EE79A3">
          <w:rPr>
            <w:noProof/>
            <w:webHidden/>
          </w:rPr>
        </w:r>
        <w:r w:rsidR="00EE79A3">
          <w:rPr>
            <w:noProof/>
            <w:webHidden/>
          </w:rPr>
          <w:fldChar w:fldCharType="separate"/>
        </w:r>
        <w:r w:rsidR="00134B12">
          <w:rPr>
            <w:noProof/>
            <w:webHidden/>
          </w:rPr>
          <w:t>32</w:t>
        </w:r>
        <w:r w:rsidR="00EE79A3">
          <w:rPr>
            <w:noProof/>
            <w:webHidden/>
          </w:rPr>
          <w:fldChar w:fldCharType="end"/>
        </w:r>
      </w:hyperlink>
    </w:p>
    <w:p w14:paraId="3CC9B977" w14:textId="1844AF6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79" w:history="1">
        <w:r w:rsidR="00EE79A3" w:rsidRPr="00C23778">
          <w:rPr>
            <w:rStyle w:val="Hyperlink"/>
            <w:noProof/>
          </w:rPr>
          <w:t xml:space="preserve">Abb. 16: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Screenshot der MotionTrace-App</w:t>
        </w:r>
        <w:r w:rsidR="00EE79A3">
          <w:rPr>
            <w:noProof/>
            <w:webHidden/>
          </w:rPr>
          <w:tab/>
        </w:r>
        <w:r w:rsidR="00EE79A3">
          <w:rPr>
            <w:noProof/>
            <w:webHidden/>
          </w:rPr>
          <w:fldChar w:fldCharType="begin"/>
        </w:r>
        <w:r w:rsidR="00EE79A3">
          <w:rPr>
            <w:noProof/>
            <w:webHidden/>
          </w:rPr>
          <w:instrText xml:space="preserve"> PAGEREF _Toc144726579 \h </w:instrText>
        </w:r>
        <w:r w:rsidR="00EE79A3">
          <w:rPr>
            <w:noProof/>
            <w:webHidden/>
          </w:rPr>
        </w:r>
        <w:r w:rsidR="00EE79A3">
          <w:rPr>
            <w:noProof/>
            <w:webHidden/>
          </w:rPr>
          <w:fldChar w:fldCharType="separate"/>
        </w:r>
        <w:r w:rsidR="00134B12">
          <w:rPr>
            <w:noProof/>
            <w:webHidden/>
          </w:rPr>
          <w:t>44</w:t>
        </w:r>
        <w:r w:rsidR="00EE79A3">
          <w:rPr>
            <w:noProof/>
            <w:webHidden/>
          </w:rPr>
          <w:fldChar w:fldCharType="end"/>
        </w:r>
      </w:hyperlink>
    </w:p>
    <w:p w14:paraId="21DCEB1D" w14:textId="6A84833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0" w:history="1">
        <w:r w:rsidR="00EE79A3" w:rsidRPr="00C23778">
          <w:rPr>
            <w:rStyle w:val="Hyperlink"/>
            <w:noProof/>
          </w:rPr>
          <w:t xml:space="preserve">Abb. 17: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Umfang der Datenbasis (in Stunden) nach Verkehrsteilnehmerklasse</w:t>
        </w:r>
        <w:r w:rsidR="00EE79A3">
          <w:rPr>
            <w:noProof/>
            <w:webHidden/>
          </w:rPr>
          <w:tab/>
        </w:r>
        <w:r w:rsidR="00EE79A3">
          <w:rPr>
            <w:noProof/>
            <w:webHidden/>
          </w:rPr>
          <w:fldChar w:fldCharType="begin"/>
        </w:r>
        <w:r w:rsidR="00EE79A3">
          <w:rPr>
            <w:noProof/>
            <w:webHidden/>
          </w:rPr>
          <w:instrText xml:space="preserve"> PAGEREF _Toc144726580 \h </w:instrText>
        </w:r>
        <w:r w:rsidR="00EE79A3">
          <w:rPr>
            <w:noProof/>
            <w:webHidden/>
          </w:rPr>
        </w:r>
        <w:r w:rsidR="00EE79A3">
          <w:rPr>
            <w:noProof/>
            <w:webHidden/>
          </w:rPr>
          <w:fldChar w:fldCharType="separate"/>
        </w:r>
        <w:r w:rsidR="00134B12">
          <w:rPr>
            <w:noProof/>
            <w:webHidden/>
          </w:rPr>
          <w:t>45</w:t>
        </w:r>
        <w:r w:rsidR="00EE79A3">
          <w:rPr>
            <w:noProof/>
            <w:webHidden/>
          </w:rPr>
          <w:fldChar w:fldCharType="end"/>
        </w:r>
      </w:hyperlink>
    </w:p>
    <w:p w14:paraId="33348C0E" w14:textId="79971958"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1" w:history="1">
        <w:r w:rsidR="00EE79A3" w:rsidRPr="00C23778">
          <w:rPr>
            <w:rStyle w:val="Hyperlink"/>
            <w:noProof/>
          </w:rPr>
          <w:t xml:space="preserve">Abb. 18: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isualisierung der gesammelten Aufnahmen im Raum Sonneberg und Neustadt bei Coburg</w:t>
        </w:r>
        <w:r w:rsidR="00EE79A3">
          <w:rPr>
            <w:noProof/>
            <w:webHidden/>
          </w:rPr>
          <w:tab/>
        </w:r>
        <w:r w:rsidR="00EE79A3">
          <w:rPr>
            <w:noProof/>
            <w:webHidden/>
          </w:rPr>
          <w:fldChar w:fldCharType="begin"/>
        </w:r>
        <w:r w:rsidR="00EE79A3">
          <w:rPr>
            <w:noProof/>
            <w:webHidden/>
          </w:rPr>
          <w:instrText xml:space="preserve"> PAGEREF _Toc144726581 \h </w:instrText>
        </w:r>
        <w:r w:rsidR="00EE79A3">
          <w:rPr>
            <w:noProof/>
            <w:webHidden/>
          </w:rPr>
        </w:r>
        <w:r w:rsidR="00EE79A3">
          <w:rPr>
            <w:noProof/>
            <w:webHidden/>
          </w:rPr>
          <w:fldChar w:fldCharType="separate"/>
        </w:r>
        <w:r w:rsidR="00134B12">
          <w:rPr>
            <w:noProof/>
            <w:webHidden/>
          </w:rPr>
          <w:t>46</w:t>
        </w:r>
        <w:r w:rsidR="00EE79A3">
          <w:rPr>
            <w:noProof/>
            <w:webHidden/>
          </w:rPr>
          <w:fldChar w:fldCharType="end"/>
        </w:r>
      </w:hyperlink>
    </w:p>
    <w:p w14:paraId="01EDCABC" w14:textId="031EF71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2" w:history="1">
        <w:r w:rsidR="00EE79A3" w:rsidRPr="00C23778">
          <w:rPr>
            <w:rStyle w:val="Hyperlink"/>
            <w:noProof/>
          </w:rPr>
          <w:t xml:space="preserve">Abb. 19: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Primäre Fehlerarten innerhalb der GNSS-Sequenzen</w:t>
        </w:r>
        <w:r w:rsidR="00EE79A3">
          <w:rPr>
            <w:noProof/>
            <w:webHidden/>
          </w:rPr>
          <w:tab/>
        </w:r>
        <w:r w:rsidR="00EE79A3">
          <w:rPr>
            <w:noProof/>
            <w:webHidden/>
          </w:rPr>
          <w:fldChar w:fldCharType="begin"/>
        </w:r>
        <w:r w:rsidR="00EE79A3">
          <w:rPr>
            <w:noProof/>
            <w:webHidden/>
          </w:rPr>
          <w:instrText xml:space="preserve"> PAGEREF _Toc144726582 \h </w:instrText>
        </w:r>
        <w:r w:rsidR="00EE79A3">
          <w:rPr>
            <w:noProof/>
            <w:webHidden/>
          </w:rPr>
        </w:r>
        <w:r w:rsidR="00EE79A3">
          <w:rPr>
            <w:noProof/>
            <w:webHidden/>
          </w:rPr>
          <w:fldChar w:fldCharType="separate"/>
        </w:r>
        <w:r w:rsidR="00134B12">
          <w:rPr>
            <w:noProof/>
            <w:webHidden/>
          </w:rPr>
          <w:t>46</w:t>
        </w:r>
        <w:r w:rsidR="00EE79A3">
          <w:rPr>
            <w:noProof/>
            <w:webHidden/>
          </w:rPr>
          <w:fldChar w:fldCharType="end"/>
        </w:r>
      </w:hyperlink>
    </w:p>
    <w:p w14:paraId="1A873304" w14:textId="11A02508"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3" w:history="1">
        <w:r w:rsidR="00EE79A3" w:rsidRPr="00C23778">
          <w:rPr>
            <w:rStyle w:val="Hyperlink"/>
            <w:noProof/>
          </w:rPr>
          <w:t xml:space="preserve">Abb. 20: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Veranschaulichtes Gesamtkonzept der Verkehrsteilnehmerklassifikation</w:t>
        </w:r>
        <w:r w:rsidR="00EE79A3">
          <w:rPr>
            <w:noProof/>
            <w:webHidden/>
          </w:rPr>
          <w:tab/>
        </w:r>
        <w:r w:rsidR="00EE79A3">
          <w:rPr>
            <w:noProof/>
            <w:webHidden/>
          </w:rPr>
          <w:fldChar w:fldCharType="begin"/>
        </w:r>
        <w:r w:rsidR="00EE79A3">
          <w:rPr>
            <w:noProof/>
            <w:webHidden/>
          </w:rPr>
          <w:instrText xml:space="preserve"> PAGEREF _Toc144726583 \h </w:instrText>
        </w:r>
        <w:r w:rsidR="00EE79A3">
          <w:rPr>
            <w:noProof/>
            <w:webHidden/>
          </w:rPr>
        </w:r>
        <w:r w:rsidR="00EE79A3">
          <w:rPr>
            <w:noProof/>
            <w:webHidden/>
          </w:rPr>
          <w:fldChar w:fldCharType="separate"/>
        </w:r>
        <w:r w:rsidR="00134B12">
          <w:rPr>
            <w:noProof/>
            <w:webHidden/>
          </w:rPr>
          <w:t>49</w:t>
        </w:r>
        <w:r w:rsidR="00EE79A3">
          <w:rPr>
            <w:noProof/>
            <w:webHidden/>
          </w:rPr>
          <w:fldChar w:fldCharType="end"/>
        </w:r>
      </w:hyperlink>
    </w:p>
    <w:p w14:paraId="4FBCD415" w14:textId="3036EFC9"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4" w:history="1">
        <w:r w:rsidR="00EE79A3" w:rsidRPr="00C23778">
          <w:rPr>
            <w:rStyle w:val="Hyperlink"/>
            <w:noProof/>
          </w:rPr>
          <w:t xml:space="preserve">Abb. 21: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Clusterbildung bei der Darstellung der Geschwindigkeitsstreuung in Abhängigkeit von der Durchschnittsgeschwindigkeit der einminütigen Sequenzen</w:t>
        </w:r>
        <w:r w:rsidR="00EE79A3">
          <w:rPr>
            <w:noProof/>
            <w:webHidden/>
          </w:rPr>
          <w:tab/>
        </w:r>
        <w:r w:rsidR="00EE79A3">
          <w:rPr>
            <w:noProof/>
            <w:webHidden/>
          </w:rPr>
          <w:fldChar w:fldCharType="begin"/>
        </w:r>
        <w:r w:rsidR="00EE79A3">
          <w:rPr>
            <w:noProof/>
            <w:webHidden/>
          </w:rPr>
          <w:instrText xml:space="preserve"> PAGEREF _Toc144726584 \h </w:instrText>
        </w:r>
        <w:r w:rsidR="00EE79A3">
          <w:rPr>
            <w:noProof/>
            <w:webHidden/>
          </w:rPr>
        </w:r>
        <w:r w:rsidR="00EE79A3">
          <w:rPr>
            <w:noProof/>
            <w:webHidden/>
          </w:rPr>
          <w:fldChar w:fldCharType="separate"/>
        </w:r>
        <w:r w:rsidR="00134B12">
          <w:rPr>
            <w:noProof/>
            <w:webHidden/>
          </w:rPr>
          <w:t>56</w:t>
        </w:r>
        <w:r w:rsidR="00EE79A3">
          <w:rPr>
            <w:noProof/>
            <w:webHidden/>
          </w:rPr>
          <w:fldChar w:fldCharType="end"/>
        </w:r>
      </w:hyperlink>
    </w:p>
    <w:p w14:paraId="1A20F9E1" w14:textId="15624645"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5" w:history="1">
        <w:r w:rsidR="00EE79A3" w:rsidRPr="00C23778">
          <w:rPr>
            <w:rStyle w:val="Hyperlink"/>
            <w:noProof/>
          </w:rPr>
          <w:t xml:space="preserve">Abb. 22: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für die Vorhersage des Matching-Modus bei einem Aufnahmeintervall von einer Sekunde</w:t>
        </w:r>
        <w:r w:rsidR="00EE79A3">
          <w:rPr>
            <w:noProof/>
            <w:webHidden/>
          </w:rPr>
          <w:tab/>
        </w:r>
        <w:r w:rsidR="00EE79A3">
          <w:rPr>
            <w:noProof/>
            <w:webHidden/>
          </w:rPr>
          <w:fldChar w:fldCharType="begin"/>
        </w:r>
        <w:r w:rsidR="00EE79A3">
          <w:rPr>
            <w:noProof/>
            <w:webHidden/>
          </w:rPr>
          <w:instrText xml:space="preserve"> PAGEREF _Toc144726585 \h </w:instrText>
        </w:r>
        <w:r w:rsidR="00EE79A3">
          <w:rPr>
            <w:noProof/>
            <w:webHidden/>
          </w:rPr>
        </w:r>
        <w:r w:rsidR="00EE79A3">
          <w:rPr>
            <w:noProof/>
            <w:webHidden/>
          </w:rPr>
          <w:fldChar w:fldCharType="separate"/>
        </w:r>
        <w:r w:rsidR="00134B12">
          <w:rPr>
            <w:noProof/>
            <w:webHidden/>
          </w:rPr>
          <w:t>63</w:t>
        </w:r>
        <w:r w:rsidR="00EE79A3">
          <w:rPr>
            <w:noProof/>
            <w:webHidden/>
          </w:rPr>
          <w:fldChar w:fldCharType="end"/>
        </w:r>
      </w:hyperlink>
    </w:p>
    <w:p w14:paraId="7E1EF4D1" w14:textId="7023BA8B"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6" w:history="1">
        <w:r w:rsidR="00EE79A3" w:rsidRPr="00C23778">
          <w:rPr>
            <w:rStyle w:val="Hyperlink"/>
            <w:noProof/>
          </w:rPr>
          <w:t xml:space="preserve">Abb. 23: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für die Vorhersage des Matching-Modus bei einem Aufnahmeintervall von zwei Sekunden</w:t>
        </w:r>
        <w:r w:rsidR="00EE79A3">
          <w:rPr>
            <w:noProof/>
            <w:webHidden/>
          </w:rPr>
          <w:tab/>
        </w:r>
        <w:r w:rsidR="00EE79A3">
          <w:rPr>
            <w:noProof/>
            <w:webHidden/>
          </w:rPr>
          <w:fldChar w:fldCharType="begin"/>
        </w:r>
        <w:r w:rsidR="00EE79A3">
          <w:rPr>
            <w:noProof/>
            <w:webHidden/>
          </w:rPr>
          <w:instrText xml:space="preserve"> PAGEREF _Toc144726586 \h </w:instrText>
        </w:r>
        <w:r w:rsidR="00EE79A3">
          <w:rPr>
            <w:noProof/>
            <w:webHidden/>
          </w:rPr>
        </w:r>
        <w:r w:rsidR="00EE79A3">
          <w:rPr>
            <w:noProof/>
            <w:webHidden/>
          </w:rPr>
          <w:fldChar w:fldCharType="separate"/>
        </w:r>
        <w:r w:rsidR="00134B12">
          <w:rPr>
            <w:noProof/>
            <w:webHidden/>
          </w:rPr>
          <w:t>64</w:t>
        </w:r>
        <w:r w:rsidR="00EE79A3">
          <w:rPr>
            <w:noProof/>
            <w:webHidden/>
          </w:rPr>
          <w:fldChar w:fldCharType="end"/>
        </w:r>
      </w:hyperlink>
    </w:p>
    <w:p w14:paraId="04A2EC17" w14:textId="2E31B3C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7" w:history="1">
        <w:r w:rsidR="00EE79A3" w:rsidRPr="00C23778">
          <w:rPr>
            <w:rStyle w:val="Hyperlink"/>
            <w:noProof/>
          </w:rPr>
          <w:t xml:space="preserve">Abb. 24: </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 xml:space="preserve">Klassendiagramm der </w:t>
        </w:r>
        <w:r w:rsidR="00EE79A3" w:rsidRPr="00C23778">
          <w:rPr>
            <w:rStyle w:val="Hyperlink"/>
            <w:rFonts w:ascii="Courier New" w:hAnsi="Courier New"/>
            <w:noProof/>
          </w:rPr>
          <w:t>MapMatcher</w:t>
        </w:r>
        <w:r w:rsidR="00EE79A3" w:rsidRPr="00C23778">
          <w:rPr>
            <w:rStyle w:val="Hyperlink"/>
            <w:noProof/>
          </w:rPr>
          <w:t>-Klasse</w:t>
        </w:r>
        <w:r w:rsidR="00EE79A3">
          <w:rPr>
            <w:noProof/>
            <w:webHidden/>
          </w:rPr>
          <w:tab/>
        </w:r>
        <w:r w:rsidR="00EE79A3">
          <w:rPr>
            <w:noProof/>
            <w:webHidden/>
          </w:rPr>
          <w:fldChar w:fldCharType="begin"/>
        </w:r>
        <w:r w:rsidR="00EE79A3">
          <w:rPr>
            <w:noProof/>
            <w:webHidden/>
          </w:rPr>
          <w:instrText xml:space="preserve"> PAGEREF _Toc144726587 \h </w:instrText>
        </w:r>
        <w:r w:rsidR="00EE79A3">
          <w:rPr>
            <w:noProof/>
            <w:webHidden/>
          </w:rPr>
        </w:r>
        <w:r w:rsidR="00EE79A3">
          <w:rPr>
            <w:noProof/>
            <w:webHidden/>
          </w:rPr>
          <w:fldChar w:fldCharType="separate"/>
        </w:r>
        <w:r w:rsidR="00134B12">
          <w:rPr>
            <w:noProof/>
            <w:webHidden/>
          </w:rPr>
          <w:t>65</w:t>
        </w:r>
        <w:r w:rsidR="00EE79A3">
          <w:rPr>
            <w:noProof/>
            <w:webHidden/>
          </w:rPr>
          <w:fldChar w:fldCharType="end"/>
        </w:r>
      </w:hyperlink>
    </w:p>
    <w:p w14:paraId="7947F310" w14:textId="006FFD5E"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88" w:history="1">
        <w:r w:rsidR="00EE79A3" w:rsidRPr="00C23778">
          <w:rPr>
            <w:rStyle w:val="Hyperlink"/>
            <w:noProof/>
          </w:rPr>
          <w:t>Abb. 25:</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Auszug aus der Visualisierung der Sequenzen des 2s_4min Trainingsdatensatzes vor (blau) und nach dem Map-Matching (orange)</w:t>
        </w:r>
        <w:r w:rsidR="00EE79A3">
          <w:rPr>
            <w:noProof/>
            <w:webHidden/>
          </w:rPr>
          <w:tab/>
        </w:r>
        <w:r w:rsidR="00EE79A3">
          <w:rPr>
            <w:noProof/>
            <w:webHidden/>
          </w:rPr>
          <w:fldChar w:fldCharType="begin"/>
        </w:r>
        <w:r w:rsidR="00EE79A3">
          <w:rPr>
            <w:noProof/>
            <w:webHidden/>
          </w:rPr>
          <w:instrText xml:space="preserve"> PAGEREF _Toc144726588 \h </w:instrText>
        </w:r>
        <w:r w:rsidR="00EE79A3">
          <w:rPr>
            <w:noProof/>
            <w:webHidden/>
          </w:rPr>
        </w:r>
        <w:r w:rsidR="00EE79A3">
          <w:rPr>
            <w:noProof/>
            <w:webHidden/>
          </w:rPr>
          <w:fldChar w:fldCharType="separate"/>
        </w:r>
        <w:r w:rsidR="00134B12">
          <w:rPr>
            <w:noProof/>
            <w:webHidden/>
          </w:rPr>
          <w:t>66</w:t>
        </w:r>
        <w:r w:rsidR="00EE79A3">
          <w:rPr>
            <w:noProof/>
            <w:webHidden/>
          </w:rPr>
          <w:fldChar w:fldCharType="end"/>
        </w:r>
      </w:hyperlink>
    </w:p>
    <w:p w14:paraId="58449C4E" w14:textId="38973CD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89" w:history="1">
        <w:r w:rsidR="00EE79A3" w:rsidRPr="00C23778">
          <w:rPr>
            <w:rStyle w:val="Hyperlink"/>
            <w:noProof/>
          </w:rPr>
          <w:t>Abb. 26:</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Basisarchitektur der RNNs für die Verkehrsteilnehmerklassifikation</w:t>
        </w:r>
        <w:r w:rsidR="00EE79A3">
          <w:rPr>
            <w:noProof/>
            <w:webHidden/>
          </w:rPr>
          <w:tab/>
        </w:r>
        <w:r w:rsidR="00EE79A3">
          <w:rPr>
            <w:noProof/>
            <w:webHidden/>
          </w:rPr>
          <w:fldChar w:fldCharType="begin"/>
        </w:r>
        <w:r w:rsidR="00EE79A3">
          <w:rPr>
            <w:noProof/>
            <w:webHidden/>
          </w:rPr>
          <w:instrText xml:space="preserve"> PAGEREF _Toc144726589 \h </w:instrText>
        </w:r>
        <w:r w:rsidR="00EE79A3">
          <w:rPr>
            <w:noProof/>
            <w:webHidden/>
          </w:rPr>
        </w:r>
        <w:r w:rsidR="00EE79A3">
          <w:rPr>
            <w:noProof/>
            <w:webHidden/>
          </w:rPr>
          <w:fldChar w:fldCharType="separate"/>
        </w:r>
        <w:r w:rsidR="00134B12">
          <w:rPr>
            <w:noProof/>
            <w:webHidden/>
          </w:rPr>
          <w:t>70</w:t>
        </w:r>
        <w:r w:rsidR="00EE79A3">
          <w:rPr>
            <w:noProof/>
            <w:webHidden/>
          </w:rPr>
          <w:fldChar w:fldCharType="end"/>
        </w:r>
      </w:hyperlink>
    </w:p>
    <w:p w14:paraId="5B2D40F7" w14:textId="0290FC14"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590" w:history="1">
        <w:r w:rsidR="00EE79A3" w:rsidRPr="00C23778">
          <w:rPr>
            <w:rStyle w:val="Hyperlink"/>
            <w:noProof/>
          </w:rPr>
          <w:t>Abb. 27:</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x des naiven Klassifikationsansatzes für ein Aufnahmeintervall von zwei Sekunden</w:t>
        </w:r>
        <w:r w:rsidR="00EE79A3">
          <w:rPr>
            <w:noProof/>
            <w:webHidden/>
          </w:rPr>
          <w:tab/>
        </w:r>
        <w:r w:rsidR="00EE79A3">
          <w:rPr>
            <w:noProof/>
            <w:webHidden/>
          </w:rPr>
          <w:fldChar w:fldCharType="begin"/>
        </w:r>
        <w:r w:rsidR="00EE79A3">
          <w:rPr>
            <w:noProof/>
            <w:webHidden/>
          </w:rPr>
          <w:instrText xml:space="preserve"> PAGEREF _Toc144726590 \h </w:instrText>
        </w:r>
        <w:r w:rsidR="00EE79A3">
          <w:rPr>
            <w:noProof/>
            <w:webHidden/>
          </w:rPr>
        </w:r>
        <w:r w:rsidR="00EE79A3">
          <w:rPr>
            <w:noProof/>
            <w:webHidden/>
          </w:rPr>
          <w:fldChar w:fldCharType="separate"/>
        </w:r>
        <w:r w:rsidR="00134B12">
          <w:rPr>
            <w:noProof/>
            <w:webHidden/>
          </w:rPr>
          <w:t>78</w:t>
        </w:r>
        <w:r w:rsidR="00EE79A3">
          <w:rPr>
            <w:noProof/>
            <w:webHidden/>
          </w:rPr>
          <w:fldChar w:fldCharType="end"/>
        </w:r>
      </w:hyperlink>
    </w:p>
    <w:p w14:paraId="72221B65" w14:textId="532E331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1" w:history="1">
        <w:r w:rsidR="00EE79A3" w:rsidRPr="00C23778">
          <w:rPr>
            <w:rStyle w:val="Hyperlink"/>
            <w:noProof/>
          </w:rPr>
          <w:t>Abb. 28:</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einer Minute</w:t>
        </w:r>
        <w:r w:rsidR="00EE79A3">
          <w:rPr>
            <w:noProof/>
            <w:webHidden/>
          </w:rPr>
          <w:tab/>
        </w:r>
        <w:r w:rsidR="00EE79A3">
          <w:rPr>
            <w:noProof/>
            <w:webHidden/>
          </w:rPr>
          <w:fldChar w:fldCharType="begin"/>
        </w:r>
        <w:r w:rsidR="00EE79A3">
          <w:rPr>
            <w:noProof/>
            <w:webHidden/>
          </w:rPr>
          <w:instrText xml:space="preserve"> PAGEREF _Toc144726591 \h </w:instrText>
        </w:r>
        <w:r w:rsidR="00EE79A3">
          <w:rPr>
            <w:noProof/>
            <w:webHidden/>
          </w:rPr>
        </w:r>
        <w:r w:rsidR="00EE79A3">
          <w:rPr>
            <w:noProof/>
            <w:webHidden/>
          </w:rPr>
          <w:fldChar w:fldCharType="separate"/>
        </w:r>
        <w:r w:rsidR="00134B12">
          <w:rPr>
            <w:noProof/>
            <w:webHidden/>
          </w:rPr>
          <w:t>80</w:t>
        </w:r>
        <w:r w:rsidR="00EE79A3">
          <w:rPr>
            <w:noProof/>
            <w:webHidden/>
          </w:rPr>
          <w:fldChar w:fldCharType="end"/>
        </w:r>
      </w:hyperlink>
    </w:p>
    <w:p w14:paraId="2181DF77" w14:textId="5FA307A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2" w:history="1">
        <w:r w:rsidR="00EE79A3" w:rsidRPr="00C23778">
          <w:rPr>
            <w:rStyle w:val="Hyperlink"/>
            <w:noProof/>
          </w:rPr>
          <w:t>Abb. 29:</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zwei Minuten</w:t>
        </w:r>
        <w:r w:rsidR="00EE79A3">
          <w:rPr>
            <w:noProof/>
            <w:webHidden/>
          </w:rPr>
          <w:tab/>
        </w:r>
        <w:r w:rsidR="00EE79A3">
          <w:rPr>
            <w:noProof/>
            <w:webHidden/>
          </w:rPr>
          <w:fldChar w:fldCharType="begin"/>
        </w:r>
        <w:r w:rsidR="00EE79A3">
          <w:rPr>
            <w:noProof/>
            <w:webHidden/>
          </w:rPr>
          <w:instrText xml:space="preserve"> PAGEREF _Toc144726592 \h </w:instrText>
        </w:r>
        <w:r w:rsidR="00EE79A3">
          <w:rPr>
            <w:noProof/>
            <w:webHidden/>
          </w:rPr>
        </w:r>
        <w:r w:rsidR="00EE79A3">
          <w:rPr>
            <w:noProof/>
            <w:webHidden/>
          </w:rPr>
          <w:fldChar w:fldCharType="separate"/>
        </w:r>
        <w:r w:rsidR="00134B12">
          <w:rPr>
            <w:noProof/>
            <w:webHidden/>
          </w:rPr>
          <w:t>81</w:t>
        </w:r>
        <w:r w:rsidR="00EE79A3">
          <w:rPr>
            <w:noProof/>
            <w:webHidden/>
          </w:rPr>
          <w:fldChar w:fldCharType="end"/>
        </w:r>
      </w:hyperlink>
    </w:p>
    <w:p w14:paraId="0E668FC1" w14:textId="60773C0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593" w:history="1">
        <w:r w:rsidR="00EE79A3" w:rsidRPr="00C23778">
          <w:rPr>
            <w:rStyle w:val="Hyperlink"/>
            <w:noProof/>
          </w:rPr>
          <w:t>Abb. 30:</w:t>
        </w:r>
        <w:r w:rsidR="00EE79A3">
          <w:rPr>
            <w:rFonts w:asciiTheme="minorHAnsi" w:eastAsiaTheme="minorEastAsia" w:hAnsiTheme="minorHAnsi" w:cstheme="minorBidi"/>
            <w:noProof/>
            <w:kern w:val="2"/>
            <w:sz w:val="22"/>
            <w:lang w:eastAsia="de-DE"/>
            <w14:ligatures w14:val="standardContextual"/>
          </w:rPr>
          <w:tab/>
        </w:r>
        <w:r w:rsidR="00EE79A3" w:rsidRPr="00C23778">
          <w:rPr>
            <w:rStyle w:val="Hyperlink"/>
            <w:noProof/>
          </w:rPr>
          <w:t>Konfusionsmatrizen der RNNs für eine Sequenzlänge von vier Minuten</w:t>
        </w:r>
        <w:r w:rsidR="00EE79A3">
          <w:rPr>
            <w:noProof/>
            <w:webHidden/>
          </w:rPr>
          <w:tab/>
        </w:r>
        <w:r w:rsidR="00EE79A3">
          <w:rPr>
            <w:noProof/>
            <w:webHidden/>
          </w:rPr>
          <w:fldChar w:fldCharType="begin"/>
        </w:r>
        <w:r w:rsidR="00EE79A3">
          <w:rPr>
            <w:noProof/>
            <w:webHidden/>
          </w:rPr>
          <w:instrText xml:space="preserve"> PAGEREF _Toc144726593 \h </w:instrText>
        </w:r>
        <w:r w:rsidR="00EE79A3">
          <w:rPr>
            <w:noProof/>
            <w:webHidden/>
          </w:rPr>
        </w:r>
        <w:r w:rsidR="00EE79A3">
          <w:rPr>
            <w:noProof/>
            <w:webHidden/>
          </w:rPr>
          <w:fldChar w:fldCharType="separate"/>
        </w:r>
        <w:r w:rsidR="00134B12">
          <w:rPr>
            <w:noProof/>
            <w:webHidden/>
          </w:rPr>
          <w:t>82</w:t>
        </w:r>
        <w:r w:rsidR="00EE79A3">
          <w:rPr>
            <w:noProof/>
            <w:webHidden/>
          </w:rPr>
          <w:fldChar w:fldCharType="end"/>
        </w:r>
      </w:hyperlink>
    </w:p>
    <w:p w14:paraId="4E59C785" w14:textId="0FA5A972"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4726430"/>
      <w:r>
        <w:lastRenderedPageBreak/>
        <w:t>Tabellenverzeichnis</w:t>
      </w:r>
      <w:bookmarkEnd w:id="5"/>
    </w:p>
    <w:p w14:paraId="1B1A86B8" w14:textId="198983BA" w:rsidR="00EE79A3"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4726740" w:history="1">
        <w:r w:rsidR="00EE79A3" w:rsidRPr="00336F56">
          <w:rPr>
            <w:rStyle w:val="Hyperlink"/>
            <w:noProof/>
          </w:rPr>
          <w:t xml:space="preserve">Tab. 1: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Spalten der von MotionTrace erzeugten CSV-Dateien (Aufnahmen)</w:t>
        </w:r>
        <w:r w:rsidR="00EE79A3">
          <w:rPr>
            <w:noProof/>
            <w:webHidden/>
          </w:rPr>
          <w:tab/>
        </w:r>
        <w:r w:rsidR="00EE79A3">
          <w:rPr>
            <w:noProof/>
            <w:webHidden/>
          </w:rPr>
          <w:fldChar w:fldCharType="begin"/>
        </w:r>
        <w:r w:rsidR="00EE79A3">
          <w:rPr>
            <w:noProof/>
            <w:webHidden/>
          </w:rPr>
          <w:instrText xml:space="preserve"> PAGEREF _Toc144726740 \h </w:instrText>
        </w:r>
        <w:r w:rsidR="00EE79A3">
          <w:rPr>
            <w:noProof/>
            <w:webHidden/>
          </w:rPr>
        </w:r>
        <w:r w:rsidR="00EE79A3">
          <w:rPr>
            <w:noProof/>
            <w:webHidden/>
          </w:rPr>
          <w:fldChar w:fldCharType="separate"/>
        </w:r>
        <w:r w:rsidR="00134B12">
          <w:rPr>
            <w:noProof/>
            <w:webHidden/>
          </w:rPr>
          <w:t>44</w:t>
        </w:r>
        <w:r w:rsidR="00EE79A3">
          <w:rPr>
            <w:noProof/>
            <w:webHidden/>
          </w:rPr>
          <w:fldChar w:fldCharType="end"/>
        </w:r>
      </w:hyperlink>
    </w:p>
    <w:p w14:paraId="63AEF48B" w14:textId="4FA8B06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1" w:history="1">
        <w:r w:rsidR="00EE79A3" w:rsidRPr="00336F56">
          <w:rPr>
            <w:rStyle w:val="Hyperlink"/>
            <w:noProof/>
          </w:rPr>
          <w:t xml:space="preserve">Tab. 2: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Datensätze mit verschiedenen Aufnahmeintervallen und Sequenzlängen</w:t>
        </w:r>
        <w:r w:rsidR="00EE79A3">
          <w:rPr>
            <w:noProof/>
            <w:webHidden/>
          </w:rPr>
          <w:tab/>
        </w:r>
        <w:r w:rsidR="00EE79A3">
          <w:rPr>
            <w:noProof/>
            <w:webHidden/>
          </w:rPr>
          <w:fldChar w:fldCharType="begin"/>
        </w:r>
        <w:r w:rsidR="00EE79A3">
          <w:rPr>
            <w:noProof/>
            <w:webHidden/>
          </w:rPr>
          <w:instrText xml:space="preserve"> PAGEREF _Toc144726741 \h </w:instrText>
        </w:r>
        <w:r w:rsidR="00EE79A3">
          <w:rPr>
            <w:noProof/>
            <w:webHidden/>
          </w:rPr>
        </w:r>
        <w:r w:rsidR="00EE79A3">
          <w:rPr>
            <w:noProof/>
            <w:webHidden/>
          </w:rPr>
          <w:fldChar w:fldCharType="separate"/>
        </w:r>
        <w:r w:rsidR="00134B12">
          <w:rPr>
            <w:noProof/>
            <w:webHidden/>
          </w:rPr>
          <w:t>53</w:t>
        </w:r>
        <w:r w:rsidR="00EE79A3">
          <w:rPr>
            <w:noProof/>
            <w:webHidden/>
          </w:rPr>
          <w:fldChar w:fldCharType="end"/>
        </w:r>
      </w:hyperlink>
    </w:p>
    <w:p w14:paraId="49E85F13" w14:textId="6FC8565E"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2" w:history="1">
        <w:r w:rsidR="00EE79A3" w:rsidRPr="00336F56">
          <w:rPr>
            <w:rStyle w:val="Hyperlink"/>
            <w:noProof/>
          </w:rPr>
          <w:t xml:space="preserve">Tab. 3: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Bewegungsmerkmale, um welche die Sequenzen erweitert werden</w:t>
        </w:r>
        <w:r w:rsidR="00EE79A3">
          <w:rPr>
            <w:noProof/>
            <w:webHidden/>
          </w:rPr>
          <w:tab/>
        </w:r>
        <w:r w:rsidR="00EE79A3">
          <w:rPr>
            <w:noProof/>
            <w:webHidden/>
          </w:rPr>
          <w:fldChar w:fldCharType="begin"/>
        </w:r>
        <w:r w:rsidR="00EE79A3">
          <w:rPr>
            <w:noProof/>
            <w:webHidden/>
          </w:rPr>
          <w:instrText xml:space="preserve"> PAGEREF _Toc144726742 \h </w:instrText>
        </w:r>
        <w:r w:rsidR="00EE79A3">
          <w:rPr>
            <w:noProof/>
            <w:webHidden/>
          </w:rPr>
        </w:r>
        <w:r w:rsidR="00EE79A3">
          <w:rPr>
            <w:noProof/>
            <w:webHidden/>
          </w:rPr>
          <w:fldChar w:fldCharType="separate"/>
        </w:r>
        <w:r w:rsidR="00134B12">
          <w:rPr>
            <w:noProof/>
            <w:webHidden/>
          </w:rPr>
          <w:t>53</w:t>
        </w:r>
        <w:r w:rsidR="00EE79A3">
          <w:rPr>
            <w:noProof/>
            <w:webHidden/>
          </w:rPr>
          <w:fldChar w:fldCharType="end"/>
        </w:r>
      </w:hyperlink>
    </w:p>
    <w:p w14:paraId="729428ED" w14:textId="4C4451CB"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3" w:history="1">
        <w:r w:rsidR="00EE79A3" w:rsidRPr="00336F56">
          <w:rPr>
            <w:rStyle w:val="Hyperlink"/>
            <w:noProof/>
          </w:rPr>
          <w:t xml:space="preserve">Tab. 4: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Spalten der Datensätze für die Vorklassifikation</w:t>
        </w:r>
        <w:r w:rsidR="00EE79A3">
          <w:rPr>
            <w:noProof/>
            <w:webHidden/>
          </w:rPr>
          <w:tab/>
        </w:r>
        <w:r w:rsidR="00EE79A3">
          <w:rPr>
            <w:noProof/>
            <w:webHidden/>
          </w:rPr>
          <w:fldChar w:fldCharType="begin"/>
        </w:r>
        <w:r w:rsidR="00EE79A3">
          <w:rPr>
            <w:noProof/>
            <w:webHidden/>
          </w:rPr>
          <w:instrText xml:space="preserve"> PAGEREF _Toc144726743 \h </w:instrText>
        </w:r>
        <w:r w:rsidR="00EE79A3">
          <w:rPr>
            <w:noProof/>
            <w:webHidden/>
          </w:rPr>
        </w:r>
        <w:r w:rsidR="00EE79A3">
          <w:rPr>
            <w:noProof/>
            <w:webHidden/>
          </w:rPr>
          <w:fldChar w:fldCharType="separate"/>
        </w:r>
        <w:r w:rsidR="00134B12">
          <w:rPr>
            <w:noProof/>
            <w:webHidden/>
          </w:rPr>
          <w:t>58</w:t>
        </w:r>
        <w:r w:rsidR="00EE79A3">
          <w:rPr>
            <w:noProof/>
            <w:webHidden/>
          </w:rPr>
          <w:fldChar w:fldCharType="end"/>
        </w:r>
      </w:hyperlink>
    </w:p>
    <w:p w14:paraId="38F301D0" w14:textId="2713EFF5"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4" w:history="1">
        <w:r w:rsidR="00EE79A3" w:rsidRPr="00336F56">
          <w:rPr>
            <w:rStyle w:val="Hyperlink"/>
            <w:noProof/>
          </w:rPr>
          <w:t xml:space="preserve">Tab. 5: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dreiklassige SVM</w:t>
        </w:r>
        <w:r w:rsidR="00EE79A3">
          <w:rPr>
            <w:noProof/>
            <w:webHidden/>
          </w:rPr>
          <w:tab/>
        </w:r>
        <w:r w:rsidR="00EE79A3">
          <w:rPr>
            <w:noProof/>
            <w:webHidden/>
          </w:rPr>
          <w:fldChar w:fldCharType="begin"/>
        </w:r>
        <w:r w:rsidR="00EE79A3">
          <w:rPr>
            <w:noProof/>
            <w:webHidden/>
          </w:rPr>
          <w:instrText xml:space="preserve"> PAGEREF _Toc144726744 \h </w:instrText>
        </w:r>
        <w:r w:rsidR="00EE79A3">
          <w:rPr>
            <w:noProof/>
            <w:webHidden/>
          </w:rPr>
        </w:r>
        <w:r w:rsidR="00EE79A3">
          <w:rPr>
            <w:noProof/>
            <w:webHidden/>
          </w:rPr>
          <w:fldChar w:fldCharType="separate"/>
        </w:r>
        <w:r w:rsidR="00134B12">
          <w:rPr>
            <w:noProof/>
            <w:webHidden/>
          </w:rPr>
          <w:t>61</w:t>
        </w:r>
        <w:r w:rsidR="00EE79A3">
          <w:rPr>
            <w:noProof/>
            <w:webHidden/>
          </w:rPr>
          <w:fldChar w:fldCharType="end"/>
        </w:r>
      </w:hyperlink>
    </w:p>
    <w:p w14:paraId="5D9949D3" w14:textId="0DB6B202"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5" w:history="1">
        <w:r w:rsidR="00EE79A3" w:rsidRPr="00336F56">
          <w:rPr>
            <w:rStyle w:val="Hyperlink"/>
            <w:noProof/>
          </w:rPr>
          <w:t xml:space="preserve">Tab. 6: </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en dreiklassigen Random Forest</w:t>
        </w:r>
        <w:r w:rsidR="00EE79A3">
          <w:rPr>
            <w:noProof/>
            <w:webHidden/>
          </w:rPr>
          <w:tab/>
        </w:r>
        <w:r w:rsidR="00EE79A3">
          <w:rPr>
            <w:noProof/>
            <w:webHidden/>
          </w:rPr>
          <w:fldChar w:fldCharType="begin"/>
        </w:r>
        <w:r w:rsidR="00EE79A3">
          <w:rPr>
            <w:noProof/>
            <w:webHidden/>
          </w:rPr>
          <w:instrText xml:space="preserve"> PAGEREF _Toc144726745 \h </w:instrText>
        </w:r>
        <w:r w:rsidR="00EE79A3">
          <w:rPr>
            <w:noProof/>
            <w:webHidden/>
          </w:rPr>
        </w:r>
        <w:r w:rsidR="00EE79A3">
          <w:rPr>
            <w:noProof/>
            <w:webHidden/>
          </w:rPr>
          <w:fldChar w:fldCharType="separate"/>
        </w:r>
        <w:r w:rsidR="00134B12">
          <w:rPr>
            <w:noProof/>
            <w:webHidden/>
          </w:rPr>
          <w:t>62</w:t>
        </w:r>
        <w:r w:rsidR="00EE79A3">
          <w:rPr>
            <w:noProof/>
            <w:webHidden/>
          </w:rPr>
          <w:fldChar w:fldCharType="end"/>
        </w:r>
      </w:hyperlink>
    </w:p>
    <w:p w14:paraId="5CB20582" w14:textId="50BA9DC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6" w:history="1">
        <w:r w:rsidR="00EE79A3" w:rsidRPr="00336F56">
          <w:rPr>
            <w:rStyle w:val="Hyperlink"/>
            <w:noProof/>
          </w:rPr>
          <w:t>Tab. 7:</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vierklassige SVM</w:t>
        </w:r>
        <w:r w:rsidR="00EE79A3">
          <w:rPr>
            <w:noProof/>
            <w:webHidden/>
          </w:rPr>
          <w:tab/>
        </w:r>
        <w:r w:rsidR="00EE79A3">
          <w:rPr>
            <w:noProof/>
            <w:webHidden/>
          </w:rPr>
          <w:fldChar w:fldCharType="begin"/>
        </w:r>
        <w:r w:rsidR="00EE79A3">
          <w:rPr>
            <w:noProof/>
            <w:webHidden/>
          </w:rPr>
          <w:instrText xml:space="preserve"> PAGEREF _Toc144726746 \h </w:instrText>
        </w:r>
        <w:r w:rsidR="00EE79A3">
          <w:rPr>
            <w:noProof/>
            <w:webHidden/>
          </w:rPr>
        </w:r>
        <w:r w:rsidR="00EE79A3">
          <w:rPr>
            <w:noProof/>
            <w:webHidden/>
          </w:rPr>
          <w:fldChar w:fldCharType="separate"/>
        </w:r>
        <w:r w:rsidR="00134B12">
          <w:rPr>
            <w:noProof/>
            <w:webHidden/>
          </w:rPr>
          <w:t>68</w:t>
        </w:r>
        <w:r w:rsidR="00EE79A3">
          <w:rPr>
            <w:noProof/>
            <w:webHidden/>
          </w:rPr>
          <w:fldChar w:fldCharType="end"/>
        </w:r>
      </w:hyperlink>
    </w:p>
    <w:p w14:paraId="348A2E9C" w14:textId="28020FD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7" w:history="1">
        <w:r w:rsidR="00EE79A3" w:rsidRPr="00336F56">
          <w:rPr>
            <w:rStyle w:val="Hyperlink"/>
            <w:noProof/>
          </w:rPr>
          <w:t>Tab. 8:</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en vierklassigen Random Forest</w:t>
        </w:r>
        <w:r w:rsidR="00EE79A3">
          <w:rPr>
            <w:noProof/>
            <w:webHidden/>
          </w:rPr>
          <w:tab/>
        </w:r>
        <w:r w:rsidR="00EE79A3">
          <w:rPr>
            <w:noProof/>
            <w:webHidden/>
          </w:rPr>
          <w:fldChar w:fldCharType="begin"/>
        </w:r>
        <w:r w:rsidR="00EE79A3">
          <w:rPr>
            <w:noProof/>
            <w:webHidden/>
          </w:rPr>
          <w:instrText xml:space="preserve"> PAGEREF _Toc144726747 \h </w:instrText>
        </w:r>
        <w:r w:rsidR="00EE79A3">
          <w:rPr>
            <w:noProof/>
            <w:webHidden/>
          </w:rPr>
        </w:r>
        <w:r w:rsidR="00EE79A3">
          <w:rPr>
            <w:noProof/>
            <w:webHidden/>
          </w:rPr>
          <w:fldChar w:fldCharType="separate"/>
        </w:r>
        <w:r w:rsidR="00134B12">
          <w:rPr>
            <w:noProof/>
            <w:webHidden/>
          </w:rPr>
          <w:t>68</w:t>
        </w:r>
        <w:r w:rsidR="00EE79A3">
          <w:rPr>
            <w:noProof/>
            <w:webHidden/>
          </w:rPr>
          <w:fldChar w:fldCharType="end"/>
        </w:r>
      </w:hyperlink>
    </w:p>
    <w:p w14:paraId="342ADD1B" w14:textId="3FC04896"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48" w:history="1">
        <w:r w:rsidR="00EE79A3" w:rsidRPr="00336F56">
          <w:rPr>
            <w:rStyle w:val="Hyperlink"/>
            <w:noProof/>
          </w:rPr>
          <w:t>Tab. 9:</w:t>
        </w:r>
        <w:r w:rsidR="00EE79A3">
          <w:rPr>
            <w:rFonts w:asciiTheme="minorHAnsi" w:eastAsiaTheme="minorEastAsia" w:hAnsiTheme="minorHAnsi" w:cstheme="minorBidi"/>
            <w:noProof/>
            <w:kern w:val="2"/>
            <w:sz w:val="22"/>
            <w:lang w:eastAsia="de-DE"/>
            <w14:ligatures w14:val="standardContextual"/>
          </w:rPr>
          <w:tab/>
        </w:r>
        <w:r w:rsidR="00EE79A3" w:rsidRPr="00336F56">
          <w:rPr>
            <w:rStyle w:val="Hyperlink"/>
            <w:noProof/>
          </w:rPr>
          <w:t>Ergebnisse der Gittersuche für die RNNs</w:t>
        </w:r>
        <w:r w:rsidR="00EE79A3">
          <w:rPr>
            <w:noProof/>
            <w:webHidden/>
          </w:rPr>
          <w:tab/>
        </w:r>
        <w:r w:rsidR="00EE79A3">
          <w:rPr>
            <w:noProof/>
            <w:webHidden/>
          </w:rPr>
          <w:fldChar w:fldCharType="begin"/>
        </w:r>
        <w:r w:rsidR="00EE79A3">
          <w:rPr>
            <w:noProof/>
            <w:webHidden/>
          </w:rPr>
          <w:instrText xml:space="preserve"> PAGEREF _Toc144726748 \h </w:instrText>
        </w:r>
        <w:r w:rsidR="00EE79A3">
          <w:rPr>
            <w:noProof/>
            <w:webHidden/>
          </w:rPr>
        </w:r>
        <w:r w:rsidR="00EE79A3">
          <w:rPr>
            <w:noProof/>
            <w:webHidden/>
          </w:rPr>
          <w:fldChar w:fldCharType="separate"/>
        </w:r>
        <w:r w:rsidR="00134B12">
          <w:rPr>
            <w:noProof/>
            <w:webHidden/>
          </w:rPr>
          <w:t>76</w:t>
        </w:r>
        <w:r w:rsidR="00EE79A3">
          <w:rPr>
            <w:noProof/>
            <w:webHidden/>
          </w:rPr>
          <w:fldChar w:fldCharType="end"/>
        </w:r>
      </w:hyperlink>
    </w:p>
    <w:p w14:paraId="2E9B661D" w14:textId="6B7124C1"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4726431"/>
      <w:r>
        <w:lastRenderedPageBreak/>
        <w:t>Programmcodeverzeichnis</w:t>
      </w:r>
      <w:bookmarkEnd w:id="6"/>
    </w:p>
    <w:p w14:paraId="2847EBC5" w14:textId="6D853D35" w:rsidR="00EE79A3"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4726768" w:history="1">
        <w:r w:rsidR="00EE79A3" w:rsidRPr="00F347DB">
          <w:rPr>
            <w:rStyle w:val="Hyperlink"/>
            <w:noProof/>
          </w:rPr>
          <w:t xml:space="preserve">Code 1: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Stratifizierte Aufteilung der Sequenzen in Trainings- und Testdaten</w:t>
        </w:r>
        <w:r w:rsidR="00EE79A3">
          <w:rPr>
            <w:noProof/>
            <w:webHidden/>
          </w:rPr>
          <w:tab/>
        </w:r>
        <w:r w:rsidR="00EE79A3">
          <w:rPr>
            <w:noProof/>
            <w:webHidden/>
          </w:rPr>
          <w:fldChar w:fldCharType="begin"/>
        </w:r>
        <w:r w:rsidR="00EE79A3">
          <w:rPr>
            <w:noProof/>
            <w:webHidden/>
          </w:rPr>
          <w:instrText xml:space="preserve"> PAGEREF _Toc144726768 \h </w:instrText>
        </w:r>
        <w:r w:rsidR="00EE79A3">
          <w:rPr>
            <w:noProof/>
            <w:webHidden/>
          </w:rPr>
        </w:r>
        <w:r w:rsidR="00EE79A3">
          <w:rPr>
            <w:noProof/>
            <w:webHidden/>
          </w:rPr>
          <w:fldChar w:fldCharType="separate"/>
        </w:r>
        <w:r w:rsidR="00134B12">
          <w:rPr>
            <w:noProof/>
            <w:webHidden/>
          </w:rPr>
          <w:t>52</w:t>
        </w:r>
        <w:r w:rsidR="00EE79A3">
          <w:rPr>
            <w:noProof/>
            <w:webHidden/>
          </w:rPr>
          <w:fldChar w:fldCharType="end"/>
        </w:r>
      </w:hyperlink>
    </w:p>
    <w:p w14:paraId="6A2CB7BC" w14:textId="6ADE1AFE"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69" w:history="1">
        <w:r w:rsidR="00EE79A3" w:rsidRPr="00F347DB">
          <w:rPr>
            <w:rStyle w:val="Hyperlink"/>
            <w:noProof/>
          </w:rPr>
          <w:t xml:space="preserve">Code 2: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Behandlung der verbleibenden NULL-Werte in den Datensätzen</w:t>
        </w:r>
        <w:r w:rsidR="00EE79A3">
          <w:rPr>
            <w:noProof/>
            <w:webHidden/>
          </w:rPr>
          <w:tab/>
        </w:r>
        <w:r w:rsidR="00EE79A3">
          <w:rPr>
            <w:noProof/>
            <w:webHidden/>
          </w:rPr>
          <w:fldChar w:fldCharType="begin"/>
        </w:r>
        <w:r w:rsidR="00EE79A3">
          <w:rPr>
            <w:noProof/>
            <w:webHidden/>
          </w:rPr>
          <w:instrText xml:space="preserve"> PAGEREF _Toc144726769 \h </w:instrText>
        </w:r>
        <w:r w:rsidR="00EE79A3">
          <w:rPr>
            <w:noProof/>
            <w:webHidden/>
          </w:rPr>
        </w:r>
        <w:r w:rsidR="00EE79A3">
          <w:rPr>
            <w:noProof/>
            <w:webHidden/>
          </w:rPr>
          <w:fldChar w:fldCharType="separate"/>
        </w:r>
        <w:r w:rsidR="00134B12">
          <w:rPr>
            <w:noProof/>
            <w:webHidden/>
          </w:rPr>
          <w:t>57</w:t>
        </w:r>
        <w:r w:rsidR="00EE79A3">
          <w:rPr>
            <w:noProof/>
            <w:webHidden/>
          </w:rPr>
          <w:fldChar w:fldCharType="end"/>
        </w:r>
      </w:hyperlink>
    </w:p>
    <w:p w14:paraId="509198F6" w14:textId="5544DAA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0" w:history="1">
        <w:r w:rsidR="00EE79A3" w:rsidRPr="00F347DB">
          <w:rPr>
            <w:rStyle w:val="Hyperlink"/>
            <w:noProof/>
          </w:rPr>
          <w:t xml:space="preserve">Code 3: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Datenvorbereitung für das Training der Vorklassifikatoren</w:t>
        </w:r>
        <w:r w:rsidR="00EE79A3">
          <w:rPr>
            <w:noProof/>
            <w:webHidden/>
          </w:rPr>
          <w:tab/>
        </w:r>
        <w:r w:rsidR="00EE79A3">
          <w:rPr>
            <w:noProof/>
            <w:webHidden/>
          </w:rPr>
          <w:fldChar w:fldCharType="begin"/>
        </w:r>
        <w:r w:rsidR="00EE79A3">
          <w:rPr>
            <w:noProof/>
            <w:webHidden/>
          </w:rPr>
          <w:instrText xml:space="preserve"> PAGEREF _Toc144726770 \h </w:instrText>
        </w:r>
        <w:r w:rsidR="00EE79A3">
          <w:rPr>
            <w:noProof/>
            <w:webHidden/>
          </w:rPr>
        </w:r>
        <w:r w:rsidR="00EE79A3">
          <w:rPr>
            <w:noProof/>
            <w:webHidden/>
          </w:rPr>
          <w:fldChar w:fldCharType="separate"/>
        </w:r>
        <w:r w:rsidR="00134B12">
          <w:rPr>
            <w:noProof/>
            <w:webHidden/>
          </w:rPr>
          <w:t>59</w:t>
        </w:r>
        <w:r w:rsidR="00EE79A3">
          <w:rPr>
            <w:noProof/>
            <w:webHidden/>
          </w:rPr>
          <w:fldChar w:fldCharType="end"/>
        </w:r>
      </w:hyperlink>
    </w:p>
    <w:p w14:paraId="7CA60442" w14:textId="11416B5C"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1" w:history="1">
        <w:r w:rsidR="00EE79A3" w:rsidRPr="00F347DB">
          <w:rPr>
            <w:rStyle w:val="Hyperlink"/>
            <w:noProof/>
          </w:rPr>
          <w:t xml:space="preserve">Code 4: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Random-Forest-Klassifikatoren</w:t>
        </w:r>
        <w:r w:rsidR="00EE79A3">
          <w:rPr>
            <w:noProof/>
            <w:webHidden/>
          </w:rPr>
          <w:tab/>
        </w:r>
        <w:r w:rsidR="00EE79A3">
          <w:rPr>
            <w:noProof/>
            <w:webHidden/>
          </w:rPr>
          <w:fldChar w:fldCharType="begin"/>
        </w:r>
        <w:r w:rsidR="00EE79A3">
          <w:rPr>
            <w:noProof/>
            <w:webHidden/>
          </w:rPr>
          <w:instrText xml:space="preserve"> PAGEREF _Toc144726771 \h </w:instrText>
        </w:r>
        <w:r w:rsidR="00EE79A3">
          <w:rPr>
            <w:noProof/>
            <w:webHidden/>
          </w:rPr>
        </w:r>
        <w:r w:rsidR="00EE79A3">
          <w:rPr>
            <w:noProof/>
            <w:webHidden/>
          </w:rPr>
          <w:fldChar w:fldCharType="separate"/>
        </w:r>
        <w:r w:rsidR="00134B12">
          <w:rPr>
            <w:noProof/>
            <w:webHidden/>
          </w:rPr>
          <w:t>59</w:t>
        </w:r>
        <w:r w:rsidR="00EE79A3">
          <w:rPr>
            <w:noProof/>
            <w:webHidden/>
          </w:rPr>
          <w:fldChar w:fldCharType="end"/>
        </w:r>
      </w:hyperlink>
    </w:p>
    <w:p w14:paraId="07FE5197" w14:textId="100832ED"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2" w:history="1">
        <w:r w:rsidR="00EE79A3" w:rsidRPr="00F347DB">
          <w:rPr>
            <w:rStyle w:val="Hyperlink"/>
            <w:noProof/>
          </w:rPr>
          <w:t>Code 5:</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Support-Vector-Klassifikatoren</w:t>
        </w:r>
        <w:r w:rsidR="00EE79A3">
          <w:rPr>
            <w:noProof/>
            <w:webHidden/>
          </w:rPr>
          <w:tab/>
        </w:r>
        <w:r w:rsidR="00EE79A3">
          <w:rPr>
            <w:noProof/>
            <w:webHidden/>
          </w:rPr>
          <w:fldChar w:fldCharType="begin"/>
        </w:r>
        <w:r w:rsidR="00EE79A3">
          <w:rPr>
            <w:noProof/>
            <w:webHidden/>
          </w:rPr>
          <w:instrText xml:space="preserve"> PAGEREF _Toc144726772 \h </w:instrText>
        </w:r>
        <w:r w:rsidR="00EE79A3">
          <w:rPr>
            <w:noProof/>
            <w:webHidden/>
          </w:rPr>
        </w:r>
        <w:r w:rsidR="00EE79A3">
          <w:rPr>
            <w:noProof/>
            <w:webHidden/>
          </w:rPr>
          <w:fldChar w:fldCharType="separate"/>
        </w:r>
        <w:r w:rsidR="00134B12">
          <w:rPr>
            <w:noProof/>
            <w:webHidden/>
          </w:rPr>
          <w:t>60</w:t>
        </w:r>
        <w:r w:rsidR="00EE79A3">
          <w:rPr>
            <w:noProof/>
            <w:webHidden/>
          </w:rPr>
          <w:fldChar w:fldCharType="end"/>
        </w:r>
      </w:hyperlink>
    </w:p>
    <w:p w14:paraId="428CB9D7" w14:textId="18858F6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3" w:history="1">
        <w:r w:rsidR="00EE79A3" w:rsidRPr="00F347DB">
          <w:rPr>
            <w:rStyle w:val="Hyperlink"/>
            <w:noProof/>
          </w:rPr>
          <w:t xml:space="preserve">Code 6: </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 xml:space="preserve">Gittersuche mittels </w:t>
        </w:r>
        <w:r w:rsidR="00EE79A3" w:rsidRPr="00F347DB">
          <w:rPr>
            <w:rStyle w:val="Hyperlink"/>
            <w:rFonts w:ascii="Courier New" w:hAnsi="Courier New"/>
            <w:noProof/>
          </w:rPr>
          <w:t>GridSearchCV</w:t>
        </w:r>
        <w:r w:rsidR="00EE79A3">
          <w:rPr>
            <w:noProof/>
            <w:webHidden/>
          </w:rPr>
          <w:tab/>
        </w:r>
        <w:r w:rsidR="00EE79A3">
          <w:rPr>
            <w:noProof/>
            <w:webHidden/>
          </w:rPr>
          <w:fldChar w:fldCharType="begin"/>
        </w:r>
        <w:r w:rsidR="00EE79A3">
          <w:rPr>
            <w:noProof/>
            <w:webHidden/>
          </w:rPr>
          <w:instrText xml:space="preserve"> PAGEREF _Toc144726773 \h </w:instrText>
        </w:r>
        <w:r w:rsidR="00EE79A3">
          <w:rPr>
            <w:noProof/>
            <w:webHidden/>
          </w:rPr>
        </w:r>
        <w:r w:rsidR="00EE79A3">
          <w:rPr>
            <w:noProof/>
            <w:webHidden/>
          </w:rPr>
          <w:fldChar w:fldCharType="separate"/>
        </w:r>
        <w:r w:rsidR="00134B12">
          <w:rPr>
            <w:noProof/>
            <w:webHidden/>
          </w:rPr>
          <w:t>61</w:t>
        </w:r>
        <w:r w:rsidR="00EE79A3">
          <w:rPr>
            <w:noProof/>
            <w:webHidden/>
          </w:rPr>
          <w:fldChar w:fldCharType="end"/>
        </w:r>
      </w:hyperlink>
    </w:p>
    <w:p w14:paraId="2BC2387C" w14:textId="38A2A819" w:rsidR="00EE79A3" w:rsidRDefault="00000000" w:rsidP="00EE79A3">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726774" w:history="1">
        <w:r w:rsidR="00EE79A3" w:rsidRPr="00F347DB">
          <w:rPr>
            <w:rStyle w:val="Hyperlink"/>
            <w:noProof/>
          </w:rPr>
          <w:t>Code 7:</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Funktion zur dynamischen Erzeugung der RNNs entsprechend der Basisarchitektur in Abhängigkeit eines Hyperparametersatzes</w:t>
        </w:r>
        <w:r w:rsidR="00EE79A3">
          <w:rPr>
            <w:noProof/>
            <w:webHidden/>
          </w:rPr>
          <w:tab/>
        </w:r>
        <w:r w:rsidR="00EE79A3">
          <w:rPr>
            <w:noProof/>
            <w:webHidden/>
          </w:rPr>
          <w:fldChar w:fldCharType="begin"/>
        </w:r>
        <w:r w:rsidR="00EE79A3">
          <w:rPr>
            <w:noProof/>
            <w:webHidden/>
          </w:rPr>
          <w:instrText xml:space="preserve"> PAGEREF _Toc144726774 \h </w:instrText>
        </w:r>
        <w:r w:rsidR="00EE79A3">
          <w:rPr>
            <w:noProof/>
            <w:webHidden/>
          </w:rPr>
        </w:r>
        <w:r w:rsidR="00EE79A3">
          <w:rPr>
            <w:noProof/>
            <w:webHidden/>
          </w:rPr>
          <w:fldChar w:fldCharType="separate"/>
        </w:r>
        <w:r w:rsidR="00134B12">
          <w:rPr>
            <w:noProof/>
            <w:webHidden/>
          </w:rPr>
          <w:t>71</w:t>
        </w:r>
        <w:r w:rsidR="00EE79A3">
          <w:rPr>
            <w:noProof/>
            <w:webHidden/>
          </w:rPr>
          <w:fldChar w:fldCharType="end"/>
        </w:r>
      </w:hyperlink>
    </w:p>
    <w:p w14:paraId="54FDBC8B" w14:textId="4D96631F"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5" w:history="1">
        <w:r w:rsidR="00EE79A3" w:rsidRPr="00F347DB">
          <w:rPr>
            <w:rStyle w:val="Hyperlink"/>
            <w:noProof/>
          </w:rPr>
          <w:t>Code 8:</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Datenvorbereitung für das Training der RNNs</w:t>
        </w:r>
        <w:r w:rsidR="00EE79A3">
          <w:rPr>
            <w:noProof/>
            <w:webHidden/>
          </w:rPr>
          <w:tab/>
        </w:r>
        <w:r w:rsidR="00EE79A3">
          <w:rPr>
            <w:noProof/>
            <w:webHidden/>
          </w:rPr>
          <w:fldChar w:fldCharType="begin"/>
        </w:r>
        <w:r w:rsidR="00EE79A3">
          <w:rPr>
            <w:noProof/>
            <w:webHidden/>
          </w:rPr>
          <w:instrText xml:space="preserve"> PAGEREF _Toc144726775 \h </w:instrText>
        </w:r>
        <w:r w:rsidR="00EE79A3">
          <w:rPr>
            <w:noProof/>
            <w:webHidden/>
          </w:rPr>
        </w:r>
        <w:r w:rsidR="00EE79A3">
          <w:rPr>
            <w:noProof/>
            <w:webHidden/>
          </w:rPr>
          <w:fldChar w:fldCharType="separate"/>
        </w:r>
        <w:r w:rsidR="00134B12">
          <w:rPr>
            <w:noProof/>
            <w:webHidden/>
          </w:rPr>
          <w:t>72</w:t>
        </w:r>
        <w:r w:rsidR="00EE79A3">
          <w:rPr>
            <w:noProof/>
            <w:webHidden/>
          </w:rPr>
          <w:fldChar w:fldCharType="end"/>
        </w:r>
      </w:hyperlink>
    </w:p>
    <w:p w14:paraId="253715FC" w14:textId="57318379"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6" w:history="1">
        <w:r w:rsidR="00EE79A3" w:rsidRPr="00F347DB">
          <w:rPr>
            <w:rStyle w:val="Hyperlink"/>
            <w:noProof/>
          </w:rPr>
          <w:t>Code 9:</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Erzeugung der Validierungsdaten und Skalierung</w:t>
        </w:r>
        <w:r w:rsidR="00EE79A3">
          <w:rPr>
            <w:noProof/>
            <w:webHidden/>
          </w:rPr>
          <w:tab/>
        </w:r>
        <w:r w:rsidR="00EE79A3">
          <w:rPr>
            <w:noProof/>
            <w:webHidden/>
          </w:rPr>
          <w:fldChar w:fldCharType="begin"/>
        </w:r>
        <w:r w:rsidR="00EE79A3">
          <w:rPr>
            <w:noProof/>
            <w:webHidden/>
          </w:rPr>
          <w:instrText xml:space="preserve"> PAGEREF _Toc144726776 \h </w:instrText>
        </w:r>
        <w:r w:rsidR="00EE79A3">
          <w:rPr>
            <w:noProof/>
            <w:webHidden/>
          </w:rPr>
        </w:r>
        <w:r w:rsidR="00EE79A3">
          <w:rPr>
            <w:noProof/>
            <w:webHidden/>
          </w:rPr>
          <w:fldChar w:fldCharType="separate"/>
        </w:r>
        <w:r w:rsidR="00134B12">
          <w:rPr>
            <w:noProof/>
            <w:webHidden/>
          </w:rPr>
          <w:t>73</w:t>
        </w:r>
        <w:r w:rsidR="00EE79A3">
          <w:rPr>
            <w:noProof/>
            <w:webHidden/>
          </w:rPr>
          <w:fldChar w:fldCharType="end"/>
        </w:r>
      </w:hyperlink>
    </w:p>
    <w:p w14:paraId="4D533731" w14:textId="4EC4139A"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7" w:history="1">
        <w:r w:rsidR="00EE79A3" w:rsidRPr="00F347DB">
          <w:rPr>
            <w:rStyle w:val="Hyperlink"/>
            <w:noProof/>
          </w:rPr>
          <w:t>Code 10:</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Erweiterung der Labels für das Sequence</w:t>
        </w:r>
        <w:r w:rsidR="00EE79A3">
          <w:rPr>
            <w:rStyle w:val="Hyperlink"/>
            <w:noProof/>
          </w:rPr>
          <w:t>-</w:t>
        </w:r>
        <w:r w:rsidR="00EE79A3" w:rsidRPr="00F347DB">
          <w:rPr>
            <w:rStyle w:val="Hyperlink"/>
            <w:noProof/>
          </w:rPr>
          <w:t>to-Sequence-Training</w:t>
        </w:r>
        <w:r w:rsidR="00EE79A3">
          <w:rPr>
            <w:noProof/>
            <w:webHidden/>
          </w:rPr>
          <w:tab/>
        </w:r>
        <w:r w:rsidR="00EE79A3">
          <w:rPr>
            <w:noProof/>
            <w:webHidden/>
          </w:rPr>
          <w:fldChar w:fldCharType="begin"/>
        </w:r>
        <w:r w:rsidR="00EE79A3">
          <w:rPr>
            <w:noProof/>
            <w:webHidden/>
          </w:rPr>
          <w:instrText xml:space="preserve"> PAGEREF _Toc144726777 \h </w:instrText>
        </w:r>
        <w:r w:rsidR="00EE79A3">
          <w:rPr>
            <w:noProof/>
            <w:webHidden/>
          </w:rPr>
        </w:r>
        <w:r w:rsidR="00EE79A3">
          <w:rPr>
            <w:noProof/>
            <w:webHidden/>
          </w:rPr>
          <w:fldChar w:fldCharType="separate"/>
        </w:r>
        <w:r w:rsidR="00134B12">
          <w:rPr>
            <w:noProof/>
            <w:webHidden/>
          </w:rPr>
          <w:t>73</w:t>
        </w:r>
        <w:r w:rsidR="00EE79A3">
          <w:rPr>
            <w:noProof/>
            <w:webHidden/>
          </w:rPr>
          <w:fldChar w:fldCharType="end"/>
        </w:r>
      </w:hyperlink>
    </w:p>
    <w:p w14:paraId="0C793A0E" w14:textId="125A6077"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8" w:history="1">
        <w:r w:rsidR="00EE79A3" w:rsidRPr="00F347DB">
          <w:rPr>
            <w:rStyle w:val="Hyperlink"/>
            <w:noProof/>
          </w:rPr>
          <w:t>Code 11:</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Parametergitter für die Optimierung der RNNs</w:t>
        </w:r>
        <w:r w:rsidR="00EE79A3">
          <w:rPr>
            <w:noProof/>
            <w:webHidden/>
          </w:rPr>
          <w:tab/>
        </w:r>
        <w:r w:rsidR="00EE79A3">
          <w:rPr>
            <w:noProof/>
            <w:webHidden/>
          </w:rPr>
          <w:fldChar w:fldCharType="begin"/>
        </w:r>
        <w:r w:rsidR="00EE79A3">
          <w:rPr>
            <w:noProof/>
            <w:webHidden/>
          </w:rPr>
          <w:instrText xml:space="preserve"> PAGEREF _Toc144726778 \h </w:instrText>
        </w:r>
        <w:r w:rsidR="00EE79A3">
          <w:rPr>
            <w:noProof/>
            <w:webHidden/>
          </w:rPr>
        </w:r>
        <w:r w:rsidR="00EE79A3">
          <w:rPr>
            <w:noProof/>
            <w:webHidden/>
          </w:rPr>
          <w:fldChar w:fldCharType="separate"/>
        </w:r>
        <w:r w:rsidR="00134B12">
          <w:rPr>
            <w:noProof/>
            <w:webHidden/>
          </w:rPr>
          <w:t>74</w:t>
        </w:r>
        <w:r w:rsidR="00EE79A3">
          <w:rPr>
            <w:noProof/>
            <w:webHidden/>
          </w:rPr>
          <w:fldChar w:fldCharType="end"/>
        </w:r>
      </w:hyperlink>
    </w:p>
    <w:p w14:paraId="21B4EA1A" w14:textId="3DE8E913" w:rsidR="00EE79A3"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726779" w:history="1">
        <w:r w:rsidR="00EE79A3" w:rsidRPr="00F347DB">
          <w:rPr>
            <w:rStyle w:val="Hyperlink"/>
            <w:noProof/>
          </w:rPr>
          <w:t>Code 12:</w:t>
        </w:r>
        <w:r w:rsidR="00EE79A3">
          <w:rPr>
            <w:rFonts w:asciiTheme="minorHAnsi" w:eastAsiaTheme="minorEastAsia" w:hAnsiTheme="minorHAnsi" w:cstheme="minorBidi"/>
            <w:noProof/>
            <w:kern w:val="2"/>
            <w:sz w:val="22"/>
            <w:lang w:eastAsia="de-DE"/>
            <w14:ligatures w14:val="standardContextual"/>
          </w:rPr>
          <w:tab/>
        </w:r>
        <w:r w:rsidR="00EE79A3" w:rsidRPr="00F347DB">
          <w:rPr>
            <w:rStyle w:val="Hyperlink"/>
            <w:noProof/>
          </w:rPr>
          <w:t>Implementierung der Gittersuche für die Optimierung der RNNs</w:t>
        </w:r>
        <w:r w:rsidR="00EE79A3">
          <w:rPr>
            <w:noProof/>
            <w:webHidden/>
          </w:rPr>
          <w:tab/>
        </w:r>
        <w:r w:rsidR="00EE79A3">
          <w:rPr>
            <w:noProof/>
            <w:webHidden/>
          </w:rPr>
          <w:fldChar w:fldCharType="begin"/>
        </w:r>
        <w:r w:rsidR="00EE79A3">
          <w:rPr>
            <w:noProof/>
            <w:webHidden/>
          </w:rPr>
          <w:instrText xml:space="preserve"> PAGEREF _Toc144726779 \h </w:instrText>
        </w:r>
        <w:r w:rsidR="00EE79A3">
          <w:rPr>
            <w:noProof/>
            <w:webHidden/>
          </w:rPr>
        </w:r>
        <w:r w:rsidR="00EE79A3">
          <w:rPr>
            <w:noProof/>
            <w:webHidden/>
          </w:rPr>
          <w:fldChar w:fldCharType="separate"/>
        </w:r>
        <w:r w:rsidR="00134B12">
          <w:rPr>
            <w:noProof/>
            <w:webHidden/>
          </w:rPr>
          <w:t>75</w:t>
        </w:r>
        <w:r w:rsidR="00EE79A3">
          <w:rPr>
            <w:noProof/>
            <w:webHidden/>
          </w:rPr>
          <w:fldChar w:fldCharType="end"/>
        </w:r>
      </w:hyperlink>
    </w:p>
    <w:p w14:paraId="047A0B21" w14:textId="3485B812"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4726432"/>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65F10F62" w:rsidR="00675F3D" w:rsidRDefault="00675F3D" w:rsidP="0039566B">
            <w:pPr>
              <w:pStyle w:val="TabStandard"/>
            </w:pPr>
            <w:r>
              <w:t>Anteil der Trainingsdatenpunkte, d</w:t>
            </w:r>
            <w:r w:rsidR="00EE79A3">
              <w:t>er</w:t>
            </w:r>
            <w:r>
              <w:t xml:space="preserve"> beim Training eines Random</w:t>
            </w:r>
            <w:r w:rsidR="000A2F5D">
              <w:t xml:space="preserve"> </w:t>
            </w:r>
            <w:r>
              <w:t>Forests für das Training der einzelnen Decision</w:t>
            </w:r>
            <w:r w:rsidR="000A2F5D">
              <w:t xml:space="preserve"> </w:t>
            </w:r>
            <w:r>
              <w:t xml:space="preserve">Trees zur Verfügung </w:t>
            </w:r>
            <w:r w:rsidR="00EE79A3">
              <w:t>steht</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lastRenderedPageBreak/>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w:lastRenderedPageBreak/>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4726433"/>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181D2724" w:rsidR="002B4972" w:rsidRPr="00A41CEA" w:rsidRDefault="002B4972" w:rsidP="00632428">
      <w:pPr>
        <w:tabs>
          <w:tab w:val="left" w:pos="2127"/>
        </w:tabs>
        <w:rPr>
          <w:lang w:val="en-GB"/>
        </w:rPr>
      </w:pPr>
      <w:r w:rsidRPr="00A41CEA">
        <w:rPr>
          <w:lang w:val="en-GB"/>
        </w:rPr>
        <w:t>DQLN</w:t>
      </w:r>
      <w:r w:rsidRPr="00A41CEA">
        <w:rPr>
          <w:lang w:val="en-GB"/>
        </w:rPr>
        <w:tab/>
        <w:t>Deep-Q-Learning-Net</w:t>
      </w:r>
      <w:r w:rsidR="00380873">
        <w:rPr>
          <w:lang w:val="en-GB"/>
        </w:rPr>
        <w:t>z</w:t>
      </w:r>
    </w:p>
    <w:p w14:paraId="54390606" w14:textId="7745279B" w:rsidR="00C5063F" w:rsidRPr="00A41CEA" w:rsidRDefault="002B4972" w:rsidP="0005477B">
      <w:pPr>
        <w:tabs>
          <w:tab w:val="left" w:pos="2127"/>
        </w:tabs>
      </w:pPr>
      <w:r w:rsidRPr="00A41CEA">
        <w:rPr>
          <w:lang w:val="en-GB"/>
        </w:rPr>
        <w:t>FFN</w:t>
      </w:r>
      <w:r w:rsidRPr="00A41CEA">
        <w:rPr>
          <w:lang w:val="en-GB"/>
        </w:rPr>
        <w:tab/>
        <w:t>Feed-Forward-Ne</w:t>
      </w:r>
      <w:r w:rsidR="00380873">
        <w:rPr>
          <w:lang w:val="en-GB"/>
        </w:rPr>
        <w:t>tz</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24B52DBF" w:rsidR="00F26DEA" w:rsidRDefault="00F26DEA" w:rsidP="00632428">
      <w:pPr>
        <w:tabs>
          <w:tab w:val="left" w:pos="2127"/>
        </w:tabs>
        <w:jc w:val="left"/>
      </w:pPr>
      <w:r w:rsidRPr="00F26DEA">
        <w:t>HMM</w:t>
      </w:r>
      <w:r w:rsidRPr="00F26DEA">
        <w:tab/>
        <w:t>H</w:t>
      </w:r>
      <w:r>
        <w:t>idden</w:t>
      </w:r>
      <w:r w:rsidR="00380873">
        <w:t xml:space="preserve"> </w:t>
      </w:r>
      <w:r>
        <w:t>Markov</w:t>
      </w:r>
      <w:r w:rsidR="00380873">
        <w:t xml:space="preserve"> </w:t>
      </w:r>
      <w:r>
        <w:t>Model</w:t>
      </w:r>
    </w:p>
    <w:p w14:paraId="3610D647" w14:textId="6B95386B" w:rsidR="003E639E" w:rsidRDefault="00BB762F" w:rsidP="00125476">
      <w:pPr>
        <w:tabs>
          <w:tab w:val="left" w:pos="2127"/>
        </w:tabs>
        <w:jc w:val="left"/>
      </w:pPr>
      <w:r>
        <w:t>HTTP</w:t>
      </w:r>
      <w:r>
        <w:tab/>
        <w:t>Hypertext Transfer Protocol</w:t>
      </w:r>
    </w:p>
    <w:p w14:paraId="0323EF02" w14:textId="3D384A1C" w:rsidR="00BB762F" w:rsidRPr="00125476" w:rsidRDefault="00BB762F" w:rsidP="00632428">
      <w:pPr>
        <w:tabs>
          <w:tab w:val="left" w:pos="2127"/>
        </w:tabs>
        <w:jc w:val="left"/>
      </w:pPr>
      <w:r w:rsidRPr="00125476">
        <w:t>JSON</w:t>
      </w:r>
      <w:r w:rsidRPr="00125476">
        <w:tab/>
        <w:t>JavaScript Object Notation</w:t>
      </w:r>
    </w:p>
    <w:p w14:paraId="781E2413" w14:textId="5514D8DF" w:rsidR="00F23395" w:rsidRPr="00125476" w:rsidRDefault="00F23395" w:rsidP="00632428">
      <w:pPr>
        <w:tabs>
          <w:tab w:val="left" w:pos="2127"/>
        </w:tabs>
        <w:jc w:val="left"/>
      </w:pPr>
      <w:proofErr w:type="gramStart"/>
      <w:r w:rsidRPr="00125476">
        <w:t>KNN</w:t>
      </w:r>
      <w:r w:rsidRPr="00125476">
        <w:tab/>
        <w:t>Künstliches</w:t>
      </w:r>
      <w:proofErr w:type="gramEnd"/>
      <w:r w:rsidRPr="00125476">
        <w:t xml:space="preserve"> </w:t>
      </w:r>
      <w:r w:rsidR="00AA5968" w:rsidRPr="00125476">
        <w:t>n</w:t>
      </w:r>
      <w:r w:rsidRPr="00125476">
        <w:t>euronales Netz</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5EDFF23A"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r>
        <w:rPr>
          <w:lang w:val="en-GB"/>
        </w:rPr>
        <w:t>Short</w:t>
      </w:r>
      <w:r w:rsidR="00756E82">
        <w:rPr>
          <w:lang w:val="en-GB"/>
        </w:rPr>
        <w:t>-</w:t>
      </w:r>
      <w:r>
        <w:rPr>
          <w:lang w:val="en-GB"/>
        </w:rPr>
        <w:t>Term</w:t>
      </w:r>
      <w:r w:rsidR="000A2F5D">
        <w:rPr>
          <w:lang w:val="en-GB"/>
        </w:rPr>
        <w:t xml:space="preserve"> </w:t>
      </w:r>
      <w:r>
        <w:rPr>
          <w:lang w:val="en-GB"/>
        </w:rPr>
        <w:t>Memory</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75667C92" w:rsidR="002B4972" w:rsidRPr="00125476" w:rsidRDefault="002B4972" w:rsidP="00632428">
      <w:pPr>
        <w:tabs>
          <w:tab w:val="left" w:pos="2127"/>
        </w:tabs>
        <w:jc w:val="left"/>
        <w:rPr>
          <w:lang w:val="en-US"/>
        </w:rPr>
      </w:pPr>
      <w:r w:rsidRPr="00125476">
        <w:rPr>
          <w:lang w:val="en-US"/>
        </w:rPr>
        <w:t>RNN</w:t>
      </w:r>
      <w:r w:rsidRPr="00125476">
        <w:rPr>
          <w:lang w:val="en-US"/>
        </w:rPr>
        <w:tab/>
      </w:r>
      <w:r w:rsidR="00C11099">
        <w:rPr>
          <w:lang w:val="en-US"/>
        </w:rPr>
        <w:t>R</w:t>
      </w:r>
      <w:r w:rsidRPr="00125476">
        <w:rPr>
          <w:lang w:val="en-US"/>
        </w:rPr>
        <w:t xml:space="preserve">ekurrentes </w:t>
      </w:r>
      <w:r w:rsidR="00AA5968" w:rsidRPr="00125476">
        <w:rPr>
          <w:lang w:val="en-US"/>
        </w:rPr>
        <w:t>n</w:t>
      </w:r>
      <w:r w:rsidRPr="00125476">
        <w:rPr>
          <w:lang w:val="en-US"/>
        </w:rPr>
        <w:t>euronales Netz</w:t>
      </w:r>
    </w:p>
    <w:p w14:paraId="67139714" w14:textId="02DF0841" w:rsidR="0005477B" w:rsidRPr="00125476" w:rsidRDefault="0005477B" w:rsidP="00632428">
      <w:pPr>
        <w:tabs>
          <w:tab w:val="left" w:pos="2127"/>
        </w:tabs>
        <w:jc w:val="left"/>
        <w:rPr>
          <w:lang w:val="en-US"/>
        </w:rPr>
      </w:pPr>
      <w:r w:rsidRPr="00125476">
        <w:rPr>
          <w:lang w:val="en-US"/>
        </w:rPr>
        <w:t>STS</w:t>
      </w:r>
      <w:r w:rsidRPr="00125476">
        <w:rPr>
          <w:lang w:val="en-US"/>
        </w:rPr>
        <w:tab/>
        <w:t>Sequence to Sequence</w:t>
      </w:r>
    </w:p>
    <w:p w14:paraId="11D28E9A" w14:textId="6E58E9E0" w:rsidR="0005477B" w:rsidRPr="00125476" w:rsidRDefault="0005477B" w:rsidP="00632428">
      <w:pPr>
        <w:tabs>
          <w:tab w:val="left" w:pos="2127"/>
        </w:tabs>
        <w:jc w:val="left"/>
        <w:rPr>
          <w:lang w:val="en-US"/>
        </w:rPr>
      </w:pPr>
      <w:r w:rsidRPr="00125476">
        <w:rPr>
          <w:lang w:val="en-US"/>
        </w:rPr>
        <w:t>STV</w:t>
      </w:r>
      <w:r w:rsidRPr="00125476">
        <w:rPr>
          <w:lang w:val="en-US"/>
        </w:rPr>
        <w:tab/>
        <w:t>Sequence to Vector</w:t>
      </w:r>
    </w:p>
    <w:p w14:paraId="4230677F" w14:textId="5F680303" w:rsidR="00822681" w:rsidRPr="008201D2" w:rsidRDefault="00822681" w:rsidP="00632428">
      <w:pPr>
        <w:tabs>
          <w:tab w:val="left" w:pos="2127"/>
        </w:tabs>
        <w:jc w:val="left"/>
      </w:pPr>
      <w:proofErr w:type="gramStart"/>
      <w:r w:rsidRPr="008201D2">
        <w:t>SVM</w:t>
      </w:r>
      <w:r w:rsidRPr="008201D2">
        <w:tab/>
        <w:t>Support</w:t>
      </w:r>
      <w:proofErr w:type="gramEnd"/>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4726434"/>
      <w:r>
        <w:lastRenderedPageBreak/>
        <w:t>Einleitung</w:t>
      </w:r>
      <w:bookmarkEnd w:id="9"/>
    </w:p>
    <w:p w14:paraId="393B043B" w14:textId="63A60DA3" w:rsidR="00801569" w:rsidRDefault="00286B58" w:rsidP="0078062F">
      <w:pPr>
        <w:pStyle w:val="berschrift2"/>
      </w:pPr>
      <w:bookmarkStart w:id="10" w:name="_Toc144726435"/>
      <w:r>
        <w:t>Kontext</w:t>
      </w:r>
      <w:r w:rsidR="00C04DDC">
        <w:t xml:space="preserve"> </w:t>
      </w:r>
      <w:r w:rsidR="003038A5" w:rsidRPr="00AB0677">
        <w:t>und Projekthintergrund</w:t>
      </w:r>
      <w:bookmarkEnd w:id="10"/>
    </w:p>
    <w:p w14:paraId="6F39556F" w14:textId="771F8E3A"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w:t>
      </w:r>
      <w:r w:rsidR="0024566C">
        <w:t xml:space="preserve"> aus dem Jahre 2018</w:t>
      </w:r>
      <w:r w:rsidR="007C5224">
        <w:t xml:space="preserve">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5LTA0VDEyOjEyOjU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6B2F4C">
            <w:t>[1]</w:t>
          </w:r>
          <w:r w:rsidR="005750D5">
            <w:fldChar w:fldCharType="end"/>
          </w:r>
        </w:sdtContent>
      </w:sdt>
      <w:r w:rsidR="0078062F">
        <w:t>.</w:t>
      </w:r>
      <w:r w:rsidR="002564BA">
        <w:t xml:space="preserve"> </w:t>
      </w:r>
    </w:p>
    <w:p w14:paraId="0C349663" w14:textId="14EAD189" w:rsidR="006C5BE0" w:rsidRDefault="001550F1" w:rsidP="00C16502">
      <w:r>
        <w:t xml:space="preserve">In diesem Kontext wurde das Projekt </w:t>
      </w:r>
      <w:r w:rsidRPr="001550F1">
        <w:rPr>
          <w:i/>
          <w:iCs/>
        </w:rPr>
        <w:t>5GKC</w:t>
      </w:r>
      <w:r>
        <w:t xml:space="preserve"> ins Leben gerufen</w:t>
      </w:r>
      <w:r w:rsidR="00E13969">
        <w:t>. Das Ziel dieses Projektes besteht darin</w:t>
      </w:r>
      <w:r w:rsidR="00731F3D">
        <w:t>,</w:t>
      </w:r>
      <w:r w:rsidR="00E13969">
        <w:t xml:space="preserve">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NWdrYy5uZXQvdWViZXJzaWNodC8iLCJVcmlTdHJpbmciOiJodHRwczovLzVna2MubmV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jc6NTciLCJNb2RpZmllZEJ5IjoiX0xlbm5pIEtvZXBwZXIiLCJJZCI6IjFiYzEyMTBlLTgzNjItNDBmOS1hNGQwLWNmODFkNzE0Y2VlZiIsIk1vZGlmaWVkT24iOiIyMDIzLTA2LTIwVDE1OjI5OjMwIiwiUHJvamVjdCI6eyIkaWQiOiIxMiIsIiR0eXBlIjoiU3dpc3NBY2FkZW1pYy5DaXRhdmkuUHJvamVjdCwgU3dpc3NBY2FkZW1pYy5DaXRhdmkifX1dLCJPbmxpbmVBZGRyZXNzIjoiaHR0cHM6Ly81Z2tjLm5ldC8iLCJPcmdhbml6YXRpb25zIjpbeyIkaWQiOiIxMy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MTIifX1dLCJPdGhlcnNJbnZvbHZlZCI6W10sIlB1Ymxpc2hlcnMiOltdLCJRdW90YXRpb25zIjpbXSwiUmF0aW5nIjowLCJSZWZlcmVuY2VUeXBlIjoiSW50ZXJuZXREb2N1bWVudCIsIlNob3J0VGl0bGUiOiJJbm5vdmF0aW9ucy1aZW50cnVtIFJlZ2lvbiBLcm9uYWNoIGUuVi4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ktMDRUMTE6NTE6NDgiLCJQcm9qZWN0Ijp7IiRyZWYiOiIxMi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JdIn1dfSwiVGFnIjoiQ2l0YXZpUGxhY2Vob2xkZXIjYjhhMTZhOGUtMzFiOS00NDE0LWJiZWYtYmM5YWZkMDY3NzIyIiwiVGV4dCI6IlsyXSIsIldBSVZlcnNpb24iOiI2LjE0LjAuMCJ9}</w:instrText>
          </w:r>
          <w:r w:rsidR="006C5BE0">
            <w:fldChar w:fldCharType="separate"/>
          </w:r>
          <w:r w:rsidR="006B2F4C">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4726436"/>
      <w:r w:rsidR="00900171">
        <w:t>Motivation und Zielsetzung</w:t>
      </w:r>
      <w:bookmarkEnd w:id="11"/>
    </w:p>
    <w:p w14:paraId="6C8E495D" w14:textId="117D9C12"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915FA6">
        <w:rPr>
          <w:i/>
          <w:iCs/>
        </w:rPr>
        <w:t>m</w:t>
      </w:r>
      <w:r w:rsidR="00F6550F" w:rsidRPr="001568F6">
        <w:rPr>
          <w:i/>
          <w:iCs/>
        </w:rPr>
        <w:t>aschinelle</w:t>
      </w:r>
      <w:r w:rsidR="00915FA6">
        <w:rPr>
          <w:i/>
          <w:iCs/>
        </w:rPr>
        <w:t xml:space="preserve"> </w:t>
      </w:r>
      <w:r w:rsidR="00F6550F" w:rsidRPr="001568F6">
        <w:rPr>
          <w:i/>
          <w:iCs/>
        </w:rPr>
        <w:t>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S0wNFQxNzoxOTozOSIsIlByb2plY3QiOnsiJHJlZiI6IjEw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6B2F4C">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 xml:space="preserve">auf ein stark limitiertes Umfeld des Fahrzeuges, welches im Fall von kamerabasierten Verfahren bspw. auf das Sichtfeld der Kameras </w:t>
      </w:r>
      <w:r w:rsidR="00EF04F3">
        <w:t>begrenzt ist</w:t>
      </w:r>
      <w:r w:rsidR="00493AA2">
        <w:t>.</w:t>
      </w:r>
      <w:r w:rsidR="00AF716C">
        <w:t xml:space="preserve"> Dieses Sichtfeld kann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23A90B68"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w:t>
      </w:r>
      <w:r w:rsidR="00C8323D">
        <w:t>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4726437"/>
      <w:r w:rsidRPr="00AB0677">
        <w:lastRenderedPageBreak/>
        <w:t>Aufbau der Arbeit</w:t>
      </w:r>
      <w:bookmarkEnd w:id="12"/>
    </w:p>
    <w:p w14:paraId="07FEAB56" w14:textId="2F25FEBC"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w:t>
      </w:r>
      <w:r w:rsidR="00EF04F3">
        <w:rPr>
          <w:i/>
          <w:iCs/>
        </w:rPr>
        <w:t>-</w:t>
      </w:r>
      <w:r w:rsidR="004470D5" w:rsidRPr="004470D5">
        <w:rPr>
          <w:i/>
          <w:iCs/>
        </w:rPr>
        <w:t>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xml:space="preserve">, in welchem </w:t>
      </w:r>
      <w:r w:rsidR="006C1AA7">
        <w:t>die wichtigsten Erkenntnisse der Arbeit zusammengefasst werden</w:t>
      </w:r>
      <w:r w:rsidR="007F6FBB">
        <w:t xml:space="preserve"> und auf weiteres Forschungspotenzial hingewiesen wird.</w:t>
      </w:r>
    </w:p>
    <w:p w14:paraId="59180E2F" w14:textId="759E5AB2" w:rsidR="00750369" w:rsidRDefault="00BD43D5" w:rsidP="007B71BC">
      <w:pPr>
        <w:pStyle w:val="berschrift1"/>
      </w:pPr>
      <w:bookmarkStart w:id="13" w:name="_Toc144726438"/>
      <w:r>
        <w:lastRenderedPageBreak/>
        <w:t>Theoretischer Hintergrund</w:t>
      </w:r>
      <w:bookmarkEnd w:id="13"/>
    </w:p>
    <w:p w14:paraId="0E5E1EAF" w14:textId="77777777" w:rsidR="00C057EC" w:rsidRDefault="00C057EC" w:rsidP="00C057EC">
      <w:pPr>
        <w:pStyle w:val="berschrift2"/>
      </w:pPr>
      <w:bookmarkStart w:id="14" w:name="_Toc144726439"/>
      <w:r>
        <w:t>Global Navigation Satellite System</w:t>
      </w:r>
      <w:bookmarkEnd w:id="14"/>
      <w:r>
        <w:t xml:space="preserve"> </w:t>
      </w:r>
    </w:p>
    <w:p w14:paraId="37DA0B3E" w14:textId="3AC9420D" w:rsidR="001C1E30" w:rsidRDefault="004D5A20" w:rsidP="001C1E30">
      <w:r w:rsidRPr="004D5A20">
        <w:rPr>
          <w:i/>
          <w:iCs/>
        </w:rPr>
        <w:t>Global Navigation Satellite System</w:t>
      </w:r>
      <w:r w:rsidRPr="004D5A20">
        <w:t xml:space="preserve"> (</w:t>
      </w:r>
      <w:r w:rsidR="00EF04F3">
        <w:t xml:space="preserve">GNSS; </w:t>
      </w:r>
      <w:r w:rsidRPr="004D5A20">
        <w:t>dt. gl</w:t>
      </w:r>
      <w:r>
        <w:t>obales Navigationssatellitensystem) ist der Sammelbegriff für die zahlreichen satellitengestützten Systeme, welch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TYzMDgxMDU4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5LTA0VDEyOjU5OjE2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QsIFMuIDJdIn1dfSwiVGFnIjoiQ2l0YXZpUGxhY2Vob2xkZXIjODcwY2QxNmEtY2U5NC00Yzc4LTgwM2UtOTFkZDcxNDY4OWNiIiwiVGV4dCI6Ils0LCBTLiAyXSIsIldBSVZlcnNpb24iOiI2LjE0LjAuMCJ9}</w:instrText>
          </w:r>
          <w:r w:rsidR="00684848">
            <w:fldChar w:fldCharType="separate"/>
          </w:r>
          <w:r w:rsidR="006B2F4C">
            <w:t>[4, S. 2]</w:t>
          </w:r>
          <w:r w:rsidR="00684848">
            <w:fldChar w:fldCharType="end"/>
          </w:r>
        </w:sdtContent>
      </w:sdt>
      <w:r w:rsidR="008470FB">
        <w:t>.</w:t>
      </w:r>
      <w:r w:rsidR="0036097D">
        <w:t xml:space="preserve"> </w:t>
      </w:r>
    </w:p>
    <w:p w14:paraId="33966FFA" w14:textId="4FB6D1D7" w:rsidR="00974F04" w:rsidRDefault="00740675" w:rsidP="00C057EC">
      <w:r>
        <w:t xml:space="preserve">Die Standortbestimmung basiert bei allen Systemen auf dem sogenannten </w:t>
      </w:r>
      <w:r>
        <w:rPr>
          <w:i/>
          <w:iCs/>
        </w:rPr>
        <w:t>T</w:t>
      </w:r>
      <w:r w:rsidRPr="00740675">
        <w:rPr>
          <w:i/>
          <w:iCs/>
        </w:rPr>
        <w:t>ime</w:t>
      </w:r>
      <w:r w:rsidR="00915FA6">
        <w:rPr>
          <w:i/>
          <w:iCs/>
        </w:rPr>
        <w:t xml:space="preserve"> </w:t>
      </w:r>
      <w:r w:rsidRPr="00740675">
        <w:rPr>
          <w:i/>
          <w:iCs/>
        </w:rPr>
        <w:t>of</w:t>
      </w:r>
      <w:r w:rsidR="00915FA6">
        <w:rPr>
          <w:i/>
          <w:iCs/>
        </w:rPr>
        <w:t xml:space="preserve"> </w:t>
      </w:r>
      <w:r>
        <w:rPr>
          <w:i/>
          <w:iCs/>
        </w:rPr>
        <w:t>A</w:t>
      </w:r>
      <w:r w:rsidRPr="00740675">
        <w:rPr>
          <w:i/>
          <w:iCs/>
        </w:rPr>
        <w:t>rrival</w:t>
      </w:r>
      <w:r w:rsidR="00915FA6">
        <w:rPr>
          <w:i/>
          <w:iCs/>
        </w:rPr>
        <w:t xml:space="preserve"> </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sidR="00915FA6">
        <w:rPr>
          <w:i/>
          <w:iCs/>
        </w:rPr>
        <w:t xml:space="preserve"> </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NjMwODEwNTg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ktMDRUMTI6NTk6MTYiLCJQcm9qZWN0Ijp7IiRyZWYiOiI4In19LCJTdWZmaXgiOiJm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NCwgUy4gMTlmZi5dIn1dfSwiVGFnIjoiQ2l0YXZpUGxhY2Vob2xkZXIjYmFhMGQ1ZTktODg1YS00ODUyLTlkMTYtNDZjZWE2YWYzODI1IiwiVGV4dCI6Ils0LCBTLiAxOWZmLl0iLCJXQUlWZXJzaW9uIjoiNi4xNC4wLjAifQ==}</w:instrText>
          </w:r>
          <w:r w:rsidR="00684848">
            <w:fldChar w:fldCharType="separate"/>
          </w:r>
          <w:r w:rsidR="006B2F4C">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xml:space="preserve"> in Form von Koordinaten und Höhe</w:t>
      </w:r>
      <w:r w:rsidR="006608EF">
        <w:t xml:space="preserve"> ermittelt werden. </w:t>
      </w:r>
      <w:r w:rsidR="00B21927">
        <w:t xml:space="preserve">Theoretisch </w:t>
      </w:r>
      <w:r w:rsidR="00915FA6">
        <w:t>wären</w:t>
      </w:r>
      <w:r w:rsidR="00B21927">
        <w:t xml:space="preserve"> </w:t>
      </w:r>
      <w:r w:rsidR="00C37C30">
        <w:t xml:space="preserve">dabei </w:t>
      </w:r>
      <w:r w:rsidR="00B21927">
        <w:t>drei Satelliten ausreichen</w:t>
      </w:r>
      <w:r w:rsidR="00915FA6">
        <w:t>d</w:t>
      </w:r>
      <w:r w:rsidR="00B21927">
        <w:t xml:space="preserve">,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TYzMDgxMDU4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5LTA0VDEyOjU5OjE2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QsIFMuIDJdIn1dfSwiVGFnIjoiQ2l0YXZpUGxhY2Vob2xkZXIjNDBhMGZiODItMTAzZS00NjcwLTgzNzktODc1NGFhZjQ2MWE5IiwiVGV4dCI6Ils0LCBTLiAyXSIsIldBSVZlcnNpb24iOiI2LjE0LjAuMCJ9}</w:instrText>
          </w:r>
          <w:r w:rsidR="00684848">
            <w:fldChar w:fldCharType="separate"/>
          </w:r>
          <w:r w:rsidR="006B2F4C">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1D25D2">
            <wp:extent cx="2714625" cy="1664027"/>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6650" cy="1714307"/>
                    </a:xfrm>
                    <a:prstGeom prst="rect">
                      <a:avLst/>
                    </a:prstGeom>
                  </pic:spPr>
                </pic:pic>
              </a:graphicData>
            </a:graphic>
          </wp:inline>
        </w:drawing>
      </w:r>
    </w:p>
    <w:p w14:paraId="6926D283" w14:textId="7C2E9FDB" w:rsidR="008463AC" w:rsidRDefault="00C132C0" w:rsidP="008463AC">
      <w:pPr>
        <w:pStyle w:val="Beschriftung"/>
      </w:pPr>
      <w:bookmarkStart w:id="15" w:name="_Toc144726564"/>
      <w:bookmarkStart w:id="16" w:name="_Toc143696914"/>
      <w:r>
        <w:t xml:space="preserve">Abb. </w:t>
      </w:r>
      <w:fldSimple w:instr=" SEQ Abb. \* ARABIC ">
        <w:r w:rsidR="00134B12">
          <w:rPr>
            <w:noProof/>
          </w:rPr>
          <w:t>1</w:t>
        </w:r>
      </w:fldSimple>
      <w:r>
        <w:t xml:space="preserve">: </w:t>
      </w:r>
      <w:r w:rsidR="00AD7D24">
        <w:tab/>
      </w:r>
      <w:r w:rsidR="00796B9D" w:rsidRPr="00796B9D">
        <w:t>Ermittlung der GNSS-Position als Schnittpunkt mehrerer Kugeln</w:t>
      </w:r>
      <w:bookmarkEnd w:id="15"/>
      <w:r w:rsidR="00796B9D">
        <w:t xml:space="preserve"> </w:t>
      </w:r>
      <w:bookmarkEnd w:id="16"/>
    </w:p>
    <w:p w14:paraId="786AA06A" w14:textId="27CB262A"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5LTA0VDE3OjE5OjM5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6B2F4C">
            <w:t>[5]</w:t>
          </w:r>
          <w:r>
            <w:fldChar w:fldCharType="end"/>
          </w:r>
        </w:sdtContent>
      </w:sdt>
    </w:p>
    <w:p w14:paraId="3DA03AEE" w14:textId="77777777" w:rsidR="00796B9D" w:rsidRDefault="00796B9D" w:rsidP="00C057EC"/>
    <w:p w14:paraId="33CB4F4C" w14:textId="64734D08" w:rsidR="004B5FED"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rsidR="00915FA6">
        <w:t>,</w:t>
      </w:r>
      <w:r>
        <w:t xml:space="preserve"> kann die Positionsermittlung ungenau werden</w:t>
      </w:r>
      <w:r w:rsidR="0037600A">
        <w:t xml:space="preserve"> </w:t>
      </w:r>
      <w:sdt>
        <w:sdtPr>
          <w:alias w:val="To edit, see citavi.com/edit"/>
          <w:tag w:val="CitaviPlaceholder#e9a33809-a699-4ecb-88f3-00e036b63850"/>
          <w:id w:val="1896234112"/>
          <w:placeholder>
            <w:docPart w:val="DefaultPlaceholder_-1854013440"/>
          </w:placeholder>
        </w:sdtPr>
        <w:sdtContent>
          <w:r w:rsidR="0037600A">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Tk1OWYyLTAzMmMtNDM3Ny1hMTUzLTQ0YTc5ZWYzZDE2OS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5LTA0VDE0OjE3OjM0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NlOWEzMzgwOS1hNjk5LTRlY2ItODhmMy0wMGUwMzZiNjM4NTAiLCJUZXh0IjoiWzZdIiwiV0FJVmVyc2lvbiI6IjYuMTQuMC4wIn0=}</w:instrText>
          </w:r>
          <w:r w:rsidR="0037600A">
            <w:fldChar w:fldCharType="separate"/>
          </w:r>
          <w:r w:rsidR="006B2F4C">
            <w:t>[6]</w:t>
          </w:r>
          <w:r w:rsidR="0037600A">
            <w:fldChar w:fldCharType="end"/>
          </w:r>
        </w:sdtContent>
      </w:sdt>
      <w:r>
        <w:t>.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5C4572">
        <w:t xml:space="preserve"> an</w:t>
      </w:r>
      <w:r w:rsidR="0045540E">
        <w:t xml:space="preserve"> </w:t>
      </w:r>
      <w:r w:rsidR="00E666D1">
        <w:t>Gebäuden.</w:t>
      </w:r>
      <w:r w:rsidR="0045540E">
        <w:t xml:space="preserve"> Letztere können</w:t>
      </w:r>
      <w:r w:rsidR="004B5FED">
        <w:t xml:space="preserve"> </w:t>
      </w:r>
      <w:r w:rsidR="0045540E">
        <w:t>das Signal einzelner Satelliten</w:t>
      </w:r>
      <w:r w:rsidR="004B5FED">
        <w:t xml:space="preserve"> auch vollständig</w:t>
      </w:r>
      <w:r w:rsidR="0045540E">
        <w:t xml:space="preserve">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bedingten, können durch</w:t>
      </w:r>
      <w:r w:rsidR="007D7A49">
        <w:t xml:space="preserve"> </w:t>
      </w:r>
      <w:r w:rsidR="00C07BE0">
        <w:t>satellitenbasierte</w:t>
      </w:r>
      <w:r w:rsidR="00C57B40">
        <w:t xml:space="preserve"> </w:t>
      </w:r>
      <w:r w:rsidR="00C07BE0">
        <w:t>Ergänzungssysteme</w:t>
      </w:r>
      <w:r w:rsidR="00C57B40">
        <w:t xml:space="preserve"> wie dem </w:t>
      </w:r>
      <w:r w:rsidR="00C57B40" w:rsidRPr="00C57B40">
        <w:rPr>
          <w:i/>
          <w:iCs/>
        </w:rPr>
        <w:t>European Geostationary Navigation Overlay Service</w:t>
      </w:r>
      <w:r w:rsidR="00C57B40">
        <w:t xml:space="preserve"> korrigiert werden. Diese senden über geostationäre Satelliten Korrektursignale, welche bei der </w:t>
      </w:r>
      <w:r w:rsidR="003E19F5">
        <w:t>Berechnung des Standortes</w:t>
      </w:r>
      <w:r w:rsidR="00C57B40">
        <w:t xml:space="preserve"> </w:t>
      </w:r>
      <w:r w:rsidR="003E19F5">
        <w:t>miteinbezogen</w:t>
      </w:r>
      <w:r w:rsidR="00C57B40">
        <w:t xml:space="preserve"> werden</w:t>
      </w:r>
      <w:r w:rsidR="00C07BE0">
        <w:t xml:space="preserve"> </w:t>
      </w:r>
      <w:sdt>
        <w:sdtPr>
          <w:alias w:val="To edit, see citavi.com/edit"/>
          <w:tag w:val="CitaviPlaceholder#dd61636d-d6ca-4375-aef4-0f6276e0d9f5"/>
          <w:id w:val="-1425183474"/>
          <w:placeholder>
            <w:docPart w:val="DefaultPlaceholder_-1854013440"/>
          </w:placeholder>
        </w:sdtPr>
        <w:sdtContent>
          <w:r w:rsidR="00C07BE0">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zc1YmQ5LWQ3N2ItNDQzYy04M2E5LTUzMDVhOGYzYjA3YiIsIlJhbmdlTGVuZ3RoIjozLCJSZWZlcmVuY2VJZCI6ImRhNzY1ZmIzLTYyZWUtNGE5YS1hMTAxLTE2Y2YxNmMyMm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GVubmlcXEFwcERhdGFcXExvY2FsXFxUZW1wXFwzY2MyeTNuMi5qcGciLCJVcmlTdHJpbmciOiJkYTc2NWZiMy02MmVlLTRhOWEtYTEwMS0xNmNmMTZjMjJlY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JVFMuMjAxNy4yNzY2NzY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VRTLjIwMTcuMjc2Njc2OCIsIlVyaVN0cmluZyI6Imh0dHBzOi8vZG9pLm9yZy8xMC4xMTA5L1RJVFMuMjAxNy4yNzY2Nz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}</w:instrText>
          </w:r>
          <w:r w:rsidR="00C07BE0">
            <w:fldChar w:fldCharType="separate"/>
          </w:r>
          <w:r w:rsidR="006B2F4C">
            <w:t>[7]</w:t>
          </w:r>
          <w:r w:rsidR="00C07BE0">
            <w:fldChar w:fldCharType="end"/>
          </w:r>
        </w:sdtContent>
      </w:sdt>
      <w:r w:rsidR="00C57B40">
        <w:t>. Hierdurch sind durchschnittliche Genauigkeiten von etwa 5-15</w:t>
      </w:r>
      <w:r w:rsidR="00C12506">
        <w:t xml:space="preserve"> Metern</w:t>
      </w:r>
      <w:r w:rsidR="00C57B40">
        <w:t xml:space="preserve"> </w:t>
      </w:r>
      <w:r w:rsidR="006C3E42">
        <w:t>erreichbar</w:t>
      </w:r>
      <w:r w:rsidR="00CD6E37">
        <w:t xml:space="preserve"> </w:t>
      </w:r>
      <w:sdt>
        <w:sdtPr>
          <w:alias w:val="To edit, see citavi.com/edit"/>
          <w:tag w:val="CitaviPlaceholder#371b406b-6812-4c53-9aaf-d735d8d386bd"/>
          <w:id w:val="1213468166"/>
          <w:placeholder>
            <w:docPart w:val="DefaultPlaceholder_-1854013440"/>
          </w:placeholder>
        </w:sdtPr>
        <w:sdtContent>
          <w:r w:rsidR="00CD6E3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GM1M2Y2LWNkYjktNDZlMi05MTgyLTAwZGQ3MjBmYmYxYS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5LTA0VDE0OjE3OjM0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MzNzFiNDA2Yi02ODEyLTRjNTMtOWFhZi1kNzM1ZDhkMzg2YmQiLCJUZXh0IjoiWzZdIiwiV0FJVmVyc2lvbiI6IjYuMTQuMC4wIn0=}</w:instrText>
          </w:r>
          <w:r w:rsidR="00CD6E37">
            <w:fldChar w:fldCharType="separate"/>
          </w:r>
          <w:r w:rsidR="006B2F4C">
            <w:t>[6]</w:t>
          </w:r>
          <w:r w:rsidR="00CD6E37">
            <w:fldChar w:fldCharType="end"/>
          </w:r>
        </w:sdtContent>
      </w:sdt>
      <w:r w:rsidR="00C57B40">
        <w:t>.</w:t>
      </w:r>
    </w:p>
    <w:p w14:paraId="29321058" w14:textId="4E6110F7" w:rsidR="00210C2F" w:rsidRPr="00210C2F" w:rsidRDefault="00C057EC" w:rsidP="00B84FFB">
      <w:pPr>
        <w:pStyle w:val="berschrift2"/>
      </w:pPr>
      <w:bookmarkStart w:id="17" w:name="_Toc144726440"/>
      <w:r>
        <w:t>Map</w:t>
      </w:r>
      <w:r w:rsidR="00EF04F3">
        <w:t>-</w:t>
      </w:r>
      <w:r>
        <w:t>Matching</w:t>
      </w:r>
      <w:bookmarkEnd w:id="17"/>
    </w:p>
    <w:p w14:paraId="67B2D622" w14:textId="3145545B"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xml:space="preserve">, </w:t>
      </w:r>
      <w:r w:rsidR="00915FA6">
        <w:t>und zum anderen</w:t>
      </w:r>
      <w:r w:rsidR="00164D06" w:rsidRPr="00E44949">
        <w:t xml:space="preserve">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w:t>
      </w:r>
      <w:r w:rsidR="00EF04F3">
        <w:rPr>
          <w:i/>
          <w:iCs/>
        </w:rPr>
        <w:t>-</w:t>
      </w:r>
      <w:r w:rsidR="001C5A67" w:rsidRPr="001C5A67">
        <w:rPr>
          <w:i/>
          <w:iCs/>
        </w:rPr>
        <w:t>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5MmFjZDhmNi03ODBjLTQwNzMtODQzNS03MjRkMzRkOTkzOTAiLCJUZXh0IjoiWzhdIiwiV0FJVmVyc2lvbiI6IjYuMTQuMC4wIn0=}</w:instrText>
          </w:r>
          <w:r w:rsidR="00B0097E">
            <w:fldChar w:fldCharType="separate"/>
          </w:r>
          <w:r w:rsidR="006B2F4C">
            <w:t>[8]</w:t>
          </w:r>
          <w:r w:rsidR="00B0097E">
            <w:fldChar w:fldCharType="end"/>
          </w:r>
        </w:sdtContent>
      </w:sdt>
      <w:r w:rsidR="001C5A67">
        <w:t xml:space="preserve">. </w:t>
      </w:r>
      <w:r w:rsidR="00DE7ABE" w:rsidRPr="008463AC">
        <w:t xml:space="preserve">Abb. 2 zeigt </w:t>
      </w:r>
      <w:r w:rsidR="00DE7ABE">
        <w:t>ein Beispiel für ein solches Map</w:t>
      </w:r>
      <w:r w:rsidR="00EF04F3">
        <w:t>-</w:t>
      </w:r>
      <w:r w:rsidR="00DE7ABE">
        <w:t>Matching.</w:t>
      </w:r>
    </w:p>
    <w:p w14:paraId="2D5B0550" w14:textId="36E43122" w:rsidR="006062C0" w:rsidRDefault="006062C0" w:rsidP="006062C0">
      <w:pPr>
        <w:pStyle w:val="AbbMitRahmen"/>
      </w:pPr>
      <w:r w:rsidRPr="00DE7ABE">
        <w:rPr>
          <w:noProof/>
        </w:rPr>
        <w:drawing>
          <wp:inline distT="0" distB="0" distL="0" distR="0" wp14:anchorId="6B3DA8EF" wp14:editId="71752B4C">
            <wp:extent cx="3836825" cy="1847850"/>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3"/>
                    <a:srcRect t="22120" b="-1"/>
                    <a:stretch/>
                  </pic:blipFill>
                  <pic:spPr bwMode="auto">
                    <a:xfrm>
                      <a:off x="0" y="0"/>
                      <a:ext cx="4027352" cy="1939609"/>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63FEDA92" w:rsidR="006062C0" w:rsidRDefault="00C132C0" w:rsidP="00AD7D24">
      <w:pPr>
        <w:pStyle w:val="Beschriftung"/>
      </w:pPr>
      <w:bookmarkStart w:id="18" w:name="_Toc144726565"/>
      <w:bookmarkStart w:id="19" w:name="_Toc143696915"/>
      <w:r>
        <w:t xml:space="preserve">Abb. </w:t>
      </w:r>
      <w:fldSimple w:instr=" SEQ Abb. \* ARABIC ">
        <w:r w:rsidR="00134B12">
          <w:rPr>
            <w:noProof/>
          </w:rPr>
          <w:t>2</w:t>
        </w:r>
      </w:fldSimple>
      <w:r>
        <w:t xml:space="preserve">: </w:t>
      </w:r>
      <w:r w:rsidR="00AD7D24">
        <w:tab/>
      </w:r>
      <w:r w:rsidR="006062C0">
        <w:t>Map</w:t>
      </w:r>
      <w:r w:rsidR="00EF04F3">
        <w:t>-</w:t>
      </w:r>
      <w:r w:rsidR="006062C0">
        <w:t>Matching von aufgenommenen GNSS-Punkten auf das Straßennetz</w:t>
      </w:r>
      <w:bookmarkEnd w:id="18"/>
      <w:r w:rsidR="006062C0">
        <w:t xml:space="preserve"> </w:t>
      </w:r>
      <w:bookmarkEnd w:id="19"/>
    </w:p>
    <w:p w14:paraId="6DA2FABF" w14:textId="4B3EFCDD"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JmMDYzMzQzLTI2ZWEtNDJhZi1hN2JjLTNkNzk3MTJkZThhOCIsIlRleHQiOiJbOF0iLCJXQUlWZXJzaW9uIjoiNi4xNC4wLjAifQ==}</w:instrText>
          </w:r>
          <w:r>
            <w:fldChar w:fldCharType="separate"/>
          </w:r>
          <w:r w:rsidR="006B2F4C">
            <w:t>[8]</w:t>
          </w:r>
          <w:r>
            <w:fldChar w:fldCharType="end"/>
          </w:r>
        </w:sdtContent>
      </w:sdt>
    </w:p>
    <w:p w14:paraId="71DEA2FE" w14:textId="77777777" w:rsidR="009C1B89" w:rsidRPr="009C1B89" w:rsidRDefault="009C1B89" w:rsidP="009C1B89"/>
    <w:p w14:paraId="508C4D9B" w14:textId="0B800117"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w:t>
      </w:r>
      <w:r w:rsidR="00EF04F3">
        <w:t>-</w:t>
      </w:r>
      <w:r w:rsidR="00AD453A">
        <w:t>Matching</w:t>
      </w:r>
      <w:r w:rsidR="00EF04F3">
        <w:t>-</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w:t>
      </w:r>
      <w:r w:rsidR="00380873">
        <w:rPr>
          <w:i/>
          <w:iCs/>
        </w:rPr>
        <w:t xml:space="preserve"> </w:t>
      </w:r>
      <w:r w:rsidR="00AD453A" w:rsidRPr="00E44949">
        <w:rPr>
          <w:i/>
          <w:iCs/>
        </w:rPr>
        <w:t>Markov</w:t>
      </w:r>
      <w:r w:rsidR="00380873">
        <w:rPr>
          <w:i/>
          <w:iCs/>
        </w:rPr>
        <w:t xml:space="preserve"> </w:t>
      </w:r>
      <w:r w:rsidR="00AD453A" w:rsidRPr="00E44949">
        <w:rPr>
          <w:i/>
          <w:iCs/>
        </w:rPr>
        <w:t>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t>
      </w:r>
      <w:r w:rsidR="00915FA6">
        <w:t>wird</w:t>
      </w:r>
      <w:r w:rsidR="00217C23">
        <w:t>.</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0Y2QwYTBhOC1lMTFiLTQ5N2EtOTAwZS0wYTA2ZDAwMTM0ZmEiLCJUZXh0IjoiWzhdIiwiV0FJVmVyc2lvbiI6IjYuMTQuMC4wIn0=}</w:instrText>
          </w:r>
          <w:r w:rsidR="009D55F6">
            <w:fldChar w:fldCharType="separate"/>
          </w:r>
          <w:r w:rsidR="006B2F4C">
            <w:t>[8]</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F10124">
            <wp:extent cx="3952875" cy="2270965"/>
            <wp:effectExtent l="0" t="0" r="0" b="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6082" cy="2301533"/>
                    </a:xfrm>
                    <a:prstGeom prst="rect">
                      <a:avLst/>
                    </a:prstGeom>
                    <a:noFill/>
                  </pic:spPr>
                </pic:pic>
              </a:graphicData>
            </a:graphic>
          </wp:inline>
        </w:drawing>
      </w:r>
    </w:p>
    <w:p w14:paraId="6B98833B" w14:textId="3612D716" w:rsidR="006E78A5" w:rsidRDefault="00C132C0" w:rsidP="00AD7D24">
      <w:pPr>
        <w:pStyle w:val="Beschriftung"/>
      </w:pPr>
      <w:bookmarkStart w:id="20" w:name="_Toc143696916"/>
      <w:bookmarkStart w:id="21" w:name="_Toc144726566"/>
      <w:r>
        <w:t xml:space="preserve">Abb. </w:t>
      </w:r>
      <w:fldSimple w:instr=" SEQ Abb. \* ARABIC ">
        <w:r w:rsidR="00134B12">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49378D50"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QzYTNmZjdjLWVjZGEtNDc3Ny1iZWU1LTU4NDBjNDA5NTg2NiIsIlRleHQiOiJbOF0iLCJXQUlWZXJzaW9uIjoiNi4xNC4wLjAifQ==}</w:instrText>
          </w:r>
          <w:r>
            <w:fldChar w:fldCharType="separate"/>
          </w:r>
          <w:r w:rsidR="006B2F4C">
            <w:t>[8]</w:t>
          </w:r>
          <w:r>
            <w:fldChar w:fldCharType="end"/>
          </w:r>
        </w:sdtContent>
      </w:sdt>
    </w:p>
    <w:p w14:paraId="37136B49" w14:textId="77777777" w:rsidR="00F63FEE" w:rsidRDefault="00F63FEE" w:rsidP="008119A8"/>
    <w:p w14:paraId="4E0AE37A" w14:textId="2060C756"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NlMjkwZmFlZi04OWFlLTQ3MGEtYWY2OC01YTQxMDI4MGRmMDkiLCJUZXh0IjoiWzhdIiwiV0FJVmVyc2lvbiI6IjYuMTQuMC4wIn0=}</w:instrText>
          </w:r>
          <w:r w:rsidR="009473F8">
            <w:fldChar w:fldCharType="separate"/>
          </w:r>
          <w:r w:rsidR="006B2F4C">
            <w:t>[8]</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102D8D4">
            <wp:extent cx="3057525" cy="2278583"/>
            <wp:effectExtent l="0" t="0" r="0" b="762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5"/>
                    <a:stretch>
                      <a:fillRect/>
                    </a:stretch>
                  </pic:blipFill>
                  <pic:spPr>
                    <a:xfrm>
                      <a:off x="0" y="0"/>
                      <a:ext cx="3103215" cy="2312633"/>
                    </a:xfrm>
                    <a:prstGeom prst="rect">
                      <a:avLst/>
                    </a:prstGeom>
                  </pic:spPr>
                </pic:pic>
              </a:graphicData>
            </a:graphic>
          </wp:inline>
        </w:drawing>
      </w:r>
    </w:p>
    <w:p w14:paraId="2F83858A" w14:textId="4434778D" w:rsidR="00D96721" w:rsidRDefault="00C132C0" w:rsidP="00AD7D24">
      <w:pPr>
        <w:pStyle w:val="Beschriftung"/>
      </w:pPr>
      <w:bookmarkStart w:id="22" w:name="_Toc143696917"/>
      <w:bookmarkStart w:id="23" w:name="_Toc144726567"/>
      <w:r>
        <w:t xml:space="preserve">Abb. </w:t>
      </w:r>
      <w:fldSimple w:instr=" SEQ Abb. \* ARABIC ">
        <w:r w:rsidR="00134B12">
          <w:rPr>
            <w:noProof/>
          </w:rPr>
          <w:t>4</w:t>
        </w:r>
      </w:fldSimple>
      <w:r>
        <w:t xml:space="preserve">: </w:t>
      </w:r>
      <w:r w:rsidR="00AD7D24">
        <w:tab/>
      </w:r>
      <w:r w:rsidR="00D96721">
        <w:t xml:space="preserve">Mögliche </w:t>
      </w:r>
      <w:r w:rsidR="00F63FEE">
        <w:t>Zustandsü</w:t>
      </w:r>
      <w:r w:rsidR="00D96721">
        <w:t>bergänge und optimale</w:t>
      </w:r>
      <w:bookmarkEnd w:id="22"/>
      <w:r w:rsidR="00414EEA">
        <w:t xml:space="preserve"> Kandidaten</w:t>
      </w:r>
      <w:bookmarkEnd w:id="23"/>
    </w:p>
    <w:p w14:paraId="75C2506D" w14:textId="5EBC8131"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gyOGFjMTI4LWQ2ZjAtNDQ3Ny1hZWExLTI2YWYxNzVlMWFmZCIsIlRleHQiOiJbOF0iLCJXQUlWZXJzaW9uIjoiNi4xNC4wLjAifQ==}</w:instrText>
          </w:r>
          <w:r>
            <w:fldChar w:fldCharType="separate"/>
          </w:r>
          <w:r w:rsidR="006B2F4C">
            <w:t>[8]</w:t>
          </w:r>
          <w:r>
            <w:fldChar w:fldCharType="end"/>
          </w:r>
        </w:sdtContent>
      </w:sdt>
    </w:p>
    <w:p w14:paraId="038AA834" w14:textId="77777777" w:rsidR="00F26DEA" w:rsidRDefault="00F26DEA" w:rsidP="008119A8"/>
    <w:p w14:paraId="4EA98F4E" w14:textId="53BFF76C"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S0wNFQxNzoxOTozO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5XSJ9XX0sIlRhZyI6IkNpdGF2aVBsYWNlaG9sZGVyIzJhN2MwNWI1LWE5YjQtNDdiMy04MDEzLTRmZmI2ODgyZDhmNCIsIlRleHQiOiJbOV0iLCJXQUlWZXJzaW9uIjoiNi4xNC4wLjAifQ==}</w:instrText>
          </w:r>
          <w:r w:rsidR="00FF414F">
            <w:fldChar w:fldCharType="separate"/>
          </w:r>
          <w:r w:rsidR="006B2F4C">
            <w:t>[9]</w:t>
          </w:r>
          <w:r w:rsidR="00FF414F">
            <w:fldChar w:fldCharType="end"/>
          </w:r>
        </w:sdtContent>
      </w:sdt>
      <w:r w:rsidR="00FF414F">
        <w:t xml:space="preserve">. Unter </w:t>
      </w:r>
      <w:r w:rsidR="00E37705">
        <w:t>E</w:t>
      </w:r>
      <w:r w:rsidR="00FF414F">
        <w:t xml:space="preserve">rsterem versteht man </w:t>
      </w:r>
      <w:r w:rsidR="00926C4B">
        <w:t>das Map</w:t>
      </w:r>
      <w:r w:rsidR="00EF04F3">
        <w:t>-</w:t>
      </w:r>
      <w:r w:rsidR="00926C4B">
        <w:t>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EF04F3">
        <w:t>-</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OF0ifV19LCJUYWciOiJDaXRhdmlQbGFjZWhvbGRlciMyYjUwZWNmYy1kOWM0LTQ3MWQtOTQyOS03MjVlN2QwYTRiY2EiLCJUZXh0IjoiWzhdIiwiV0FJVmVyc2lvbiI6IjYuMTQuMC4wIn0=}</w:instrText>
          </w:r>
          <w:r w:rsidR="00BA3A1C">
            <w:fldChar w:fldCharType="separate"/>
          </w:r>
          <w:r w:rsidR="006B2F4C">
            <w:t>[8]</w:t>
          </w:r>
          <w:r w:rsidR="00BA3A1C">
            <w:fldChar w:fldCharType="end"/>
          </w:r>
        </w:sdtContent>
      </w:sdt>
      <w:r w:rsidR="00B25605">
        <w:t>.</w:t>
      </w:r>
    </w:p>
    <w:p w14:paraId="6DF906A6" w14:textId="3957E106"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S0wNFQxNzoxOTozOSIsIlByb2plY3QiOnsiJHJlZiI6IjgifX0sIlVzZU51bWJlcmluZ1R5cGVPZlBhcmVudERvY3VtZW50IjpmYWxzZX1dLCJGb3JtYXR0ZWRUZXh0Ijp7IiRpZCI6IjIxIiwiQ291bnQiOjEsIlRleHRVbml0cyI6W3siJGlkIjoiMjIiLCJGb250U3R5bGUiOnsiJGlkIjoiMjMiLCJOZXV0cmFsIjp0cnVlfSwiUmVhZGluZ09yZGVyIjoxLCJUZXh0IjoiWzldIn1dfSwiVGFnIjoiQ2l0YXZpUGxhY2Vob2xkZXIjZGZiODkwMGItOGY0My00ZjQ0LWE1NzgtMDZjNGYyMGY0NmYyIiwiVGV4dCI6Ils5XSIsIldBSVZlcnNpb24iOiI2LjE0LjAuMCJ9}</w:instrText>
          </w:r>
          <w:r>
            <w:fldChar w:fldCharType="separate"/>
          </w:r>
          <w:r w:rsidR="006B2F4C">
            <w:t>[9]</w:t>
          </w:r>
          <w:r>
            <w:fldChar w:fldCharType="end"/>
          </w:r>
        </w:sdtContent>
      </w:sdt>
      <w:r>
        <w:t>, dass die Aufnahmerate einen wesentlichen Einfluss auf die Qualität des Map</w:t>
      </w:r>
      <w:r w:rsidR="00EF04F3">
        <w:t>-</w:t>
      </w:r>
      <w:r>
        <w:t>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4726441"/>
      <w:r>
        <w:t>Maschinelles Lernen</w:t>
      </w:r>
      <w:r w:rsidR="00441254">
        <w:t xml:space="preserve"> und Klassifikation</w:t>
      </w:r>
      <w:bookmarkEnd w:id="24"/>
    </w:p>
    <w:p w14:paraId="47D94C01" w14:textId="6B5ACA69" w:rsidR="008D5BBD" w:rsidRDefault="00151EEE" w:rsidP="00903292">
      <w:r>
        <w:t xml:space="preserve">Eine weit verbreitete Definition des Begriffs </w:t>
      </w:r>
      <w:r w:rsidR="00915FA6">
        <w:rPr>
          <w:i/>
          <w:iCs/>
        </w:rPr>
        <w:t>m</w:t>
      </w:r>
      <w:r w:rsidRPr="00151EEE">
        <w:rPr>
          <w:i/>
          <w:iCs/>
        </w:rPr>
        <w:t>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0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XSJ9XX0sIlRhZyI6IkNpdGF2aVBsYWNlaG9sZGVyIzI5ZmJkZWQzLWYzMDEtNDBjMS1iMmZlLWZlN2ZlODNjYzdlMiIsIlRleHQiOiJbMTBdIiwiV0FJVmVyc2lvbiI6IjYuMTQuMC4wIn0=}</w:instrText>
          </w:r>
          <w:r w:rsidR="005317E6">
            <w:fldChar w:fldCharType="separate"/>
          </w:r>
          <w:r w:rsidR="006B2F4C">
            <w:t>[10]</w:t>
          </w:r>
          <w:r w:rsidR="005317E6">
            <w:fldChar w:fldCharType="end"/>
          </w:r>
        </w:sdtContent>
      </w:sdt>
      <w:r>
        <w:t>. Er definierte</w:t>
      </w:r>
      <w:r w:rsidR="007C43FB">
        <w:t xml:space="preserve"> </w:t>
      </w:r>
      <w:r>
        <w:t xml:space="preserve">das </w:t>
      </w:r>
      <w:r w:rsidR="00915FA6">
        <w:t>m</w:t>
      </w:r>
      <w:r>
        <w:t xml:space="preserve">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w:t>
      </w:r>
      <w:r w:rsidR="00915FA6">
        <w:t>m</w:t>
      </w:r>
      <w:r w:rsidR="007C43FB">
        <w:t>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E5C60">
        <w:t>Erfahrung</w:t>
      </w:r>
      <w:r w:rsidR="003B0139" w:rsidRPr="005E5C60">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c6MTk6Mzk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RdIn1dfSwiVGFnIjoiQ2l0YXZpUGxhY2Vob2xkZXIjODY2MTg1ZGUtZTczNC00OWEyLTgyNWItMTA0MzgzYjRkODRlIiwiVGV4dCI6IlsxMSwgUy4gNF0iLCJXQUlWZXJzaW9uIjoiNi4xNC4wLjAifQ==}</w:instrText>
          </w:r>
          <w:r w:rsidR="00334A61">
            <w:fldChar w:fldCharType="separate"/>
          </w:r>
          <w:r w:rsidR="006B2F4C">
            <w:t>[11, S. 4]</w:t>
          </w:r>
          <w:r w:rsidR="00334A61">
            <w:fldChar w:fldCharType="end"/>
          </w:r>
        </w:sdtContent>
      </w:sdt>
      <w:r w:rsidR="00E26969">
        <w:t xml:space="preserve"> </w:t>
      </w:r>
      <w:r w:rsidR="00D24E2C">
        <w:t>Die meisten Algorithmen sind modellbasi</w:t>
      </w:r>
      <w:r w:rsidR="00D24E2C" w:rsidRPr="00E44949">
        <w:t>ert, das heißt</w:t>
      </w:r>
      <w:r w:rsidR="005E5C60">
        <w:t>,</w:t>
      </w:r>
      <w:r w:rsidR="00D24E2C" w:rsidRPr="00E44949">
        <w:t xml:space="preserve">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D616A4">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w:t>
      </w:r>
      <w:r w:rsidR="005E5C60">
        <w:t>,</w:t>
      </w:r>
      <w:r w:rsidR="002216D1">
        <w:t xml:space="preserve">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E510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2VDE1OjUyOjQ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OWZmLl0ifV19LCJUYWciOiJDaXRhdmlQbGFjZWhvbGRlciNhN2RhZWJhOS1lM2I1LTRlYmEtOThjMi1jZDQ1NWMxYjNhM2IiLCJUZXh0IjoiWzExLCBTLiAxOWZmLl0iLCJXQUlWZXJzaW9uIjoiNi4xNS4yLjAifQ==}</w:instrText>
          </w:r>
          <w:r w:rsidR="00090B15">
            <w:fldChar w:fldCharType="separate"/>
          </w:r>
          <w:r w:rsidR="00E51011">
            <w:t>[11, S. 19ff.]</w:t>
          </w:r>
          <w:r w:rsidR="00090B15">
            <w:fldChar w:fldCharType="end"/>
          </w:r>
        </w:sdtContent>
      </w:sdt>
      <w:r w:rsidR="00090B15">
        <w:t>.</w:t>
      </w:r>
      <w:r w:rsidR="00720A41">
        <w:t xml:space="preserve"> </w:t>
      </w:r>
    </w:p>
    <w:p w14:paraId="5659B5F1" w14:textId="01C61969"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E510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ZUMTU6NTI6NDQiLCJQcm9qZWN0Ijp7IiRyZWYiOiI4In19LCJTdWZmaXgiOiJ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NmYuXSJ9XX0sIlRhZyI6IkNpdGF2aVBsYWNlaG9sZGVyIzc1YjEwMjAxLWJkOTYtNDIxNy1iNmJlLTEwNjI2MWQwMjUzMiIsIlRleHQiOiJbMTEsIFMuIDZmLl0iLCJXQUlWZXJzaW9uIjoiNi4xNS4yLjAifQ==}</w:instrText>
          </w:r>
          <w:r w:rsidR="004E4DC0">
            <w:fldChar w:fldCharType="separate"/>
          </w:r>
          <w:r w:rsidR="00E51011">
            <w:t>[11, S. 6f.]</w:t>
          </w:r>
          <w:r w:rsidR="004E4DC0">
            <w:fldChar w:fldCharType="end"/>
          </w:r>
        </w:sdtContent>
      </w:sdt>
      <w:r w:rsidR="00BE5E95">
        <w:t>.</w:t>
      </w:r>
      <w:r w:rsidR="000C125F">
        <w:t xml:space="preserve"> </w:t>
      </w:r>
      <w:r w:rsidR="004E4DC0">
        <w:t xml:space="preserve">Eine für das </w:t>
      </w:r>
      <w:r w:rsidR="00915FA6">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YWY5NjM3NjEtMGQ2NS00YzNhLWJlYmUtZmYxOTkxYTFiYTdhIiwiVGV4dCI6IlsxMl0iLCJXQUlWZXJzaW9uIjoiNi4xNC4wLjAifQ==}</w:instrText>
          </w:r>
          <w:r w:rsidR="006030F9">
            <w:fldChar w:fldCharType="separate"/>
          </w:r>
          <w:r w:rsidR="006B2F4C">
            <w:t>[12]</w:t>
          </w:r>
          <w:r w:rsidR="006030F9">
            <w:fldChar w:fldCharType="end"/>
          </w:r>
        </w:sdtContent>
      </w:sdt>
      <w:r w:rsidR="006030F9">
        <w:t xml:space="preserve">. Vereinfacht </w:t>
      </w:r>
      <w:r w:rsidR="00F23395">
        <w:t>beschrieben</w:t>
      </w:r>
      <w:r w:rsidR="006030F9">
        <w:t xml:space="preserve">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0FCA6FE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ktMDRUMTc6MTk6Mzk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lmZi5dIn1dfSwiVGFnIjoiQ2l0YXZpUGxhY2Vob2xkZXIjMzM4NWYzY2QtODAyOS00ODBmLWE5NmYtMzgxNzI1ZTBjOTE0IiwiVGV4dCI6IlsxMSwgUy4gOWZmLl0iLCJXQUlWZXJzaW9uIjoiNi4xNC4wLjAifQ==}</w:instrText>
          </w:r>
          <w:r w:rsidR="00C0492F">
            <w:fldChar w:fldCharType="separate"/>
          </w:r>
          <w:r w:rsidR="006B2F4C">
            <w:t>[11,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4726442"/>
      <w:r>
        <w:t xml:space="preserve">Eingesetzte </w:t>
      </w:r>
      <w:r w:rsidR="00441254">
        <w:t>Klassifikationsverfahren</w:t>
      </w:r>
      <w:bookmarkEnd w:id="25"/>
    </w:p>
    <w:p w14:paraId="34D83821" w14:textId="37534507" w:rsidR="0022187A" w:rsidRPr="00713E80" w:rsidRDefault="00713E80" w:rsidP="00713E80">
      <w:r>
        <w:t xml:space="preserve">Es existieren zahlreiche </w:t>
      </w:r>
      <w:r w:rsidR="00915FA6">
        <w:t>m</w:t>
      </w:r>
      <w:r>
        <w:t xml:space="preserve">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4726443"/>
      <w:r>
        <w:t>Support</w:t>
      </w:r>
      <w:r w:rsidR="000A2F5D">
        <w:t xml:space="preserve"> </w:t>
      </w:r>
      <w:r>
        <w:t>Vector</w:t>
      </w:r>
      <w:r w:rsidR="000A2F5D">
        <w:t xml:space="preserve"> </w:t>
      </w:r>
      <w:r>
        <w:t>Machine</w:t>
      </w:r>
      <w:bookmarkEnd w:id="26"/>
    </w:p>
    <w:p w14:paraId="023D4D43" w14:textId="7B025209" w:rsidR="00CD2229" w:rsidRDefault="003740BE" w:rsidP="00822681">
      <w:r>
        <w:t>Die</w:t>
      </w:r>
      <w:r w:rsidRPr="003740BE">
        <w:t xml:space="preserve"> </w:t>
      </w:r>
      <w:r w:rsidRPr="00F23395">
        <w:rPr>
          <w:i/>
          <w:iCs/>
        </w:rPr>
        <w:t>Support</w:t>
      </w:r>
      <w:r w:rsidR="000A2F5D" w:rsidRPr="00F23395">
        <w:rPr>
          <w:i/>
          <w:iCs/>
        </w:rPr>
        <w:t xml:space="preserve"> </w:t>
      </w:r>
      <w:r w:rsidRPr="00F23395">
        <w:rPr>
          <w:i/>
          <w:iCs/>
        </w:rPr>
        <w:t>Vector</w:t>
      </w:r>
      <w:r w:rsidR="000A2F5D" w:rsidRPr="00F23395">
        <w:rPr>
          <w:i/>
          <w:iCs/>
        </w:rPr>
        <w:t xml:space="preserve"> </w:t>
      </w:r>
      <w:r w:rsidRPr="00F23395">
        <w:rPr>
          <w:i/>
          <w:iCs/>
        </w:rPr>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TmFtZSI6IldJUkVzIENvbXB1dGF0aW9uYWwgU3RhdGlzdGljcyIsIlBhZ2luYXRpb24iOjAsIlByb3RlY3RlZCI6ZmFsc2UsIkNyZWF0ZWRCeSI6Il9MZW5uaSBLb2VwcGVyIiwiQ3JlYXRlZE9uIjoiMjAyMy0wOS0wNFQxMjoyNTozOCIsIk1vZGlmaWVkQnkiOiJfTGVubmkgS29lcHBlciIsIklkIjoiNzZhNDlkOTctYjc2ZS00MTM5LWE5ZWEtZjAzM2U5N2E1NDFjIiwiTW9kaWZpZWRPbiI6IjIwMjMtMDktMDRUMTI6MjU6Mzg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ktMDRUMTc6MTk6Mz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MTNdIn1dfSwiVGFnIjoiQ2l0YXZpUGxhY2Vob2xkZXIjYmUyYzM4NTEtMTI5MC00Yzc4LTg2YWUtNzNjMTlmY2Y3NWExIiwiVGV4dCI6IlsxM10iLCJXQUlWZXJzaW9uIjoiNi4xNC4wLjAifQ==}</w:instrText>
          </w:r>
          <w:r w:rsidR="00A27A9B">
            <w:fldChar w:fldCharType="separate"/>
          </w:r>
          <w:r w:rsidR="006B2F4C">
            <w:t>[13]</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F23395">
        <w:t xml:space="preserve">Länge </w:t>
      </w:r>
      <w:r w:rsidR="00186D5A">
        <w:t xml:space="preserve">und </w:t>
      </w:r>
      <w:r w:rsidR="00186D5A" w:rsidRPr="00F23395">
        <w:t xml:space="preserve">Breite der </w:t>
      </w:r>
      <w:r w:rsidR="00A27A9B" w:rsidRPr="00F23395">
        <w:t>Kronb</w:t>
      </w:r>
      <w:r w:rsidR="00186D5A" w:rsidRPr="00F23395">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F23395">
        <w:t>fände</w:t>
      </w:r>
      <w:r w:rsidR="002D6CB2">
        <w:t>.</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56F5F429" w:rsidR="00B6031F" w:rsidRDefault="00C132C0" w:rsidP="00AD7D24">
      <w:pPr>
        <w:pStyle w:val="Beschriftung"/>
      </w:pPr>
      <w:bookmarkStart w:id="27" w:name="_Toc144726568"/>
      <w:bookmarkStart w:id="28" w:name="_Toc143696918"/>
      <w:r>
        <w:t xml:space="preserve">Abb. </w:t>
      </w:r>
      <w:fldSimple w:instr=" SEQ Abb. \* ARABIC ">
        <w:r w:rsidR="00134B12">
          <w:rPr>
            <w:noProof/>
          </w:rPr>
          <w:t>5</w:t>
        </w:r>
      </w:fldSimple>
      <w:r>
        <w:t xml:space="preserve">: </w:t>
      </w:r>
      <w:r w:rsidR="00AD7D24">
        <w:tab/>
      </w:r>
      <w:r w:rsidR="009F0580">
        <w:t xml:space="preserve">Lineare Separierung durch </w:t>
      </w:r>
      <w:r w:rsidR="003C6DEB">
        <w:t>suboptimale und optimale Hyperebene</w:t>
      </w:r>
      <w:bookmarkEnd w:id="27"/>
      <w:r w:rsidR="003C6DEB">
        <w:t xml:space="preserve"> </w:t>
      </w:r>
      <w:bookmarkEnd w:id="28"/>
    </w:p>
    <w:p w14:paraId="7C018FDA" w14:textId="52BB15D0"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ZdIn1dfSwiVGFnIjoiQ2l0YXZpUGxhY2Vob2xkZXIjMTVhNTVhZTUtYmJmMy00NDg2LWIxODMtMzIwZDcwM2EwZGQ4IiwiVGV4dCI6IlsxMSwgUy4gMTU2XSIsIldBSVZlcnNpb24iOiI2LjE0LjAuMCJ9}</w:instrText>
          </w:r>
          <w:r>
            <w:fldChar w:fldCharType="separate"/>
          </w:r>
          <w:r w:rsidR="006B2F4C">
            <w:t>[11, S. 156]</w:t>
          </w:r>
          <w:r>
            <w:fldChar w:fldCharType="end"/>
          </w:r>
        </w:sdtContent>
      </w:sdt>
    </w:p>
    <w:p w14:paraId="6539F010" w14:textId="77777777" w:rsidR="009F0580" w:rsidRDefault="009F0580" w:rsidP="009F0580"/>
    <w:p w14:paraId="147AA7FC" w14:textId="44C5BA04"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TmFtZSI6IldJUkVzIENvbXB1dGF0aW9uYWwgU3RhdGlzdGljcyIsIlBhZ2luYXRpb24iOjAsIlByb3RlY3RlZCI6ZmFsc2UsIkNyZWF0ZWRCeSI6Il9MZW5uaSBLb2VwcGVyIiwiQ3JlYXRlZE9uIjoiMjAyMy0wOS0wNFQxMjoyNTozOCIsIk1vZGlmaWVkQnkiOiJfTGVubmkgS29lcHBlciIsIklkIjoiNzZhNDlkOTctYjc2ZS00MTM5LWE5ZWEtZjAzM2U5N2E1NDFjIiwiTW9kaWZpZWRPbiI6IjIwMjMtMDktMDRUMTI6MjU6Mzg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ktMDRUMTc6MTk6Mz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MTNdIn1dfSwiVGFnIjoiQ2l0YXZpUGxhY2Vob2xkZXIjNTNmNDRhNjctNjBmNC00MTQ1LTgzY2UtOWM0NTQwMjY1NjY0IiwiVGV4dCI6IlsxM10iLCJXQUlWZXJzaW9uIjoiNi4xNC4wLjAifQ==}</w:instrText>
          </w:r>
          <w:r w:rsidR="002677E9">
            <w:fldChar w:fldCharType="separate"/>
          </w:r>
          <w:r w:rsidR="006B2F4C">
            <w:t>[13]</w:t>
          </w:r>
          <w:r w:rsidR="002677E9">
            <w:fldChar w:fldCharType="end"/>
          </w:r>
        </w:sdtContent>
      </w:sdt>
      <w:r w:rsidR="002677E9">
        <w:t>.</w:t>
      </w:r>
    </w:p>
    <w:p w14:paraId="6B4B1CDC" w14:textId="2546528A"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TZmLl0ifV19LCJUYWciOiJDaXRhdmlQbGFjZWhvbGRlciMyYmM0NGExNy1iNDRkLTRlNDctYjBhNy03MWIxMjdlMTBmYjEiLCJUZXh0IjoiWzExLCBTLiAxNTZmLl0iLCJXQUlWZXJzaW9uIjoiNi4xNC4wLjAifQ==}</w:instrText>
          </w:r>
          <w:r w:rsidR="000D1CB7">
            <w:fldChar w:fldCharType="separate"/>
          </w:r>
          <w:r w:rsidR="006B2F4C">
            <w:t>[11,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3E9B2E26" w:rsidR="00520A4B" w:rsidRDefault="00C132C0" w:rsidP="00AD7D24">
      <w:pPr>
        <w:pStyle w:val="Beschriftung"/>
      </w:pPr>
      <w:bookmarkStart w:id="29" w:name="_Toc144726569"/>
      <w:bookmarkStart w:id="30" w:name="_Toc143696919"/>
      <w:r>
        <w:t xml:space="preserve">Abb. </w:t>
      </w:r>
      <w:fldSimple w:instr=" SEQ Abb. \* ARABIC ">
        <w:r w:rsidR="00134B12">
          <w:rPr>
            <w:noProof/>
          </w:rPr>
          <w:t>6</w:t>
        </w:r>
      </w:fldSimple>
      <w:r>
        <w:t xml:space="preserve">: </w:t>
      </w:r>
      <w:r w:rsidR="00AD7D24">
        <w:tab/>
      </w:r>
      <w:r w:rsidR="00520A4B">
        <w:t>Effekt des Regularisierungsparameters C bei Soft-Margin-SVMs</w:t>
      </w:r>
      <w:bookmarkEnd w:id="29"/>
      <w:r w:rsidR="00520A4B">
        <w:t xml:space="preserve"> </w:t>
      </w:r>
      <w:bookmarkEnd w:id="30"/>
    </w:p>
    <w:p w14:paraId="1BDE4B10" w14:textId="63CF8D93"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ddIn1dfSwiVGFnIjoiQ2l0YXZpUGxhY2Vob2xkZXIjODU5YTRkMmItZTFjNy00MTM4LTg4YWMtYjg2NmVmNjdiMjBjIiwiVGV4dCI6IlsxMSwgUy4gMTU3XSIsIldBSVZlcnNpb24iOiI2LjE0LjAuMCJ9}</w:instrText>
          </w:r>
          <w:r>
            <w:fldChar w:fldCharType="separate"/>
          </w:r>
          <w:r w:rsidR="006B2F4C">
            <w:t>[11, S. 157]</w:t>
          </w:r>
          <w:r>
            <w:fldChar w:fldCharType="end"/>
          </w:r>
        </w:sdtContent>
      </w:sdt>
    </w:p>
    <w:p w14:paraId="6C4EA676" w14:textId="77777777" w:rsidR="00520A4B" w:rsidRDefault="00520A4B" w:rsidP="00520A4B"/>
    <w:p w14:paraId="16AA359B" w14:textId="4E54C908"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OYW1lIjoiV0lSRXMgQ29tcHV0YXRpb25hbCBTdGF0aXN0aWNzIiwiUGFnaW5hdGlvbiI6MCwiUHJvdGVjdGVkIjpmYWxzZSwiQ3JlYXRlZEJ5IjoiX0xlbm5pIEtvZXBwZXIiLCJDcmVhdGVkT24iOiIyMDIzLTA5LTA0VDEyOjI1OjM4IiwiTW9kaWZpZWRCeSI6Il9MZW5uaSBLb2VwcGVyIiwiSWQiOiI3NmE0OWQ5Ny1iNzZlLTQxMzktYTllYS1mMDMzZTk3YTU0MWMiLCJNb2RpZmllZE9uIjoiMjAyMy0wOS0wNFQxMjoyNTozOC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S0wNFQxNzoxOTozO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10ifV19LCJUYWciOiJDaXRhdmlQbGFjZWhvbGRlciNjMjRjZjQyMi0xZDdjLTRkMjYtODdmYS04MWNkN2I2OWExMjkiLCJUZXh0IjoiWzEzXSIsIldBSVZlcnNpb24iOiI2LjE0LjAuMCJ9}</w:instrText>
          </w:r>
          <w:r w:rsidR="00062EBF">
            <w:fldChar w:fldCharType="separate"/>
          </w:r>
          <w:r w:rsidR="006B2F4C">
            <w:t>[13]</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18"/>
                    <a:stretch>
                      <a:fillRect/>
                    </a:stretch>
                  </pic:blipFill>
                  <pic:spPr>
                    <a:xfrm>
                      <a:off x="0" y="0"/>
                      <a:ext cx="4800600" cy="1604963"/>
                    </a:xfrm>
                    <a:prstGeom prst="rect">
                      <a:avLst/>
                    </a:prstGeom>
                  </pic:spPr>
                </pic:pic>
              </a:graphicData>
            </a:graphic>
          </wp:inline>
        </w:drawing>
      </w:r>
    </w:p>
    <w:p w14:paraId="4FA03520" w14:textId="334940B8" w:rsidR="00520A4B" w:rsidRDefault="00C132C0" w:rsidP="00AD7D24">
      <w:pPr>
        <w:pStyle w:val="Beschriftung"/>
      </w:pPr>
      <w:bookmarkStart w:id="31" w:name="_Toc144726570"/>
      <w:bookmarkStart w:id="32" w:name="_Toc143696920"/>
      <w:r>
        <w:t xml:space="preserve">Abb. </w:t>
      </w:r>
      <w:fldSimple w:instr=" SEQ Abb. \* ARABIC ">
        <w:r w:rsidR="00134B12">
          <w:rPr>
            <w:noProof/>
          </w:rPr>
          <w:t>7</w:t>
        </w:r>
      </w:fldSimple>
      <w:r>
        <w:t xml:space="preserve">: </w:t>
      </w:r>
      <w:r w:rsidR="00AD7D24">
        <w:tab/>
      </w:r>
      <w:r w:rsidR="00C16593">
        <w:t>Hinzufügen von Merkmalen, um Datenpunkte separierbar zu machen</w:t>
      </w:r>
      <w:bookmarkEnd w:id="31"/>
      <w:r w:rsidR="00C16593">
        <w:t xml:space="preserve"> </w:t>
      </w:r>
      <w:bookmarkEnd w:id="32"/>
    </w:p>
    <w:p w14:paraId="61887323" w14:textId="7B8CFB23"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ldIn1dfSwiVGFnIjoiQ2l0YXZpUGxhY2Vob2xkZXIjMzA0ZWEyMjgtM2I1Mi00YTkxLWI5MjctMjg5OGYwNTkwZDZmIiwiVGV4dCI6IlsxMSwgUy4gMTU5XSIsIldBSVZlcnNpb24iOiI2LjE0LjAuMCJ9}</w:instrText>
          </w:r>
          <w:r>
            <w:fldChar w:fldCharType="separate"/>
          </w:r>
          <w:r w:rsidR="006B2F4C">
            <w:t>[11,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167F04ED"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YwZmYuXSJ9XX0sIlRhZyI6IkNpdGF2aVBsYWNlaG9sZGVyIzU2OWI0ZTg2LWJhM2MtNDcxYy1hYzdmLTIxNTA0MmNjMzMxZSIsIlRleHQiOiJbMTEsIFMuIDE2MGZmLl0iLCJXQUlWZXJzaW9uIjoiNi4xNC4wLjAifQ==}</w:instrText>
          </w:r>
          <w:r w:rsidR="00062EBF">
            <w:fldChar w:fldCharType="separate"/>
          </w:r>
          <w:r w:rsidR="006B2F4C">
            <w:t>[11,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proofErr w:type="spellStart"/>
      <w:r w:rsidR="00CE33AB">
        <w:t>uch</w:t>
      </w:r>
      <w:proofErr w:type="spellEnd"/>
      <w:r w:rsidR="00CE33AB">
        <w:t xml:space="preserve">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502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xIiwiU3RhcnRQYWdlIjp7IiRpZCI6IjUiLCIkdHlwZSI6IlN3aXNzQWNhZGVtaWMuUGFnZU51bWJlciwgU3dpc3NBY2FkZW1pYyIsIklzRnVsbHlOdW1lcmljIjp0cnVlLCJOdW1iZXIiOjE2MSwiTnVtYmVyaW5nVHlwZSI6MCwiTnVtZXJhbFN5c3RlbSI6MCwiT3JpZ2luYWxTdHJpbmciOiIxNjEiLCJQcmV0dHlTdHJpbmciOiIx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VQxNjo1NToxM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jFmLl0ifV19LCJUYWciOiJDaXRhdmlQbGFjZWhvbGRlciNkOGY3MGQ3OS04MTAxLTQ3MDgtYjQ5MC1mYmIzYTA3OWZjYzEiLCJUZXh0IjoiWzExLCBTLiAxNjFmLl0iLCJXQUlWZXJzaW9uIjoiNi4xNS4yLjAifQ==}</w:instrText>
          </w:r>
          <w:r w:rsidR="00CD6604">
            <w:fldChar w:fldCharType="separate"/>
          </w:r>
          <w:r w:rsidR="005502C3">
            <w:t>[11, S. 161f.]</w:t>
          </w:r>
          <w:r w:rsidR="00CD6604">
            <w:fldChar w:fldCharType="end"/>
          </w:r>
        </w:sdtContent>
      </w:sdt>
      <w:r w:rsidR="00CE33AB">
        <w:t>.</w:t>
      </w:r>
    </w:p>
    <w:p w14:paraId="7C62DB55" w14:textId="36340769" w:rsidR="007B71BC" w:rsidRDefault="006A3E79" w:rsidP="007B71BC">
      <w:pPr>
        <w:pStyle w:val="berschrift3"/>
      </w:pPr>
      <w:bookmarkStart w:id="33" w:name="_Toc144726444"/>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1E2A5C64" w:rsidR="00D1594F" w:rsidRPr="00D1594F" w:rsidRDefault="006A3E79" w:rsidP="00F667AF">
      <w:r w:rsidRPr="00F23395">
        <w:rPr>
          <w:i/>
          <w:iCs/>
        </w:rPr>
        <w:t>Decision</w:t>
      </w:r>
      <w:r w:rsidR="000A2F5D" w:rsidRPr="00F23395">
        <w:rPr>
          <w:i/>
          <w:iCs/>
        </w:rPr>
        <w:t xml:space="preserve"> </w:t>
      </w:r>
      <w:r w:rsidRPr="00F23395">
        <w:rPr>
          <w:i/>
          <w:iCs/>
        </w:rPr>
        <w:t>Trees</w:t>
      </w:r>
      <w:r w:rsidR="001E2EE2">
        <w:t xml:space="preserve"> sind mächtige</w:t>
      </w:r>
      <w:r w:rsidR="00A5600B">
        <w:t xml:space="preserve"> und dabei dennoch gut interpretierbare</w:t>
      </w:r>
      <w:r w:rsidR="001E2EE2">
        <w:t xml:space="preserve"> Klassifikationsverfahren</w:t>
      </w:r>
      <w:r w:rsidR="00F667AF">
        <w:t xml:space="preserve">. </w:t>
      </w:r>
      <w:r>
        <w:t>Sie basieren auf einer</w:t>
      </w:r>
      <w:r w:rsidR="00C050FB">
        <w:t xml:space="preserve"> gewöhnlichen</w:t>
      </w:r>
      <w:r>
        <w:t xml:space="preserve">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GaXJzdE5hbWUiOiJKZWhhZCIsIkxhc3ROYW1lIjoiQWxpIiwiUHJvdGVjdGVkIjpmYWxzZSwiU2V4IjowLCJDcmVhdGVkQnkiOiJfTGVubmkgS29lcHBlciIsIkNyZWF0ZWRPbiI6IjIwMjMtMDktMDRUMTI6MDI6NTUiLCJNb2RpZmllZEJ5IjoiX0xlbm5pIEtvZXBwZXIiLCJJZCI6ImRkMGVjOTIwLTUzODctNDUxNi1hMmEzLTk1MTY5ZmY2MDI1MyIsIk1vZGlmaWVkT24iOiIyMDIzLTA5LTA0VDEyOjAyOjU1IiwiUHJvamVjdCI6eyIkaWQiOiI4IiwiJHR5cGUiOiJTd2lzc0FjYWRlbWljLkNpdGF2aS5Qcm9qZWN0LCBTd2lzc0FjYWRlbWljLkNpdGF2aSJ9fSx7IiRpZCI6Ijk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w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x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4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toYW4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5LTA0VDEyOjAyOjU1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zE0XSJ9XX0sIlRhZyI6IkNpdGF2aVBsYWNlaG9sZGVyI2EwMmJiNTg2LWFlOTgtNGUzMi1hNDBkLWQyNDkwM2ZhNGQ0NyIsIlRleHQiOiJbMTRdIiwiV0FJVmVyc2lvbiI6IjYuMTQuMC4wIn0=}</w:instrText>
          </w:r>
          <w:r w:rsidR="00F667AF">
            <w:fldChar w:fldCharType="separate"/>
          </w:r>
          <w:r w:rsidR="006B2F4C">
            <w:t>[14]</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E0744F2" w:rsidR="00822681" w:rsidRDefault="00C132C0" w:rsidP="00AD7D24">
      <w:pPr>
        <w:pStyle w:val="Beschriftung"/>
      </w:pPr>
      <w:bookmarkStart w:id="34" w:name="_Toc144726571"/>
      <w:bookmarkStart w:id="35" w:name="_Toc143696921"/>
      <w:r>
        <w:t xml:space="preserve">Abb. </w:t>
      </w:r>
      <w:fldSimple w:instr=" SEQ Abb. \* ARABIC ">
        <w:r w:rsidR="00134B12">
          <w:rPr>
            <w:noProof/>
          </w:rPr>
          <w:t>8</w:t>
        </w:r>
      </w:fldSimple>
      <w:r>
        <w:t xml:space="preserve">: </w:t>
      </w:r>
      <w:r w:rsidR="00AD7D24">
        <w:tab/>
      </w:r>
      <w:r w:rsidR="00D1594F">
        <w:t xml:space="preserve">Beispiel für einen </w:t>
      </w:r>
      <w:r w:rsidR="00414EEA">
        <w:t>Decision</w:t>
      </w:r>
      <w:r w:rsidR="000A2F5D">
        <w:t xml:space="preserve"> </w:t>
      </w:r>
      <w:r w:rsidR="00414EEA">
        <w:t>Tree</w:t>
      </w:r>
      <w:bookmarkEnd w:id="34"/>
      <w:r w:rsidR="00D1594F">
        <w:t xml:space="preserve"> </w:t>
      </w:r>
      <w:bookmarkEnd w:id="35"/>
    </w:p>
    <w:p w14:paraId="6F046DC3" w14:textId="1FFA3271"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c4XSJ9XX0sIlRhZyI6IkNpdGF2aVBsYWNlaG9sZGVyIzA1NzY4MWY5LWIyYTAtNDU4YS04NmFiLWYzNzk5MTIyODY1ZiIsIlRleHQiOiJbMTEsIFMuIDE3OF0iLCJXQUlWZXJzaW9uIjoiNi4xNC4wLjAifQ==}</w:instrText>
          </w:r>
          <w:r>
            <w:fldChar w:fldCharType="separate"/>
          </w:r>
          <w:r w:rsidR="006B2F4C">
            <w:t>[11, S. 178]</w:t>
          </w:r>
          <w:r>
            <w:fldChar w:fldCharType="end"/>
          </w:r>
        </w:sdtContent>
      </w:sdt>
    </w:p>
    <w:p w14:paraId="721C95DB" w14:textId="4EF95DC7"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w:t>
      </w:r>
      <w:r w:rsidR="00F23395">
        <w:t>,</w:t>
      </w:r>
      <w:r w:rsidR="00F23395"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D616A4" w:rsidRPr="00D616A4">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TgxZmYuXSJ9XX0sIlRhZyI6IkNpdGF2aVBsYWNlaG9sZGVyI2FmZDUyNGQ2LWNiM2ItNDk4NS1iZGUwLWVhMGJjZGJmZjM5ZCIsIlRleHQiOiJbMTEsIFMuIDE4MWZmLl0iLCJXQUlWZXJzaW9uIjoiNi4xNC4wLjAifQ==}</w:instrText>
          </w:r>
          <w:r w:rsidR="0068462D" w:rsidRPr="00E44949">
            <w:fldChar w:fldCharType="separate"/>
          </w:r>
          <w:r w:rsidR="006B2F4C">
            <w:t>[11, S. 181ff.]</w:t>
          </w:r>
          <w:r w:rsidR="0068462D" w:rsidRPr="00E44949">
            <w:fldChar w:fldCharType="end"/>
          </w:r>
        </w:sdtContent>
      </w:sdt>
      <w:r w:rsidR="0068462D">
        <w:t xml:space="preserve">. </w:t>
      </w:r>
    </w:p>
    <w:p w14:paraId="694D0EB1" w14:textId="76A0A53C" w:rsidR="00D91BA2" w:rsidRDefault="00293388" w:rsidP="00573EF4">
      <w:r>
        <w:t>Decision</w:t>
      </w:r>
      <w:r w:rsidR="000A2F5D">
        <w:t xml:space="preserve"> </w:t>
      </w:r>
      <w:r>
        <w:t xml:space="preserve">Trees bilden die Basis für ein weiteres Klassifikationsverfahren: den </w:t>
      </w:r>
      <w:r w:rsidRPr="00F23395">
        <w:rPr>
          <w:i/>
          <w:iCs/>
        </w:rPr>
        <w:t>Random</w:t>
      </w:r>
      <w:r w:rsidR="000A2F5D" w:rsidRPr="00F23395">
        <w:rPr>
          <w:i/>
          <w:iCs/>
        </w:rPr>
        <w:t xml:space="preserve"> </w:t>
      </w:r>
      <w:r w:rsidRPr="00F23395">
        <w:rPr>
          <w:i/>
          <w:iCs/>
        </w:rPr>
        <w:t>Forest</w:t>
      </w:r>
      <w:r>
        <w: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GaXJzdE5hbWUiOiJKZWhhZCIsIkxhc3ROYW1lIjoiQWxpIiwiUHJvdGVjdGVkIjpmYWxzZSwiU2V4IjowLCJDcmVhdGVkQnkiOiJfTGVubmkgS29lcHBlciIsIkNyZWF0ZWRPbiI6IjIwMjMtMDktMDRUMTI6MDI6NTUiLCJNb2RpZmllZEJ5IjoiX0xlbm5pIEtvZXBwZXIiLCJJZCI6ImRkMGVjOTIwLTUzODctNDUxNi1hMmEzLTk1MTY5ZmY2MDI1MyIsIk1vZGlmaWVkT24iOiIyMDIzLTA5LTA0VDEyOjAyOjU1IiwiUHJvamVjdCI6eyIkaWQiOiI4IiwiJHR5cGUiOiJTd2lzc0FjYWRlbWljLkNpdGF2aS5Qcm9qZWN0LCBTd2lzc0FjYWRlbWljLkNpdGF2aSJ9fSx7IiRpZCI6Ijk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w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x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4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toYW4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5LTA0VDEyOjAyOjU1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zE0XSJ9XX0sIlRhZyI6IkNpdGF2aVBsYWNlaG9sZGVyI2RjZmFhYTViLWJmZWYtNGIxYS05YzhmLTZiZGZmOGZiYjZiYiIsIlRleHQiOiJbMTRdIiwiV0FJVmVyc2lvbiI6IjYuMTQuMC4wIn0=}</w:instrText>
          </w:r>
          <w:r w:rsidR="003D04E1">
            <w:fldChar w:fldCharType="separate"/>
          </w:r>
          <w:r w:rsidR="006B2F4C">
            <w:t>[14]</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r w:rsidR="00DD48D6">
        <w:t xml:space="preserve"> </w:t>
      </w:r>
      <w:sdt>
        <w:sdtPr>
          <w:alias w:val="To edit, see citavi.com/edit"/>
          <w:tag w:val="CitaviPlaceholder#5822211a-10df-4a5e-982a-dc214d8614a0"/>
          <w:id w:val="-1020396805"/>
          <w:placeholder>
            <w:docPart w:val="60A161B95D3140198FC8BF4B0C0BDA02"/>
          </w:placeholder>
        </w:sdtPr>
        <w:sdtContent>
          <w:r w:rsidR="00DD48D6">
            <w:fldChar w:fldCharType="begin"/>
          </w:r>
          <w:r w:rsidR="00DD48D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OTlmLl0ifV19LCJUYWciOiJDaXRhdmlQbGFjZWhvbGRlciM1ODIyMjExYS0xMGRmLTRhNWUtOTgyYS1kYzIxNGQ4NjE0YTAiLCJUZXh0IjoiWzExLCBTLiAxOTlmLl0iLCJXQUlWZXJzaW9uIjoiNi4xNC4wLjAifQ==}</w:instrText>
          </w:r>
          <w:r w:rsidR="00DD48D6">
            <w:fldChar w:fldCharType="separate"/>
          </w:r>
          <w:r w:rsidR="00DD48D6">
            <w:t>[11, S. 199f.]</w:t>
          </w:r>
          <w:r w:rsidR="00DD48D6">
            <w:fldChar w:fldCharType="end"/>
          </w:r>
        </w:sdtContent>
      </w:sdt>
      <w:r w:rsidR="00A5600B">
        <w:t>.</w:t>
      </w:r>
    </w:p>
    <w:p w14:paraId="49C8444D" w14:textId="07113C5B" w:rsidR="00441254" w:rsidRDefault="006E5433" w:rsidP="00441254">
      <w:pPr>
        <w:pStyle w:val="berschrift2"/>
      </w:pPr>
      <w:bookmarkStart w:id="36" w:name="_Toc144726445"/>
      <w:r>
        <w:t xml:space="preserve">Sequenzielle </w:t>
      </w:r>
      <w:r w:rsidR="00441254">
        <w:t xml:space="preserve">Klassifikation mit </w:t>
      </w:r>
      <w:r w:rsidR="00AA5968">
        <w:t>k</w:t>
      </w:r>
      <w:r w:rsidR="00C057EC">
        <w:t xml:space="preserve">ünstlichen </w:t>
      </w:r>
      <w:r w:rsidR="00AA5968">
        <w:t>n</w:t>
      </w:r>
      <w:r w:rsidR="00441254">
        <w:t>euronalen Netzen</w:t>
      </w:r>
      <w:bookmarkEnd w:id="36"/>
    </w:p>
    <w:p w14:paraId="3604230C" w14:textId="7593559D" w:rsidR="00F8752C" w:rsidRPr="00F8752C" w:rsidRDefault="00F8752C" w:rsidP="00F8752C">
      <w:r>
        <w:t xml:space="preserve">Künstliche </w:t>
      </w:r>
      <w:r w:rsidR="00F23395">
        <w:t>n</w:t>
      </w:r>
      <w:r>
        <w:t>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w:t>
      </w:r>
      <w:r w:rsidR="00915FA6">
        <w:t>m</w:t>
      </w:r>
      <w:r w:rsidR="00280D40">
        <w:t>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jgxXSJ9XX0sIlRhZyI6IkNpdGF2aVBsYWNlaG9sZGVyI2MwNDU0Nzg0LTEyYmEtNDE4OC05MjE1LTNkNWMwMTJiMDY4NyIsIlRleHQiOiJbMTEsIFMuIDI4MV0iLCJXQUlWZXJzaW9uIjoiNi4xNC4wLjAifQ==}</w:instrText>
          </w:r>
          <w:r>
            <w:fldChar w:fldCharType="separate"/>
          </w:r>
          <w:r w:rsidR="006B2F4C">
            <w:t>[11,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F23395">
        <w:rPr>
          <w:i/>
          <w:iCs/>
        </w:rPr>
        <w:t>r</w:t>
      </w:r>
      <w:r w:rsidR="00217148" w:rsidRPr="00A22696">
        <w:rPr>
          <w:i/>
          <w:iCs/>
        </w:rPr>
        <w:t>ekurrenten</w:t>
      </w:r>
      <w:r w:rsidR="0045731B" w:rsidRPr="00A22696">
        <w:rPr>
          <w:i/>
          <w:iCs/>
        </w:rPr>
        <w:t xml:space="preserve"> </w:t>
      </w:r>
      <w:r w:rsidR="00F23395">
        <w:rPr>
          <w:i/>
          <w:iCs/>
        </w:rPr>
        <w:t>n</w:t>
      </w:r>
      <w:r w:rsidR="00217148" w:rsidRPr="00A22696">
        <w:rPr>
          <w:i/>
          <w:iCs/>
        </w:rPr>
        <w:t>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0AF143DE" w:rsidR="007B71BC" w:rsidRDefault="00F8752C" w:rsidP="00C057EC">
      <w:pPr>
        <w:pStyle w:val="berschrift3"/>
      </w:pPr>
      <w:bookmarkStart w:id="37" w:name="_Toc144726446"/>
      <w:r>
        <w:t xml:space="preserve">Aufbau </w:t>
      </w:r>
      <w:r w:rsidR="00A84C04">
        <w:t xml:space="preserve">eines künstlichen </w:t>
      </w:r>
      <w:r w:rsidR="00F23395">
        <w:t>n</w:t>
      </w:r>
      <w:r w:rsidR="00A84C04">
        <w:t>euronalen Netzes</w:t>
      </w:r>
      <w:bookmarkEnd w:id="37"/>
    </w:p>
    <w:p w14:paraId="645FFD45" w14:textId="15281E9E" w:rsidR="008E44B4" w:rsidRDefault="00A43D5E" w:rsidP="00AB4FC7">
      <w:r>
        <w:t xml:space="preserve">Im Allgemeinen bestehen </w:t>
      </w:r>
      <w:r w:rsidR="00F23395">
        <w:t>k</w:t>
      </w:r>
      <w:r>
        <w:t xml:space="preserve">ünstliche </w:t>
      </w:r>
      <w:r w:rsidR="00F23395">
        <w:t>n</w:t>
      </w:r>
      <w:r>
        <w:t>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2UxY2E4ODg5LWZkYjMtNDk0MS04NWEyLWMwNTA5ODY4OTg0MSIsIlRleHQiOiJbMTVdIiwiV0FJVmVyc2lvbiI6IjYuMTQuMC4wIn0=}</w:instrText>
          </w:r>
          <w:r w:rsidR="006A0306">
            <w:fldChar w:fldCharType="separate"/>
          </w:r>
          <w:r w:rsidR="006B2F4C">
            <w:t>[15]</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208BFBF3" w:rsidR="00414EEA" w:rsidRPr="00414EEA" w:rsidRDefault="00C132C0" w:rsidP="002745B9">
      <w:pPr>
        <w:pStyle w:val="Beschriftung"/>
      </w:pPr>
      <w:bookmarkStart w:id="38" w:name="_Toc143696922"/>
      <w:bookmarkStart w:id="39" w:name="_Toc144726572"/>
      <w:r>
        <w:t xml:space="preserve">Abb. </w:t>
      </w:r>
      <w:fldSimple w:instr=" SEQ Abb. \* ARABIC ">
        <w:r w:rsidR="00134B12">
          <w:rPr>
            <w:noProof/>
          </w:rPr>
          <w:t>9</w:t>
        </w:r>
      </w:fldSimple>
      <w:r>
        <w:t xml:space="preserve">: </w:t>
      </w:r>
      <w:r w:rsidR="00AD7D24">
        <w:tab/>
      </w:r>
      <w:r w:rsidR="00AB1EB5">
        <w:t xml:space="preserve">Aufbau eines </w:t>
      </w:r>
      <w:r w:rsidR="00F23395">
        <w:t>k</w:t>
      </w:r>
      <w:r w:rsidR="00AB1EB5">
        <w:t xml:space="preserve">ünstlichen </w:t>
      </w:r>
      <w:r w:rsidR="00F23395">
        <w:t>n</w:t>
      </w:r>
      <w:r w:rsidR="00AB1EB5">
        <w:t>euronalen Netzes</w:t>
      </w:r>
      <w:bookmarkEnd w:id="38"/>
      <w:bookmarkEnd w:id="39"/>
    </w:p>
    <w:p w14:paraId="316F7E04" w14:textId="77777777" w:rsidR="00923988" w:rsidRDefault="00923988" w:rsidP="00923988"/>
    <w:p w14:paraId="223800B4" w14:textId="07E394E5"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w:t>
      </w:r>
      <w:r w:rsidR="00380873">
        <w:rPr>
          <w:i/>
          <w:iCs/>
        </w:rPr>
        <w:t xml:space="preserve"> </w:t>
      </w:r>
      <w:r w:rsidRPr="006A0306">
        <w:rPr>
          <w:i/>
          <w:iCs/>
        </w:rPr>
        <w:t>Layer</w:t>
      </w:r>
      <w:r>
        <w:t xml:space="preserve">) und die zugehörigen Neuronen als </w:t>
      </w:r>
      <w:r w:rsidRPr="00A22696">
        <w:rPr>
          <w:i/>
          <w:iCs/>
        </w:rPr>
        <w:t>Eingabeneuronen</w:t>
      </w:r>
      <w:r>
        <w:t xml:space="preserve"> (engl. </w:t>
      </w:r>
      <w:r w:rsidRPr="006A0306">
        <w:rPr>
          <w:i/>
          <w:iCs/>
        </w:rPr>
        <w:t>Input</w:t>
      </w:r>
      <w:r w:rsidR="00380873">
        <w:rPr>
          <w:i/>
          <w:iCs/>
        </w:rPr>
        <w:t xml:space="preserve"> </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w:t>
      </w:r>
      <w:r w:rsidR="00380873">
        <w:rPr>
          <w:i/>
          <w:iCs/>
        </w:rPr>
        <w:t xml:space="preserve">t </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w:t>
      </w:r>
      <w:r w:rsidR="00380873">
        <w:rPr>
          <w:i/>
          <w:iCs/>
        </w:rPr>
        <w:t xml:space="preserve"> </w:t>
      </w:r>
      <w:r w:rsidR="00A1756D" w:rsidRPr="00A86C9B">
        <w:rPr>
          <w:i/>
          <w:iCs/>
        </w:rPr>
        <w: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TFdIn1dfSwiVGFnIjoiQ2l0YXZpUGxhY2Vob2xkZXIjYTQ1YTc5YjktOWI5Zi00NDFmLWIxZDctZDRlMGRjNGQ3ZGNmIiwiVGV4dCI6IlsxNiwgUy4gMTFdIiwiV0FJVmVyc2lvbiI6IjYuMTQuMC4wIn0=}</w:instrText>
          </w:r>
          <w:r>
            <w:fldChar w:fldCharType="separate"/>
          </w:r>
          <w:r w:rsidR="006B2F4C">
            <w:t>[16,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VmLl0ifV19LCJUYWciOiJDaXRhdmlQbGFjZWhvbGRlciMwYTE2M2Q4My0zOTJmLTRjNjAtOGQxOC03MTU0ZTgyOWZhNjgiLCJUZXh0IjoiWzExLCBTLiAyOTVmLl0iLCJXQUlWZXJzaW9uIjoiNi4xNC4wLjAifQ==}</w:instrText>
          </w:r>
          <w:r>
            <w:fldChar w:fldCharType="separate"/>
          </w:r>
          <w:r w:rsidR="006B2F4C">
            <w:t>[11, S. 295f.]</w:t>
          </w:r>
          <w:r>
            <w:fldChar w:fldCharType="end"/>
          </w:r>
        </w:sdtContent>
      </w:sdt>
      <w:r w:rsidR="00B3060B">
        <w:t>.</w:t>
      </w:r>
    </w:p>
    <w:p w14:paraId="1038F53D" w14:textId="0299A401"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380873">
        <w:rPr>
          <w:i/>
          <w:iCs/>
        </w:rPr>
        <w:t xml:space="preserve"> </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TJdIn1dfSwiVGFnIjoiQ2l0YXZpUGxhY2Vob2xkZXIjZTk1ZWE2NGMtOTA5NS00YjhiLTlhYmMtNzZkNGM5NmU1MDQ1IiwiVGV4dCI6IlsxNiwgUy4gMTJdIiwiV0FJVmVyc2lvbiI6IjYuMTQuMC4wIn0=}</w:instrText>
          </w:r>
          <w:r w:rsidR="0083610B">
            <w:fldChar w:fldCharType="separate"/>
          </w:r>
          <w:r w:rsidR="006B2F4C">
            <w:t>[16,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Rmlyc3ROYW1lIjoiTWljaGFlbCIsIkxhc3ROYW1lIjoiTmllbHNlbiIsIlByb3RlY3RlZCI6ZmFsc2UsIlNleCI6MiwiQ3JlYXRlZEJ5IjoiX0xlbm5pIEtvZXBwZXIiLCJDcmVhdGVkT24iOiIyMDIzLTA5LTA0VDEyOjI3OjA0IiwiTW9kaWZpZWRCeSI6Il9MZW5uaSBLb2VwcGVyIiwiSWQiOiI5NTFmZTY5Yi1kMDU3LTQ5MDQtYTU3MS05YTYwZGM1ZDAwMWUiLCJNb2RpZmllZE9uIjoiMjAyMy0wOS0wNFQxMj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VubmlcXEFwcERhdGFcXExvY2FsXFxUZW1wXFxwbXRuZHpwdC5qcGciLCJVcmlTdHJpbmciOiIyMmUyNmJmMy1mYmRlLTQ3NjItYmUzZC1kMmNjNTI5NzhjZ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OS0wNFQxMjoyNzow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zddIn1dfSwiVGFnIjoiQ2l0YXZpUGxhY2Vob2xkZXIjMGMxZTE0ZmUtYmY0Ny00ZTA3LTk1MmQtZTQ0ZGQxNDVhNjEzIiwiVGV4dCI6IlsxNiwgUy4gMzddIiwiV0FJVmVyc2lvbiI6IjYuMTQuMC4wIn0=}</w:instrText>
          </w:r>
          <w:r w:rsidR="0083610B">
            <w:fldChar w:fldCharType="separate"/>
          </w:r>
          <w:r w:rsidR="006B2F4C">
            <w:t>[16,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zMjZmLl0ifV19LCJUYWciOiJDaXRhdmlQbGFjZWhvbGRlciM4NzQzZTlmYy1hNWQ1LTRmZGQtOTY3NS0zMzJhNTVmYTFhNDMiLCJUZXh0IjoiWzExLCBTLiAzMjZmLl0iLCJXQUlWZXJzaW9uIjoiNi4xNC4wLjAifQ==}</w:instrText>
          </w:r>
          <w:r w:rsidR="00AC1804">
            <w:fldChar w:fldCharType="separate"/>
          </w:r>
          <w:r w:rsidR="006B2F4C">
            <w:t>[11, S. 326f.]</w:t>
          </w:r>
          <w:r w:rsidR="00AC1804">
            <w:fldChar w:fldCharType="end"/>
          </w:r>
        </w:sdtContent>
      </w:sdt>
      <w:r w:rsidR="00AA528A">
        <w:t>.</w:t>
      </w:r>
    </w:p>
    <w:p w14:paraId="7E800B1E" w14:textId="1AD94C40" w:rsidR="00F8752C" w:rsidRDefault="00F46215" w:rsidP="00A84C04">
      <w:pPr>
        <w:pStyle w:val="berschrift3"/>
      </w:pPr>
      <w:bookmarkStart w:id="40" w:name="_Toc144726447"/>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5C742A50"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zk4ZGZhYThmLTJhMTAtNGQ2NS04ODQ0LTVhM2VkZGMxZDE3MCIsIlRleHQiOiJbMTVdIiwiV0FJVmVyc2lvbiI6IjYuMTQuMC4wIn0=}</w:instrText>
          </w:r>
          <w:r w:rsidR="00404298">
            <w:fldChar w:fldCharType="separate"/>
          </w:r>
          <w:r w:rsidR="006B2F4C">
            <w:t>[15]</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9DC673D" w:rsidR="002745B9" w:rsidRPr="002745B9" w:rsidRDefault="00C132C0" w:rsidP="002745B9">
      <w:pPr>
        <w:pStyle w:val="Beschriftung"/>
      </w:pPr>
      <w:bookmarkStart w:id="41" w:name="_Toc143696923"/>
      <w:bookmarkStart w:id="42" w:name="_Toc144726573"/>
      <w:r>
        <w:t xml:space="preserve">Abb. </w:t>
      </w:r>
      <w:fldSimple w:instr=" SEQ Abb. \* ARABIC ">
        <w:r w:rsidR="00134B12">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4E2EA56" w14:textId="234E324B" w:rsidR="00427815" w:rsidRDefault="00A971F7" w:rsidP="008E44B4">
      <w:r>
        <w:lastRenderedPageBreak/>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w:t>
      </w:r>
      <w:r w:rsidR="00AA5968">
        <w:t>,</w:t>
      </w:r>
      <w:r w:rsidR="00A07655">
        <w:t xml:space="preserve">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NmLl0ifV19LCJUYWciOiJDaXRhdmlQbGFjZWhvbGRlciM5MWVlMGNhYi00YmNhLTRhOWEtOGNmOS1hMmI2MzIwM2FjNWMiLCJUZXh0IjoiWzExLCBTLiAyOTNmLl0iLCJXQUlWZXJzaW9uIjoiNi4xNC4wLjAifQ==}</w:instrText>
          </w:r>
          <w:r w:rsidR="0010266B">
            <w:fldChar w:fldCharType="separate"/>
          </w:r>
          <w:r w:rsidR="006B2F4C">
            <w:t>[11,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0F8743DB"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Sie ist somit lediglich nach unten begrenzt.  In der Praxis hat sich die ReLU-Funktion u.</w:t>
      </w:r>
      <w:r w:rsidR="00AA5968">
        <w:t xml:space="preserve"> </w:t>
      </w:r>
      <w:r w:rsidR="00652ACB">
        <w:t>a. auf Grund ihrer schnellen Berechenbarkeit inzwischen als Standard durchsetzen können</w:t>
      </w:r>
      <w:r w:rsidR="00DD48D6">
        <w:t xml:space="preserve"> </w:t>
      </w:r>
      <w:sdt>
        <w:sdtPr>
          <w:alias w:val="To edit, see citavi.com/edit"/>
          <w:tag w:val="CitaviPlaceholder#501c925b-b2c8-4de7-bbe4-6f4f79a38ec1"/>
          <w:id w:val="-367220597"/>
          <w:placeholder>
            <w:docPart w:val="DefaultPlaceholder_-1854013440"/>
          </w:placeholder>
        </w:sdtPr>
        <w:sdtContent>
          <w:r w:rsidR="00DD48D6">
            <w:fldChar w:fldCharType="begin"/>
          </w:r>
          <w:r w:rsidR="00DD48D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EwNDNhLTM3MjMtNDhiYy04MzUwLWUzYWFhZDU5NTE2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VQxNjo1NToxMCIsIlByb2plY3QiOnsiJHJlZiI6IjgifX0sIlVzZU51bWJlcmluZ1R5cGVPZlBhcmVudERvY3VtZW50IjpmYWxzZX1dLCJGb3JtYXR0ZWRUZXh0Ijp7IiRpZCI6IjEzIiwiQ291bnQiOjEsIlRleHRVbml0cyI6W3siJGlkIjoiMTQiLCJGb250U3R5bGUiOnsiJGlkIjoiMTUiLCJOZXV0cmFsIjp0cnVlfSwiUmVhZGluZ09yZGVyIjoxLCJUZXh0IjoiWzExLCBTLiAyOTNdIn1dfSwiVGFnIjoiQ2l0YXZpUGxhY2Vob2xkZXIjNTAxYzkyNWItYjJjOC00ZGU3LWJiZTQtNmY0Zjc5YTM4ZWMxIiwiVGV4dCI6IlsxMSwgUy4gMjkzXSIsIldBSVZlcnNpb24iOiI2LjE1LjIuMCJ9}</w:instrText>
          </w:r>
          <w:r w:rsidR="00DD48D6">
            <w:fldChar w:fldCharType="separate"/>
          </w:r>
          <w:r w:rsidR="00DD48D6">
            <w:t>[11, S. 293]</w:t>
          </w:r>
          <w:r w:rsidR="00DD48D6">
            <w:fldChar w:fldCharType="end"/>
          </w:r>
        </w:sdtContent>
      </w:sdt>
      <w:r w:rsidR="00652ACB">
        <w:t xml:space="preserve">.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7756848E" w:rsidR="00255C76" w:rsidRDefault="00C132C0" w:rsidP="00AD7D24">
      <w:pPr>
        <w:pStyle w:val="Beschriftung"/>
      </w:pPr>
      <w:bookmarkStart w:id="43" w:name="_Toc143696924"/>
      <w:bookmarkStart w:id="44" w:name="_Toc144726574"/>
      <w:r>
        <w:t xml:space="preserve">Abb. </w:t>
      </w:r>
      <w:fldSimple w:instr=" SEQ Abb. \* ARABIC ">
        <w:r w:rsidR="00134B12">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4F7426F9" w:rsidR="008A5103" w:rsidRDefault="00EA2F64" w:rsidP="001E6441">
      <w:r>
        <w:t xml:space="preserve">Für die Ausgabeschicht wird oftmals eine andere Aktivierungsfunktion als in den anderen Schichten des KNNs verwendet. Diese ist abhängig von der Aufgabenstellung und der </w:t>
      </w:r>
      <w:r>
        <w:lastRenderedPageBreak/>
        <w:t>angestrebten Ausgabe des Netzes</w:t>
      </w:r>
      <w:r w:rsidR="005D2A97">
        <w:t xml:space="preserve">. Bei mehrklassigen Klassifikationsproblemen nutzt man üblicherweise die </w:t>
      </w:r>
      <w:r w:rsidR="005D2A97" w:rsidRPr="005D2A97">
        <w:rPr>
          <w:i/>
          <w:iCs/>
        </w:rPr>
        <w:t>Soft</w:t>
      </w:r>
      <w:r w:rsidR="000F5550">
        <w:rPr>
          <w:i/>
          <w:iCs/>
        </w:rPr>
        <w:t>m</w:t>
      </w:r>
      <w:r w:rsidR="005D2A97" w:rsidRPr="005D2A97">
        <w:rPr>
          <w:i/>
          <w:iCs/>
        </w:rPr>
        <w:t>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1XSJ9XX0sIlRhZyI6IkNpdGF2aVBsYWNlaG9sZGVyI2VjNTg4ZjcwLWJmNTEtNGU2ZC1iMjgyLTc3YzJiOGRiZmJkOCIsIlRleHQiOiJbMTVdIiwiV0FJVmVyc2lvbiI6IjYuMTQuMC4wIn0=}</w:instrText>
          </w:r>
          <w:r>
            <w:fldChar w:fldCharType="separate"/>
          </w:r>
          <w:r w:rsidR="006B2F4C">
            <w:t>[15]</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52970DCC"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Durch Anwendung der Soft</w:t>
      </w:r>
      <w:r w:rsidR="000F5550">
        <w:t>m</w:t>
      </w:r>
      <w:r w:rsidR="00030BB7">
        <w:t xml:space="preserve">ax-Funktion summieren sich alle Ausgaben des KNNs zu </w:t>
      </w:r>
      <w:r w:rsidR="00B263FE">
        <w:t>eins</w:t>
      </w:r>
      <w:r w:rsidR="00030BB7">
        <w:t xml:space="preserve">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NDlmLl0ifV19LCJUYWciOiJDaXRhdmlQbGFjZWhvbGRlciM5OGM4YmVlYS1kYTZlLTQyOWQtYWRhYS00MjEwYTUzMmViZTgiLCJUZXh0IjoiWzExLCBTLiAxNDlmLl0iLCJXQUlWZXJzaW9uIjoiNi4xNC4wLjAifQ==}</w:instrText>
          </w:r>
          <w:r w:rsidR="007A05F1">
            <w:fldChar w:fldCharType="separate"/>
          </w:r>
          <w:r w:rsidR="006B2F4C">
            <w:t>[11, S. 149f.]</w:t>
          </w:r>
          <w:r w:rsidR="007A05F1">
            <w:fldChar w:fldCharType="end"/>
          </w:r>
        </w:sdtContent>
      </w:sdt>
      <w:r w:rsidR="00030BB7">
        <w:t>.</w:t>
      </w:r>
    </w:p>
    <w:p w14:paraId="61791C63" w14:textId="1011794B" w:rsidR="006E2605" w:rsidRDefault="006E2605" w:rsidP="006E2605">
      <w:pPr>
        <w:pStyle w:val="berschrift3"/>
      </w:pPr>
      <w:bookmarkStart w:id="45" w:name="_Toc144726448"/>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37670DCA"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w:t>
      </w:r>
      <w:r w:rsidR="00CB4503" w:rsidRPr="00AA5968">
        <w:rPr>
          <w:i/>
          <w:iCs/>
        </w:rPr>
        <w:t>lokalen</w:t>
      </w:r>
      <w:r w:rsidR="00CB4503">
        <w:t xml:space="preserve">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w:t>
      </w:r>
      <w:r w:rsidR="00AA5968">
        <w:t>enannte</w:t>
      </w:r>
      <w:r w:rsidR="00591214">
        <w:t xml:space="preserve">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6F209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lQxNTo1Mjo0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MjFmLl0ifV19LCJUYWciOiJDaXRhdmlQbGFjZWhvbGRlciM2ZmZjMmIwNS02ZjI3LTRlNjktODRjMi1kZGQ3YzQ3ODc5NzciLCJUZXh0IjoiWzExLCBTLiAxMjFmLl0iLCJXQUlWZXJzaW9uIjoiNi4xNS4yLjAifQ==}</w:instrText>
          </w:r>
          <w:r w:rsidR="00355197">
            <w:fldChar w:fldCharType="separate"/>
          </w:r>
          <w:r w:rsidR="006F209A">
            <w:t>[11, S. 121f.]</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2E6EEA13" w:rsidR="00CB4503" w:rsidRDefault="00C132C0" w:rsidP="00AD7D24">
      <w:pPr>
        <w:pStyle w:val="Beschriftung"/>
      </w:pPr>
      <w:bookmarkStart w:id="46" w:name="_Toc144726575"/>
      <w:bookmarkStart w:id="47" w:name="_Toc143696925"/>
      <w:r>
        <w:t xml:space="preserve">Abb. </w:t>
      </w:r>
      <w:fldSimple w:instr=" SEQ Abb. \* ARABIC ">
        <w:r w:rsidR="00134B12">
          <w:rPr>
            <w:noProof/>
          </w:rPr>
          <w:t>12</w:t>
        </w:r>
      </w:fldSimple>
      <w:r>
        <w:t xml:space="preserve">: </w:t>
      </w:r>
      <w:r w:rsidR="00AD7D24">
        <w:tab/>
      </w:r>
      <w:r w:rsidR="00397052">
        <w:t>Darstellung des Gradientenabstiegs</w:t>
      </w:r>
      <w:bookmarkEnd w:id="46"/>
      <w:r w:rsidR="00397052">
        <w:t xml:space="preserve"> </w:t>
      </w:r>
      <w:bookmarkEnd w:id="47"/>
    </w:p>
    <w:p w14:paraId="3B881410" w14:textId="1D3CA340"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VbmRlcnN0YW5kaW5nIGdyYWRpZW50IGRlc2N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VbmRlcnN0YW5kaW5nIGdyYWRpZW50IGRlc2NlbnQiLCJUcmFuc2xhdG9ycyI6W10sIlllYXJSZXNvbHZlZCI6IjI4LjA3LjIwMjMiLCJDcmVhdGVkQnkiOiJfTGVubmkgS29lcHBlciIsIkNyZWF0ZWRPbiI6IjIwMjMtMDctMjhUMTI6Mzc6MzYiLCJNb2RpZmllZEJ5IjoiX0xlbm5pIEtvZXBwZXIiLCJJZCI6ImNhNWNlODc1LWY3N2MtNDMxNC1iNzZlLTc1NzgzNmQ0MTllYSIsIk1vZGlmaWVkT24iOiIyMDIzLTA5LTA0VDEyOjEwOjU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jMyNmEwYzYtNDM0YS00ZWZlLTg5YzYtYzI1YTkyYTQxMTllIiwiVGV4dCI6IlsxN10iLCJXQUlWZXJzaW9uIjoiNi4xNC4wLjAifQ==}</w:instrText>
          </w:r>
          <w:r>
            <w:fldChar w:fldCharType="separate"/>
          </w:r>
          <w:r w:rsidR="006B2F4C">
            <w:t>[17]</w:t>
          </w:r>
          <w:r>
            <w:fldChar w:fldCharType="end"/>
          </w:r>
        </w:sdtContent>
      </w:sdt>
    </w:p>
    <w:p w14:paraId="43A3653F" w14:textId="77777777" w:rsidR="006E2605" w:rsidRDefault="006E2605" w:rsidP="006E2605"/>
    <w:p w14:paraId="47A28654" w14:textId="18E9B71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w:t>
      </w:r>
      <w:r w:rsidR="00AA5968">
        <w:t xml:space="preserve"> </w:t>
      </w:r>
      <w:r w:rsidR="00D24AEE">
        <w:t>B.</w:t>
      </w:r>
      <w:r w:rsidR="00AA5968">
        <w:t xml:space="preserve"> eine</w:t>
      </w:r>
      <w:r w:rsidR="006F209A">
        <w:t xml:space="preserve"> zufällige</w:t>
      </w:r>
      <w:r w:rsidR="00AA5968">
        <w:t xml:space="preserve"> Teilmenge von</w:t>
      </w:r>
      <w:r w:rsidR="00D24AEE">
        <w:t xml:space="preserve"> 32 Datenpunkte</w:t>
      </w:r>
      <w:r w:rsidR="00AA5968">
        <w:t>n</w:t>
      </w:r>
      <w:r w:rsidR="00D24AEE">
        <w:t xml:space="preserv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w:t>
      </w:r>
      <w:r w:rsidR="00AA5968">
        <w:rPr>
          <w:i/>
          <w:iCs/>
        </w:rPr>
        <w:t xml:space="preserve"> </w:t>
      </w:r>
      <w:r w:rsidR="00D24AEE" w:rsidRPr="00D24AEE">
        <w:rPr>
          <w:i/>
          <w:iCs/>
        </w:rPr>
        <w:t>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FmLl0ifV19LCJUYWciOiJDaXRhdmlQbGFjZWhvbGRlciM4YTg3NDAzOS1iMWU2LTRkZDUtOGFhOS05MjA4ZWZmYTA1MjAiLCJUZXh0IjoiWzExLCBTLiAyOTFmLl0iLCJXQUlWZXJzaW9uIjoiNi4xNC4wLjAifQ==}</w:instrText>
          </w:r>
          <w:r w:rsidR="00EA0636" w:rsidRPr="00EA0636">
            <w:fldChar w:fldCharType="separate"/>
          </w:r>
          <w:r w:rsidR="006B2F4C">
            <w:t>[11, S. 291f.]</w:t>
          </w:r>
          <w:r w:rsidR="00EA0636" w:rsidRPr="00EA0636">
            <w:fldChar w:fldCharType="end"/>
          </w:r>
        </w:sdtContent>
      </w:sdt>
      <w:r w:rsidR="00E11AB7" w:rsidRPr="00EA0636">
        <w:t>.</w:t>
      </w:r>
    </w:p>
    <w:p w14:paraId="50A45B80" w14:textId="01549A9C" w:rsidR="00055E25" w:rsidRDefault="008A190D" w:rsidP="006E2605">
      <w:r>
        <w:t>Unter der Voraussetzung, dass das Netz mächtig genug ist</w:t>
      </w:r>
      <w:r w:rsidR="00AA5968">
        <w:t xml:space="preserve"> (in Bezug auf Tiefe und Breite)</w:t>
      </w:r>
      <w:r>
        <w:t xml:space="preserve">, führt ein ausreichend langes Training in jedem Fall zu einer sehr starken Anpassung des Netzes </w:t>
      </w:r>
      <w:r>
        <w:lastRenderedPageBreak/>
        <w:t xml:space="preserve">an die Trainingsdaten, welches </w:t>
      </w:r>
      <w:r w:rsidR="000D605B">
        <w:t>häufig</w:t>
      </w:r>
      <w:r>
        <w:t xml:space="preserve"> ein </w:t>
      </w:r>
      <w:r w:rsidRPr="00AA5968">
        <w:t>Overfitting</w:t>
      </w:r>
      <w:r>
        <w:t>, also eine schlechte Verallgemeinerung auf unbekannte Daten wie den Testdaten</w:t>
      </w:r>
      <w:r w:rsidR="005B4F0D">
        <w:t>,</w:t>
      </w:r>
      <w:r>
        <w:t xml:space="preserve">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Hierbei wird das Training nicht in Abhängigkeit des Vorhersagefehlers auf den Trainingsdaten gestoppt, sondern dann, wenn der sog</w:t>
      </w:r>
      <w:r w:rsidR="00AA5968">
        <w:t>enannte</w:t>
      </w:r>
      <w:r w:rsidR="00225916">
        <w:t xml:space="preserve"> </w:t>
      </w:r>
      <w:r w:rsidR="00225916" w:rsidRPr="00225916">
        <w:rPr>
          <w:i/>
          <w:iCs/>
        </w:rPr>
        <w:t>Validierungsfehler</w:t>
      </w:r>
      <w:r w:rsidR="00225916">
        <w:t xml:space="preserve"> </w:t>
      </w:r>
      <w:r w:rsidR="00055E25">
        <w:t>aufhört zu sinken</w:t>
      </w:r>
      <w:r w:rsidR="00225916">
        <w:t xml:space="preserve">. </w:t>
      </w:r>
      <w:r w:rsidR="00055E25">
        <w:t xml:space="preserve">Dieser wird am Ende einer jeden Epoche auf Basis eines dritten Datensatzes, dem </w:t>
      </w:r>
      <w:r w:rsidR="00055E25" w:rsidRPr="005B4F0D">
        <w:rPr>
          <w:i/>
          <w:iCs/>
        </w:rPr>
        <w:t>Validierungsdatensatz</w:t>
      </w:r>
      <w:r w:rsidR="00055E25">
        <w:t>,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DNdIn1dfSwiVGFnIjoiQ2l0YXZpUGxhY2Vob2xkZXIjODI4N2JiMTktNDQwZC00YWM4LWIxMjUtYTJkNzVhODBkZTU2IiwiVGV4dCI6IlsxMSwgUy4gMTQzXSIsIldBSVZlcnNpb24iOiI2LjE0LjAuMCJ9}</w:instrText>
          </w:r>
          <w:r w:rsidR="004F07AB">
            <w:fldChar w:fldCharType="separate"/>
          </w:r>
          <w:r w:rsidR="006B2F4C">
            <w:t>[11, S. 143]</w:t>
          </w:r>
          <w:r w:rsidR="004F07AB">
            <w:fldChar w:fldCharType="end"/>
          </w:r>
        </w:sdtContent>
      </w:sdt>
      <w:r w:rsidR="00055E25">
        <w:t xml:space="preserve">. </w:t>
      </w:r>
    </w:p>
    <w:p w14:paraId="65884DFC" w14:textId="3B16ED03" w:rsidR="007B71BC" w:rsidRDefault="007B71BC" w:rsidP="00C057EC">
      <w:pPr>
        <w:pStyle w:val="berschrift3"/>
      </w:pPr>
      <w:bookmarkStart w:id="48" w:name="_Toc144726449"/>
      <w:r>
        <w:t xml:space="preserve">Rekurrente </w:t>
      </w:r>
      <w:r w:rsidR="00F23395">
        <w:t>n</w:t>
      </w:r>
      <w:r>
        <w:t>euronale Netze</w:t>
      </w:r>
      <w:bookmarkEnd w:id="48"/>
    </w:p>
    <w:p w14:paraId="394CA2EE" w14:textId="01FA4F66" w:rsidR="008F3E97" w:rsidRDefault="008F3E97" w:rsidP="00AA4016">
      <w:r>
        <w:t>Die bisher bes</w:t>
      </w:r>
      <w:r w:rsidR="005B4F0D">
        <w:t>chriebenen</w:t>
      </w:r>
      <w:r>
        <w:t xml:space="preserve"> Feed</w:t>
      </w:r>
      <w:r w:rsidR="000D605B">
        <w:t>-</w:t>
      </w:r>
      <w:r>
        <w:t>Forward</w:t>
      </w:r>
      <w:r w:rsidR="000D605B">
        <w:t>-</w:t>
      </w:r>
      <w:r>
        <w:t>Netze bilden einen gerichteten azyklischen Graphen, in welchem die Aktivierung der einzelnen Neuronen(-schichten) in nur eine Richtung</w:t>
      </w:r>
      <w:r w:rsidR="006E3C28">
        <w:t>,</w:t>
      </w:r>
      <w:r>
        <w:t xml:space="preserve"> ausgehend von der Eingabe- bis hin zur Ausgabeschicht</w:t>
      </w:r>
      <w:r w:rsidR="006E3C28">
        <w:t>,</w:t>
      </w:r>
      <w:r>
        <w:t xml:space="preserve"> erfolgt. </w:t>
      </w:r>
      <w:r w:rsidR="00817810">
        <w:t xml:space="preserve">Bei </w:t>
      </w:r>
      <w:r w:rsidR="00F23395" w:rsidRPr="005B4F0D">
        <w:rPr>
          <w:i/>
          <w:iCs/>
        </w:rPr>
        <w:t>r</w:t>
      </w:r>
      <w:r w:rsidR="00817810" w:rsidRPr="005B4F0D">
        <w:rPr>
          <w:i/>
          <w:iCs/>
        </w:rPr>
        <w:t xml:space="preserve">ekurrenten </w:t>
      </w:r>
      <w:r w:rsidR="00F23395" w:rsidRPr="005B4F0D">
        <w:rPr>
          <w:i/>
          <w:iCs/>
        </w:rPr>
        <w:t>n</w:t>
      </w:r>
      <w:r w:rsidR="00817810" w:rsidRPr="005B4F0D">
        <w:rPr>
          <w:i/>
          <w:iCs/>
        </w:rPr>
        <w:t>euronalen Netz</w:t>
      </w:r>
      <w:r w:rsidR="005F306A" w:rsidRPr="005B4F0D">
        <w:rPr>
          <w:i/>
          <w:iCs/>
        </w:rPr>
        <w:t>en</w:t>
      </w:r>
      <w:r w:rsidR="00817810">
        <w:t xml:space="preserve"> ist dies anders. Sie enthalten neben den üblichen Neuronen und vorwärtsgerichteten Verbindungen sog</w:t>
      </w:r>
      <w:r w:rsidR="00AA5968">
        <w:t>enannte</w:t>
      </w:r>
      <w:r w:rsidR="00817810">
        <w:t xml:space="preserve">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NTM2YjY3OTAtMzA2Mi00NWU5LThhZjItZWJhYTU0ZDNiNDdjIiwiVGV4dCI6IlsxNV0iLCJXQUlWZXJzaW9uIjoiNi4xNC4wLjAifQ==}</w:instrText>
          </w:r>
          <w:r w:rsidR="007411BF">
            <w:fldChar w:fldCharType="separate"/>
          </w:r>
          <w:r w:rsidR="006B2F4C">
            <w:t>[15]</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ZpcnN0TmFtZSI6Ik1pY2hhZWwiLCJMYXN0TmFtZSI6Ik5pZWxzZW4iLCJQcm90ZWN0ZWQiOmZhbHNlLCJTZXgiOjIsIkNyZWF0ZWRCeSI6Il9MZW5uaSBLb2VwcGVyIiwiQ3JlYXRlZE9uIjoiMjAyMy0wOS0wNFQxMjoyNzowNCIsIk1vZGlmaWVkQnkiOiJfTGVubmkgS29lcHBlciIsIklkIjoiOTUxZmU2OWItZDA1Ny00OTA0LWE1NzEtOWE2MGRjNWQwMDFlIiwiTW9kaWZpZWRPbiI6IjIwMjMtMDktMDRUMTI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ktMDRUMTI6Mjc6MD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iwgUy4gMjAyZi5dIn1dfSwiVGFnIjoiQ2l0YXZpUGxhY2Vob2xkZXIjYTUzYWY0YWUtODQ0Ny00Y2I1LTk2MjMtMTVlY2E3MzZkM2VmIiwiVGV4dCI6IlsxNiwgUy4gMjAyZi5dIiwiV0FJVmVyc2lvbiI6IjYuMTQuMC4wIn0=}</w:instrText>
          </w:r>
          <w:r w:rsidR="0089463B">
            <w:fldChar w:fldCharType="separate"/>
          </w:r>
          <w:r w:rsidR="006B2F4C">
            <w:t>[16, S. 202f.]</w:t>
          </w:r>
          <w:r w:rsidR="0089463B">
            <w:fldChar w:fldCharType="end"/>
          </w:r>
        </w:sdtContent>
      </w:sdt>
      <w:r w:rsidR="0048400C">
        <w:t xml:space="preserve">. </w:t>
      </w:r>
    </w:p>
    <w:p w14:paraId="0A4F4CF8" w14:textId="4D0C0149" w:rsidR="000E486B" w:rsidRDefault="004146EF" w:rsidP="0037370C">
      <w:r>
        <w:t>Es gibt eine Vielzahl an Möglichkeiten</w:t>
      </w:r>
      <w:r w:rsidR="005B4F0D">
        <w:t>,</w:t>
      </w:r>
      <w:r>
        <w:t xml:space="preserve"> ein Feed-Forward-Netz zu einem </w:t>
      </w:r>
      <w:r w:rsidR="00F23395">
        <w:t>r</w:t>
      </w:r>
      <w:r>
        <w:t xml:space="preserve">ekurrenten </w:t>
      </w:r>
      <w:r w:rsidR="00F23395">
        <w:t>n</w:t>
      </w:r>
      <w:r>
        <w:t xml:space="preserve">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 xml:space="preserve">Teile eines </w:t>
      </w:r>
      <w:r w:rsidR="00F23395">
        <w:t>n</w:t>
      </w:r>
      <w:r w:rsidR="007B6B6D">
        <w:t>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DRmLl0ifV19LCJUYWciOiJDaXRhdmlQbGFjZWhvbGRlciMzNjg5OTRlNS1jYzdkLTRjMjctYjk0Yy1jMDg1OTdmMWJmNDIiLCJUZXh0IjoiWzExLCBTLiA1MDRmLl0iLCJXQUlWZXJzaW9uIjoiNi4xNC4wLjAifQ==}</w:instrText>
          </w:r>
          <w:r w:rsidR="000E486B">
            <w:fldChar w:fldCharType="separate"/>
          </w:r>
          <w:r w:rsidR="006B2F4C">
            <w:t>[11,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welchen verschiedene interne Neuronenschichten beteiligt sind. Diese erlauben es LSTM-Zellen 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jBmLl0ifV19LCJUYWciOiJDaXRhdmlQbGFjZWhvbGRlciMyNjY0Yzc0Yy1mYTU1LTQ4YWUtYWQwMC05ZmY3MTU5YWQ3OTMiLCJUZXh0IjoiWzExLCBTLiA1MjBmLl0iLCJXQUlWZXJzaW9uIjoiNi4xNC4wLjAifQ==}</w:instrText>
          </w:r>
          <w:r w:rsidR="000E486B">
            <w:fldChar w:fldCharType="separate"/>
          </w:r>
          <w:r w:rsidR="006B2F4C">
            <w:t>[11,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E5OTcuOS44LjE3MzUiLCJVcmlTdHJpbmciOiJodHRwczovL2RvaS5vcmcvMTAuMTE2Mi9uZWNvLjE5OTcuOS44LjE3M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4LTI1VDE1OjAyOjM3IiwiTW9kaWZpZWRCeSI6Il9MZW5uaSBLb2VwcGVyIiwiSWQiOiI1N2MyYjM2Ny1lZTYxLTRhZmItYmU5Mi02MDUzOGEwYjBkNjMiLCJNb2RpZmllZE9uIjoiMjAyMy0wOC0yNVQxNTowMj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kzNzcyNzYiLCJVcmlTdHJpbmciOiJodHRwOi8vd3d3Lm5jYmkubmxtLm5paC5nb3YvcHVibWVkLzkzNzcy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pIEtvZXBwZXIiLCJDcmVhdGVkT24iOiIyMDIzLTA4LTI1VDE1OjAyOjM3IiwiTW9kaWZpZWRCeSI6Il9MZW5uaSBLb2VwcGVyIiwiSWQiOiI3MTE5YzM4NC03ZDQ0LTQ0OGYtODZjNC1kYjI3OGQxZmJhMDEiLCJNb2RpZmllZE9uIjoiMjAyMy0wOC0yNVQxNTowMjozNy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2YjExMTYwOS1mODFlLTQ2ODMtYTFiMy1jZjM2MDc1ZmU2OWUiLCJUZXh0IjoiWzE4XSIsIldBSVZlcnNpb24iOiI2LjE0LjAuMCJ9}</w:instrText>
          </w:r>
          <w:r w:rsidR="00480197">
            <w:fldChar w:fldCharType="separate"/>
          </w:r>
          <w:r w:rsidR="006B2F4C">
            <w:t>[18]</w:t>
          </w:r>
          <w:r w:rsidR="00480197">
            <w:fldChar w:fldCharType="end"/>
          </w:r>
        </w:sdtContent>
      </w:sdt>
      <w:r w:rsidR="00480197">
        <w:t xml:space="preserve">, in welchem LSTMs erstmalig vorgestellt wurden, verwiesen.  </w:t>
      </w:r>
      <w:r w:rsidR="000E486B">
        <w:t xml:space="preserve"> </w:t>
      </w:r>
    </w:p>
    <w:p w14:paraId="1004C39C" w14:textId="7D9B56E5"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NTA0ZmYuXSJ9XX0sIlRhZyI6IkNpdGF2aVBsYWNlaG9sZGVyI2E5YmI5ZDNiLWJkMTMtNDllNS04OTAyLTQ0YzExOTlkOWU4OSIsIlRleHQiOiJbMTEsIFMuIDUwNGZmLl0iLCJXQUlWZXJzaW9uIjoiNi4xNC4wLjAifQ==}</w:instrText>
          </w:r>
          <w:r w:rsidR="00A8458B">
            <w:fldChar w:fldCharType="separate"/>
          </w:r>
          <w:r w:rsidR="006B2F4C">
            <w:t>[11,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B62CE90" w:rsidR="00DD6DFC" w:rsidRDefault="00C132C0" w:rsidP="002745B9">
      <w:pPr>
        <w:pStyle w:val="Beschriftung"/>
      </w:pPr>
      <w:bookmarkStart w:id="49" w:name="_Toc143696926"/>
      <w:bookmarkStart w:id="50" w:name="_Toc144726576"/>
      <w:r>
        <w:t xml:space="preserve">Abb. </w:t>
      </w:r>
      <w:fldSimple w:instr=" SEQ Abb. \* ARABIC ">
        <w:r w:rsidR="00134B12">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4D9078F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w:t>
      </w:r>
      <w:r w:rsidR="0005477B">
        <w:rPr>
          <w:i/>
          <w:iCs/>
        </w:rPr>
        <w:t xml:space="preserve"> to </w:t>
      </w:r>
      <w:r w:rsidRPr="00D8761F">
        <w:rPr>
          <w:i/>
          <w:iCs/>
        </w:rPr>
        <w:t>Sequence</w:t>
      </w:r>
      <w:r w:rsidR="005B4F0D">
        <w:rPr>
          <w:i/>
          <w:iCs/>
        </w:rPr>
        <w:t xml:space="preserve"> </w:t>
      </w:r>
      <w:r w:rsidR="005B4F0D" w:rsidRPr="005B4F0D">
        <w:t>(STS)</w:t>
      </w:r>
      <w:r w:rsidRPr="005B4F0D">
        <w:t xml:space="preserv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Sequence</w:t>
      </w:r>
      <w:r w:rsidR="0005477B">
        <w:rPr>
          <w:i/>
          <w:iCs/>
        </w:rPr>
        <w:t xml:space="preserve"> to </w:t>
      </w:r>
      <w:r w:rsidRPr="00D8761F">
        <w:rPr>
          <w:i/>
          <w:iCs/>
        </w:rPr>
        <w:t>Vector</w:t>
      </w:r>
      <w:r w:rsidR="005B4F0D">
        <w:rPr>
          <w:i/>
          <w:iCs/>
        </w:rPr>
        <w:t xml:space="preserve"> </w:t>
      </w:r>
      <w:r w:rsidR="005B4F0D" w:rsidRPr="005B4F0D">
        <w:t>(STV)</w:t>
      </w:r>
      <w:r w:rsidRPr="005B4F0D">
        <w:t xml:space="preserve">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1MDVdIn1dfSwiVGFnIjoiQ2l0YXZpUGxhY2Vob2xkZXIjOTRiYjJmZmUtNWZlYS00YWQ3LWI1NGEtZTgyMWNkODdmZWQ4IiwiVGV4dCI6IlsxMSwgUy4gNTA1XSIsIldBSVZlcnNpb24iOiI2LjE0LjAuMCJ9}</w:instrText>
          </w:r>
          <w:r w:rsidR="00A8458B">
            <w:fldChar w:fldCharType="separate"/>
          </w:r>
          <w:r w:rsidR="006B2F4C">
            <w:t>[11, S. 505]</w:t>
          </w:r>
          <w:r w:rsidR="00A8458B">
            <w:fldChar w:fldCharType="end"/>
          </w:r>
        </w:sdtContent>
      </w:sdt>
      <w:r w:rsidR="00013830">
        <w:t>.</w:t>
      </w:r>
    </w:p>
    <w:p w14:paraId="1AC14C15" w14:textId="54F37EAF" w:rsidR="00CD27B6" w:rsidRDefault="008F2948" w:rsidP="00CD27B6">
      <w:pPr>
        <w:pStyle w:val="AbbMitRahmen"/>
        <w:keepNext/>
      </w:pPr>
      <w:r>
        <w:rPr>
          <w:noProof/>
        </w:rPr>
        <w:drawing>
          <wp:inline distT="0" distB="0" distL="0" distR="0" wp14:anchorId="5FA0AB8F" wp14:editId="433E8CBB">
            <wp:extent cx="4819150" cy="132334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51761" cy="1332295"/>
                    </a:xfrm>
                    <a:prstGeom prst="rect">
                      <a:avLst/>
                    </a:prstGeom>
                    <a:noFill/>
                  </pic:spPr>
                </pic:pic>
              </a:graphicData>
            </a:graphic>
          </wp:inline>
        </w:drawing>
      </w:r>
    </w:p>
    <w:p w14:paraId="069E3A3E" w14:textId="1D2C67DA" w:rsidR="008E44B4" w:rsidRPr="00480197" w:rsidRDefault="00C132C0" w:rsidP="00480197">
      <w:pPr>
        <w:pStyle w:val="Beschriftung"/>
        <w:rPr>
          <w:lang w:val="en-GB"/>
        </w:rPr>
      </w:pPr>
      <w:bookmarkStart w:id="51" w:name="_Toc143696927"/>
      <w:bookmarkStart w:id="52" w:name="_Toc144726577"/>
      <w:r w:rsidRPr="00125476">
        <w:rPr>
          <w:lang w:val="en-US"/>
        </w:rPr>
        <w:t xml:space="preserve">Abb. </w:t>
      </w:r>
      <w:r>
        <w:fldChar w:fldCharType="begin"/>
      </w:r>
      <w:r w:rsidRPr="00125476">
        <w:rPr>
          <w:lang w:val="en-US"/>
        </w:rPr>
        <w:instrText xml:space="preserve"> SEQ Abb. \* ARABIC </w:instrText>
      </w:r>
      <w:r>
        <w:fldChar w:fldCharType="separate"/>
      </w:r>
      <w:r w:rsidR="00134B12" w:rsidRPr="00125476">
        <w:rPr>
          <w:noProof/>
          <w:lang w:val="en-US"/>
        </w:rPr>
        <w:t>14</w:t>
      </w:r>
      <w:r>
        <w:rPr>
          <w:noProof/>
        </w:rPr>
        <w:fldChar w:fldCharType="end"/>
      </w:r>
      <w:r w:rsidRPr="00125476">
        <w:rPr>
          <w:lang w:val="en-US"/>
        </w:rPr>
        <w:t xml:space="preserve">: </w:t>
      </w:r>
      <w:r w:rsidR="00AD7D24" w:rsidRPr="00125476">
        <w:rPr>
          <w:lang w:val="en-US"/>
        </w:rPr>
        <w:tab/>
      </w:r>
      <w:r w:rsidR="00CD27B6" w:rsidRPr="00125476">
        <w:rPr>
          <w:lang w:val="en-US"/>
        </w:rPr>
        <w:t>Sequence</w:t>
      </w:r>
      <w:r w:rsidR="0005477B">
        <w:rPr>
          <w:lang w:val="en-GB"/>
        </w:rPr>
        <w:t xml:space="preserve"> to </w:t>
      </w:r>
      <w:r w:rsidR="00CD27B6" w:rsidRPr="00FF3198">
        <w:rPr>
          <w:lang w:val="en-GB"/>
        </w:rPr>
        <w:t>Sequence und Sequence</w:t>
      </w:r>
      <w:r w:rsidR="0005477B">
        <w:rPr>
          <w:lang w:val="en-GB"/>
        </w:rPr>
        <w:t xml:space="preserve"> to</w:t>
      </w:r>
      <w:r w:rsidR="0005477B" w:rsidRPr="00FF3198">
        <w:rPr>
          <w:lang w:val="en-GB"/>
        </w:rPr>
        <w:t xml:space="preserve"> </w:t>
      </w:r>
      <w:r w:rsidR="00CD27B6" w:rsidRPr="00FF3198">
        <w:rPr>
          <w:lang w:val="en-GB"/>
        </w:rPr>
        <w:t>Vector RNN</w:t>
      </w:r>
      <w:bookmarkEnd w:id="51"/>
      <w:bookmarkEnd w:id="52"/>
    </w:p>
    <w:p w14:paraId="54BC797E" w14:textId="13453C1D" w:rsidR="00EF3CF4" w:rsidRDefault="00EF3CF4" w:rsidP="00EF3CF4">
      <w:pPr>
        <w:pStyle w:val="berschrift2"/>
      </w:pPr>
      <w:bookmarkStart w:id="53" w:name="_Toc144726450"/>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4726451"/>
      <w:r>
        <w:t>Konfusionsmatrizen</w:t>
      </w:r>
      <w:bookmarkEnd w:id="54"/>
    </w:p>
    <w:p w14:paraId="4AC81543" w14:textId="7CD76439" w:rsidR="00A40834" w:rsidRPr="007C6B3D" w:rsidRDefault="00A40834" w:rsidP="0005477B">
      <w:r>
        <w:t xml:space="preserve">Ein verbreitetes Werkzeug, um die Vorhersageleistung eines Klassifikators zu visualisieren, ist die </w:t>
      </w:r>
      <w:r w:rsidRPr="00A40834">
        <w:rPr>
          <w:i/>
          <w:iCs/>
        </w:rPr>
        <w:t>Konfusionsmatrix</w:t>
      </w:r>
      <w:r>
        <w:t xml:space="preserve">. </w:t>
      </w:r>
      <w:r w:rsidR="008F2948">
        <w:t>Dabei</w:t>
      </w:r>
      <w:r>
        <w:t xml:space="preserve">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 xml:space="preserve">atenpunkten die Schnittmengen aller vorhergesagten und tatsächlichen Klassen ausgezählt werden. </w:t>
      </w:r>
      <w:r w:rsidR="0005477B">
        <w:t>Die Zeilen der Matrix stehen hierbei typischerweise</w:t>
      </w:r>
      <w:r w:rsidR="00CE7A6B">
        <w:t xml:space="preserve">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F0ifV19LCJUYWciOiJDaXRhdmlQbGFjZWhvbGRlciNkNTg0ZTlkOS02YTMwLTQ4YzktYWU3Yi0yZjc0NzVhMGI3NjciLCJUZXh0IjoiWzExLCBTLiA5NF0iLCJXQUlWZXJzaW9uIjoiNi4xNC4wLjAifQ==}</w:instrText>
          </w:r>
          <w:r w:rsidR="000C369A">
            <w:fldChar w:fldCharType="separate"/>
          </w:r>
          <w:r w:rsidR="006B2F4C">
            <w:t>[11,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08648A1C" w:rsidR="00A717E6" w:rsidRDefault="00C132C0" w:rsidP="00AD7D24">
      <w:pPr>
        <w:pStyle w:val="Beschriftung"/>
      </w:pPr>
      <w:bookmarkStart w:id="55" w:name="_Toc143696928"/>
      <w:bookmarkStart w:id="56" w:name="_Toc144726578"/>
      <w:r>
        <w:t xml:space="preserve">Abb. </w:t>
      </w:r>
      <w:fldSimple w:instr=" SEQ Abb. \* ARABIC ">
        <w:r w:rsidR="00134B12">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144100A8"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OWRlNzkyYjUtZDNiZi00YjZiLTg2MGUtOTgwMTdkMzVmYjY4IiwiVGV4dCI6IlsxMl0iLCJXQUlWZXJzaW9uIjoiNi4xNC4wLjAifQ==}</w:instrText>
          </w:r>
          <w:r w:rsidR="00180C86">
            <w:fldChar w:fldCharType="separate"/>
          </w:r>
          <w:r w:rsidR="006B2F4C">
            <w:t>[12]</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4726452"/>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08C3471A"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 xml:space="preserve">immer im Intervall [0, 1], wobei ein Klassifikator umso besser ist, desto näher der Wert an </w:t>
      </w:r>
      <w:r w:rsidR="00C12506">
        <w:t>eins</w:t>
      </w:r>
      <w:r>
        <w:t xml:space="preserve">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JdIn1dfSwiVGFnIjoiQ2l0YXZpUGxhY2Vob2xkZXIjYTc1NDU3ODktZjkxZC00YTcyLWFjMTktYzMwYjM1YWNjZTkwIiwiVGV4dCI6IlsxMl0iLCJXQUlWZXJzaW9uIjoiNi4xNC4wLjAifQ==}</w:instrText>
          </w:r>
          <w:r w:rsidR="00311B52">
            <w:fldChar w:fldCharType="separate"/>
          </w:r>
          <w:r w:rsidR="006B2F4C">
            <w:t>[12]</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4726453"/>
      <w:r>
        <w:t>Relevanz</w:t>
      </w:r>
      <w:bookmarkEnd w:id="58"/>
    </w:p>
    <w:p w14:paraId="4C202A1E" w14:textId="52BFEE7D"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V0ifV19LCJUYWciOiJDaXRhdmlQbGFjZWhvbGRlciNkZTk3NjViOS01N2VkLTRkNTUtOTZiNC1iMWY1OTM0ZjBlZmYiLCJUZXh0IjoiWzExLCBTLiA5NV0iLCJXQUlWZXJzaW9uIjoiNi4xNC4wLjAifQ==}</w:instrText>
          </w:r>
          <w:r w:rsidR="00307A93">
            <w:fldChar w:fldCharType="separate"/>
          </w:r>
          <w:r w:rsidR="006B2F4C">
            <w:t>[11,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4C78A57"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l0ifV19LCJUYWciOiJDaXRhdmlQbGFjZWhvbGRlciNiNDc5NmMzMS0xMmRjLTQzY2QtYTkyNC1iNzAyZDU0N2NmNjQiLCJUZXh0IjoiWzEyXSIsIldBSVZlcnNpb24iOiI2LjE0LjAuMCJ9}</w:instrText>
          </w:r>
          <w:r w:rsidR="00D8251C">
            <w:fldChar w:fldCharType="separate"/>
          </w:r>
          <w:r w:rsidR="006B2F4C">
            <w:t>[12]</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4192EFAF" w:rsidR="005417D4" w:rsidRPr="000619E0" w:rsidRDefault="007D3F76" w:rsidP="00CA15D2">
      <w:r>
        <w:t xml:space="preserve">Für die Matrix </w:t>
      </w:r>
      <w:r w:rsidRPr="00205A66">
        <w:t>in Abb</w:t>
      </w:r>
      <w:r w:rsidR="00216E81" w:rsidRPr="00205A66">
        <w:t>.</w:t>
      </w:r>
      <w:r w:rsidRPr="00205A66">
        <w:t xml:space="preserve"> </w:t>
      </w:r>
      <w:r w:rsidR="00A143D2" w:rsidRPr="00205A66">
        <w:t>15</w:t>
      </w:r>
      <w:r w:rsidRPr="00205A66">
        <w:t xml:space="preserve"> </w:t>
      </w:r>
      <w:r>
        <w:t xml:space="preserve">beträgt die </w:t>
      </w:r>
      <w:r w:rsidR="00205A66">
        <w:t>Relevanz ebenso wie die Genauigkeit</w:t>
      </w:r>
      <w:r>
        <w:t xml:space="preserve"> 0,8.</w:t>
      </w:r>
      <w:r w:rsidR="0005477B" w:rsidRPr="0005477B">
        <w:t xml:space="preserve"> </w:t>
      </w:r>
      <w:r w:rsidR="0005477B">
        <w:t xml:space="preserve">Da die Relevanz durch die ausschließliche Beachtung der positiven Vorhersagen für sich </w:t>
      </w:r>
      <w:proofErr w:type="gramStart"/>
      <w:r w:rsidR="0005477B">
        <w:t>allein stehend</w:t>
      </w:r>
      <w:proofErr w:type="gramEnd"/>
      <w:r w:rsidR="0005477B">
        <w:t xml:space="preserve"> sehr einseitig ist, geht sie in der Regel mit der </w:t>
      </w:r>
      <w:r w:rsidR="0005477B" w:rsidRPr="00205A66">
        <w:t>Sensitivität</w:t>
      </w:r>
      <w:r w:rsidR="0005477B">
        <w:t xml:space="preserve"> einher.</w:t>
      </w:r>
    </w:p>
    <w:p w14:paraId="6E963998" w14:textId="19A3A23A" w:rsidR="00EF3CF4" w:rsidRDefault="008824CA" w:rsidP="00EF3CF4">
      <w:pPr>
        <w:pStyle w:val="berschrift3"/>
      </w:pPr>
      <w:bookmarkStart w:id="59" w:name="_Toc144726454"/>
      <w:r>
        <w:lastRenderedPageBreak/>
        <w:t>Sensitivität</w:t>
      </w:r>
      <w:bookmarkEnd w:id="59"/>
    </w:p>
    <w:p w14:paraId="418D17DA" w14:textId="1507509E"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V0ifV19LCJUYWciOiJDaXRhdmlQbGFjZWhvbGRlciMzMDkxOWJkMS05YTEyLTQxMWEtYjEwNS1lZDcwNDg2NTJkOTkiLCJUZXh0IjoiWzExLCBTLiA5NV0iLCJXQUlWZXJzaW9uIjoiNi4xNC4wLjAifQ==}</w:instrText>
          </w:r>
          <w:r w:rsidR="00307A93">
            <w:fldChar w:fldCharType="separate"/>
          </w:r>
          <w:r w:rsidR="006B2F4C">
            <w:t>[11,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0BBD1BCA"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l0ifV19LCJUYWciOiJDaXRhdmlQbGFjZWhvbGRlciMyM2YyZDg3MS1iNGM2LTQyNzQtODZmNi1mMmZlMWY4M2E2ZjIiLCJUZXh0IjoiWzEyXSIsIldBSVZlcnNpb24iOiI2LjE0LjAuMCJ9}</w:instrText>
          </w:r>
          <w:r>
            <w:fldChar w:fldCharType="separate"/>
          </w:r>
          <w:r w:rsidR="006B2F4C">
            <w:t>[12]</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4726455"/>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73A44B2A"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5Nl0ifV19LCJUYWciOiJDaXRhdmlQbGFjZWhvbGRlciMzZjUyODcxYi1mMDBkLTQxYzgtOTVjNy1hODI4OTY2ZmYwNmMiLCJUZXh0IjoiWzExLCBTLiA5Nl0iLCJXQUlWZXJzaW9uIjoiNi4xNC4wLjAifQ==}</w:instrText>
          </w:r>
          <w:r w:rsidR="003A101F">
            <w:fldChar w:fldCharType="separate"/>
          </w:r>
          <w:r w:rsidR="006B2F4C">
            <w:t>[11, S. 96]</w:t>
          </w:r>
          <w:r w:rsidR="003A101F">
            <w:fldChar w:fldCharType="end"/>
          </w:r>
        </w:sdtContent>
      </w:sdt>
      <w:r w:rsidR="003A101F">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01AA1637" w14:textId="73B52AC9" w:rsidR="0016773F" w:rsidRDefault="00CC1800" w:rsidP="0016773F">
      <w:pPr>
        <w:pStyle w:val="berschrift2"/>
      </w:pPr>
      <w:bookmarkStart w:id="61" w:name="_Toc144726456"/>
      <w:r>
        <w:t xml:space="preserve">Eingesetzte </w:t>
      </w:r>
      <w:r w:rsidR="00907F28">
        <w:t>Technologien</w:t>
      </w:r>
      <w:r w:rsidR="00314435">
        <w:t xml:space="preserve"> und </w:t>
      </w:r>
      <w:r w:rsidR="00907F28">
        <w:t>Programmb</w:t>
      </w:r>
      <w:r w:rsidR="00E0639A">
        <w:t>ibliotheken</w:t>
      </w:r>
      <w:bookmarkEnd w:id="61"/>
    </w:p>
    <w:p w14:paraId="45D2C1BB" w14:textId="5D91031C" w:rsidR="00E0639A" w:rsidRPr="00E0639A" w:rsidRDefault="00E0639A" w:rsidP="00312A1D">
      <w:r>
        <w:t xml:space="preserve">Für die im Rahmen dieser Bachelorarbeit realisierten Versuche und praktischen Umsetzungen, kamen zahlreiche </w:t>
      </w:r>
      <w:r w:rsidR="00907F28">
        <w:t>externe Technologien</w:t>
      </w:r>
      <w:r>
        <w:t xml:space="preserve"> und </w:t>
      </w:r>
      <w:r w:rsidR="00907F28">
        <w:t>Programmb</w:t>
      </w:r>
      <w:r>
        <w:t xml:space="preserve">ibliotheken zum Einsatz. </w:t>
      </w:r>
      <w:r w:rsidR="00312A1D">
        <w:t>In den nachfolgenden Unterabschnitten werden die Wichtigsten aufgeführt und deren Zweck kurz beschrieben</w:t>
      </w:r>
      <w:r>
        <w:t>.</w:t>
      </w:r>
    </w:p>
    <w:p w14:paraId="0D173BF6" w14:textId="182F9683" w:rsidR="00196168" w:rsidRDefault="00196168" w:rsidP="00196168">
      <w:pPr>
        <w:pStyle w:val="berschrift3"/>
      </w:pPr>
      <w:bookmarkStart w:id="62" w:name="_Toc144726457"/>
      <w:r>
        <w:lastRenderedPageBreak/>
        <w:t>Valhalla Map</w:t>
      </w:r>
      <w:r w:rsidR="00EF04F3">
        <w:t>-</w:t>
      </w:r>
      <w:r>
        <w:t>Matching</w:t>
      </w:r>
      <w:r w:rsidR="00EF04F3">
        <w:t>-</w:t>
      </w:r>
      <w:r w:rsidR="00F5326B">
        <w:t>Service</w:t>
      </w:r>
      <w:bookmarkEnd w:id="62"/>
    </w:p>
    <w:p w14:paraId="11F2908D" w14:textId="6DA7342A" w:rsidR="00362E32" w:rsidRDefault="00D3571E" w:rsidP="00362E32">
      <w:r>
        <w:t>Zur</w:t>
      </w:r>
      <w:r w:rsidR="00362E32">
        <w:t xml:space="preserve"> praktischen Umsetzung des Map</w:t>
      </w:r>
      <w:r w:rsidR="00EF04F3">
        <w:t>-</w:t>
      </w:r>
      <w:r w:rsidR="00362E32">
        <w:t>Matchings wird im Zuge dieser Arbeit die</w:t>
      </w:r>
      <w:r w:rsidR="00BB762F">
        <w:t xml:space="preserve"> </w:t>
      </w:r>
      <w:r w:rsidR="004F659A">
        <w:t>HTTP</w:t>
      </w:r>
      <w:r w:rsidR="00BB762F">
        <w:t>-basierte</w:t>
      </w:r>
      <w:r w:rsidR="00362E32">
        <w:t xml:space="preserve"> Map</w:t>
      </w:r>
      <w:r w:rsidR="00EF04F3">
        <w:t>-</w:t>
      </w:r>
      <w:r w:rsidR="00362E32">
        <w:t xml:space="preserve">Matching-API der </w:t>
      </w:r>
      <w:r w:rsidR="0094300D">
        <w:t>O</w:t>
      </w:r>
      <w:r w:rsidR="00362E32">
        <w:t>pen-</w:t>
      </w:r>
      <w:r w:rsidR="0094300D">
        <w:t>S</w:t>
      </w:r>
      <w:r w:rsidR="00362E32">
        <w:t>ource</w:t>
      </w:r>
      <w:r w:rsidR="0094300D">
        <w:t>-</w:t>
      </w:r>
      <w:r w:rsidR="00362E32">
        <w:t xml:space="preserve">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k5OTYzMGI5LWYyZTctNDhkZS1iOGY1LTQzNzdkZWFhYjljYyIsIlRleHQiOiJbOF0iLCJXQUlWZXJzaW9uIjoiNi4xNC4wLjAifQ==}</w:instrText>
          </w:r>
          <w:r w:rsidR="009D50AB">
            <w:fldChar w:fldCharType="separate"/>
          </w:r>
          <w:r w:rsidR="006B2F4C">
            <w:t>[8]</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w:t>
      </w:r>
      <w:r w:rsidR="00EF04F3">
        <w:t>-</w:t>
      </w:r>
      <w:r w:rsidR="002019F8">
        <w:t>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7CC00D48" w:rsidR="00461422" w:rsidRPr="004E66B2" w:rsidRDefault="00B91010" w:rsidP="009D50AB">
      <w:r>
        <w:t>Die API</w:t>
      </w:r>
      <w:r w:rsidR="009D50AB">
        <w:t xml:space="preserve"> von Valhalla</w:t>
      </w:r>
      <w:r>
        <w:t xml:space="preserve"> </w:t>
      </w:r>
      <w:r w:rsidR="009D50AB">
        <w:t>umfasst hierbei zwei verschiedene Map</w:t>
      </w:r>
      <w:r w:rsidR="00EF04F3">
        <w:t>-</w:t>
      </w:r>
      <w:r w:rsidR="009D50AB">
        <w:t xml:space="preserve">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w:t>
      </w:r>
      <w:r w:rsidR="00EF04F3">
        <w:t>-</w:t>
      </w:r>
      <w:r w:rsidR="004E66B2">
        <w:t>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für das Map</w:t>
      </w:r>
      <w:r w:rsidR="00EF04F3">
        <w:t>-</w:t>
      </w:r>
      <w:r w:rsidR="0088119A">
        <w:t xml:space="preserve">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FjYTAzZjFmLWJkYzAtNDQzZS04MTZjLTAzN2UyOGQ4NzJiZCIsIlRleHQiOiJbMTldIiwiV0FJVmVyc2lvbiI6IjYuMTQuMC4wIn0=}</w:instrText>
          </w:r>
          <w:r w:rsidR="004E66B2">
            <w:fldChar w:fldCharType="separate"/>
          </w:r>
          <w:r w:rsidR="006B2F4C">
            <w:t>[19]</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4726458"/>
      <w:r>
        <w:t>Python</w:t>
      </w:r>
      <w:bookmarkEnd w:id="63"/>
      <w:r>
        <w:t xml:space="preserve"> </w:t>
      </w:r>
    </w:p>
    <w:p w14:paraId="1611216A" w14:textId="68EF86C6"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yMF0ifV19LCJUYWciOiJDaXRhdmlQbGFjZWhvbGRlciMwOTUwODQ0My01YmJjLTQ2NDEtYTQ0Zi1iY2M3OWRlZjM5MDEiLCJUZXh0IjoiWzIwXSIsIldBSVZlcnNpb24iOiI2LjE0LjAuMCJ9}</w:instrText>
          </w:r>
          <w:r w:rsidR="006716D1">
            <w:fldChar w:fldCharType="separate"/>
          </w:r>
          <w:r w:rsidR="006B2F4C">
            <w:t>[20]</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iBkb2N1bWVudGF0aW9uIiwiU2hvcnRUaXRsZVVwZGF0ZVR5cGUiOjAsIlN0YXRpY0lkcyI6WyI1MGI2MWQ5Zi0zYTlhLTRhZDktOGVjOC0xNjRkNTJlYzFkNWEiXSwiVGFibGVPZkNvbnRlbnRzQ29tcGxleGl0eSI6MCwiVGFibGVPZkNvbnRlbnRzU291cmNlVGV4dEZvcm1hdCI6MCwiVGFza3MiOltdLCJUaXRsZSI6IlB5dGhvbiAzLjEwLjEy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5LTA0VDEyOjMxOjQyIiwiUHJvamVjdCI6eyIkcmVmIjoiOCJ9fSwiVXNlTnVtYmVyaW5nVHlwZU9mUGFyZW50RG9jdW1lbnQiOmZhbHNlfV0sIkZvcm1hdHRlZFRleHQiOnsiJGlkIjoiMTMiLCJDb3VudCI6MSwiVGV4dFVuaXRzIjpbeyIkaWQiOiIxNCIsIkZvbnRTdHlsZSI6eyIkaWQiOiIxNSIsIk5ldXRyYWwiOnRydWV9LCJSZWFkaW5nT3JkZXIiOjEsIlRleHQiOiJbMjFdIn1dfSwiVGFnIjoiQ2l0YXZpUGxhY2Vob2xkZXIjMGE1NzQ3NmMtNTc5OC00YWEwLWFlOTQtMTJkYzVmMmRiNmU4IiwiVGV4dCI6IlsyMV0iLCJXQUlWZXJzaW9uIjoiNi4xNC4wLjAifQ==}</w:instrText>
          </w:r>
          <w:r w:rsidR="004C709B">
            <w:fldChar w:fldCharType="separate"/>
          </w:r>
          <w:r w:rsidR="006B2F4C">
            <w:t>[21]</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w:t>
      </w:r>
      <w:r w:rsidR="008B56B3">
        <w:lastRenderedPageBreak/>
        <w:t xml:space="preserve">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19C5A244" w:rsidR="00786BA3" w:rsidRDefault="00786BA3" w:rsidP="00631245">
      <w:r>
        <w:t xml:space="preserve">Bei </w:t>
      </w:r>
      <w:r w:rsidR="00D805B3">
        <w:t>p</w:t>
      </w:r>
      <w:r>
        <w:t xml:space="preserve">andas handelt es sich um eine Bibliothek zur Datenanalyse und -verarbeitung. Die Bibliothek </w:t>
      </w:r>
      <w:r w:rsidR="00993CA5">
        <w:t>erweitert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yXSJ9XX0sIlRhZyI6IkNpdGF2aVBsYWNlaG9sZGVyI2JiNTE5NTU1LTkwYzktNDMxOC04NThlLTFhODNmMDRlYjIzYSIsIlRleHQiOiJbMjJdIiwiV0FJVmVyc2lvbiI6IjYuMTQuMC4wIn0=}</w:instrText>
          </w:r>
          <w:r>
            <w:fldChar w:fldCharType="separate"/>
          </w:r>
          <w:r w:rsidR="006B2F4C">
            <w:t>[22]</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gekennzeichnet.</w:t>
      </w:r>
    </w:p>
    <w:p w14:paraId="1540D56A" w14:textId="6B5BE4E9"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w:t>
      </w:r>
      <w:r w:rsidR="008B4530">
        <w:t>enthält</w:t>
      </w:r>
      <w:r>
        <w:t xml:space="preserve"> neben zahlreichen Funktionen</w:t>
      </w:r>
      <w:r w:rsidR="008B4530">
        <w:t xml:space="preserve"> auch</w:t>
      </w:r>
      <w:r>
        <w:t xml:space="preserve"> eigene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NdIn1dfSwiVGFnIjoiQ2l0YXZpUGxhY2Vob2xkZXIjOTRiNjBhMDAtZWUxNS00ODc1LWI4ODctYjQzN2U2NWNjNmMxIiwiVGV4dCI6IlsyM10iLCJXQUlWZXJzaW9uIjoiNi4xNC4wLjAifQ==}</w:instrText>
          </w:r>
          <w:r>
            <w:fldChar w:fldCharType="separate"/>
          </w:r>
          <w:r w:rsidR="006B2F4C">
            <w:t>[23]</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14D4844" w:rsidR="00631245" w:rsidRDefault="00511DAC" w:rsidP="00631245">
      <w:pPr>
        <w:pStyle w:val="berschrift3"/>
      </w:pPr>
      <w:bookmarkStart w:id="64" w:name="_Toc144726459"/>
      <w:r>
        <w:t>S</w:t>
      </w:r>
      <w:r w:rsidR="00631245">
        <w:t>cikit</w:t>
      </w:r>
      <w:r w:rsidR="00A63ABB">
        <w:t>-l</w:t>
      </w:r>
      <w:r w:rsidR="00631245">
        <w:t>earn</w:t>
      </w:r>
      <w:bookmarkEnd w:id="64"/>
    </w:p>
    <w:p w14:paraId="5C26D384" w14:textId="64C76448"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w:t>
      </w:r>
      <w:r w:rsidR="00511DAC">
        <w:t>O</w:t>
      </w:r>
      <w:r w:rsidR="00A63ABB">
        <w:t>pen-</w:t>
      </w:r>
      <w:r w:rsidR="00511DAC">
        <w:t>S</w:t>
      </w:r>
      <w:r w:rsidR="00A63ABB">
        <w:t>ource</w:t>
      </w:r>
      <w:r w:rsidR="00511DAC">
        <w:t>-</w:t>
      </w:r>
      <w:r w:rsidR="00A63ABB">
        <w:t xml:space="preserve">Bibliothek für </w:t>
      </w:r>
      <w:r w:rsidR="0078635E">
        <w:t xml:space="preserve">das </w:t>
      </w:r>
      <w:r w:rsidR="00915FA6">
        <w:t>m</w:t>
      </w:r>
      <w:r w:rsidR="0078635E">
        <w:t>aschinell</w:t>
      </w:r>
      <w:r w:rsidR="0054471D">
        <w:t>e</w:t>
      </w:r>
      <w:r w:rsidR="0078635E">
        <w:t xml:space="preserve"> Lernen</w:t>
      </w:r>
      <w:r w:rsidR="00A63ABB">
        <w:t xml:space="preserve"> in Python. </w:t>
      </w:r>
      <w:r w:rsidR="00CF2158">
        <w:t xml:space="preserve">Die bereitgestellten </w:t>
      </w:r>
      <w:r w:rsidR="007D1526">
        <w:t xml:space="preserve">Funktionen und </w:t>
      </w:r>
      <w:r w:rsidR="00511DAC">
        <w:t>Klassen</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U3VidGl0bGUiOiJBIFJldmlldyBvZiBTY2lraXQtbGVhcm4gUGFja2FnZSBpbiBQeXRob24gUHJvZ3JhbW1pbmcgTGFuZ3VhZ2UiLCJUYWJsZU9mQ29udGVudHNDb21wbGV4aXR5IjowLCJUYWJsZU9mQ29udGVudHNTb3VyY2VUZXh0Rm9ybWF0IjowLCJUYXNrcyI6W10sIlRpdGxlIjoiTWFjaGluZSBMZWFybmluZyBNYWRlIEVhc3k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OS0wNFQxMjoxNjo0M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NF0ifV19LCJUYWciOiJDaXRhdmlQbGFjZWhvbGRlciM5OWYwNjMxYS0yNzg3LTQ0ZTQtYTExYy04ODk4M2VhZWM1YjkiLCJUZXh0IjoiWzI0XSIsIldBSVZlcnNpb24iOiI2LjE0LjAuMCJ9}</w:instrText>
          </w:r>
          <w:r w:rsidR="00A57EE3">
            <w:fldChar w:fldCharType="separate"/>
          </w:r>
          <w:r w:rsidR="006B2F4C">
            <w:t>[24]</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w:t>
      </w:r>
      <w:r w:rsidR="00511DAC">
        <w:t>Klassen</w:t>
      </w:r>
      <w:r w:rsidR="008B41B5">
        <w:t xml:space="preserve"> auf drei</w:t>
      </w:r>
      <w:r w:rsidR="00DE1763">
        <w:t xml:space="preserve"> grundlegende</w:t>
      </w:r>
      <w:r w:rsidR="008B41B5">
        <w:t xml:space="preserve"> </w:t>
      </w:r>
      <w:r w:rsidR="00511DAC">
        <w:t>Oberk</w:t>
      </w:r>
      <w:r w:rsidR="008B41B5">
        <w:t xml:space="preserve">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w:t>
      </w:r>
      <w:r w:rsidR="00511DAC">
        <w:t>l</w:t>
      </w:r>
      <w:r w:rsidR="005C75D3">
        <w:t>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w:t>
      </w:r>
      <w:r w:rsidR="005C75D3">
        <w:rPr>
          <w:rStyle w:val="Code"/>
          <w:rFonts w:ascii="Times New Roman" w:hAnsi="Times New Roman" w:cs="Times New Roman"/>
        </w:rPr>
        <w:lastRenderedPageBreak/>
        <w:t xml:space="preserve">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C12506">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2Nl0ifV19LCJUYWciOiJDaXRhdmlQbGFjZWhvbGRlciMyNDFhMmY3Ny0zZWJhLTRkZmUtOGI0YS04NmRkMzdkMzQ2ZTUiLCJUZXh0IjoiWzExLCBTLiA2Nl0iLCJXQUlWZXJzaW9uIjoiNi4xNC4wLjAifQ==}</w:instrText>
          </w:r>
          <w:r w:rsidR="000E34B0">
            <w:rPr>
              <w:rStyle w:val="Code"/>
              <w:rFonts w:ascii="Times New Roman" w:hAnsi="Times New Roman" w:cs="Times New Roman"/>
            </w:rPr>
            <w:fldChar w:fldCharType="separate"/>
          </w:r>
          <w:r w:rsidR="006B2F4C">
            <w:rPr>
              <w:rStyle w:val="Code"/>
              <w:rFonts w:ascii="Times New Roman" w:hAnsi="Times New Roman" w:cs="Times New Roman"/>
            </w:rPr>
            <w:t>[11,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F7B7436"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w:t>
      </w:r>
      <w:r w:rsidR="00511DAC">
        <w:rPr>
          <w:rStyle w:val="Code"/>
          <w:rFonts w:ascii="Times New Roman" w:hAnsi="Times New Roman" w:cs="Times New Roman"/>
        </w:rPr>
        <w:t>Klassen</w:t>
      </w:r>
      <w:r w:rsidR="00CD7A30">
        <w:rPr>
          <w:rStyle w:val="Code"/>
          <w:rFonts w:ascii="Times New Roman" w:hAnsi="Times New Roman" w:cs="Times New Roman"/>
        </w:rPr>
        <w:t xml:space="preserve">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zMGFkMDA1YS04NGVmLTRkYmYtYWM5Mi1lMjEwN2MwM2MxZGQiLCJUZXh0IjoiWzI1XSIsIldBSVZlcnNpb24iOiI2LjE0LjAuMCJ9}</w:instrText>
          </w:r>
          <w:r w:rsidR="00CD7A30">
            <w:rPr>
              <w:rStyle w:val="Code"/>
              <w:rFonts w:ascii="Times New Roman" w:hAnsi="Times New Roman" w:cs="Times New Roman"/>
            </w:rPr>
            <w:fldChar w:fldCharType="separate"/>
          </w:r>
          <w:r w:rsidR="006B2F4C">
            <w:rPr>
              <w:rStyle w:val="Code"/>
              <w:rFonts w:ascii="Times New Roman" w:hAnsi="Times New Roman" w:cs="Times New Roman"/>
            </w:rPr>
            <w:t>[25]</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4726460"/>
      <w:r>
        <w:t xml:space="preserve">Keras und </w:t>
      </w:r>
      <w:r w:rsidR="00551F6C">
        <w:t>Tensor</w:t>
      </w:r>
      <w:r w:rsidR="00F77FEB">
        <w:t>F</w:t>
      </w:r>
      <w:r w:rsidR="00551F6C">
        <w:t>low</w:t>
      </w:r>
      <w:bookmarkEnd w:id="65"/>
      <w:r w:rsidR="00551F6C">
        <w:t xml:space="preserve"> </w:t>
      </w:r>
    </w:p>
    <w:p w14:paraId="022303AD" w14:textId="74A240A2" w:rsidR="00647866" w:rsidRDefault="00713E17" w:rsidP="00563D5B">
      <w:r w:rsidRPr="006F655A">
        <w:rPr>
          <w:i/>
          <w:iCs/>
        </w:rPr>
        <w:t>Keras</w:t>
      </w:r>
      <w:r w:rsidRPr="00713E17">
        <w:t xml:space="preserve"> ist eine </w:t>
      </w:r>
      <w:r w:rsidR="00511DAC">
        <w:t>O</w:t>
      </w:r>
      <w:r w:rsidRPr="00713E17">
        <w:t>pen-</w:t>
      </w:r>
      <w:r w:rsidR="00511DAC">
        <w:t>S</w:t>
      </w:r>
      <w:r w:rsidRPr="00713E17">
        <w:t>ource</w:t>
      </w:r>
      <w:r w:rsidR="00511DAC">
        <w:t>-</w:t>
      </w:r>
      <w:r w:rsidRPr="00713E17">
        <w:t>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w:t>
      </w:r>
      <w:r w:rsidR="004F659A">
        <w:t>das Schnittstellendesign von</w:t>
      </w:r>
      <w:r w:rsidR="00647866">
        <w:t xml:space="preserve"> scikit-learn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dmLl0ifV19LCJUYWciOiJDaXRhdmlQbGFjZWhvbGRlciMwODdiNzZmZS02MGE4LTQzOTMtYjI3OC1mM2IzYjNkMzZlOTkiLCJUZXh0IjoiWzExLCBTLiAyOTdmLl0iLCJXQUlWZXJzaW9uIjoiNi4xNC4wLjAifQ==}</w:instrText>
          </w:r>
          <w:r w:rsidR="00647866">
            <w:fldChar w:fldCharType="separate"/>
          </w:r>
          <w:r w:rsidR="006B2F4C">
            <w:t>[11, S. 297f.]</w:t>
          </w:r>
          <w:r w:rsidR="00647866">
            <w:fldChar w:fldCharType="end"/>
          </w:r>
        </w:sdtContent>
      </w:sdt>
      <w:r w:rsidR="00647866">
        <w:t>.</w:t>
      </w:r>
      <w:r>
        <w:t xml:space="preserve"> </w:t>
      </w:r>
    </w:p>
    <w:p w14:paraId="4F074D6C" w14:textId="29195F07"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w:t>
      </w:r>
      <w:r w:rsidR="006109D0" w:rsidRPr="004F659A">
        <w:rPr>
          <w:i/>
          <w:iCs/>
        </w:rPr>
        <w:t>Google-Brain</w:t>
      </w:r>
      <w:r w:rsidR="006109D0">
        <w:t xml:space="preserve">-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zc5XSJ9XX0sIlRhZyI6IkNpdGF2aVBsYWNlaG9sZGVyI2RlZmExZWRhLTBlNzctNDFjZS1hOWE5LWNlNTRhODM4YmQ3YyIsIlRleHQiOiJbMTEsIFMuIDM3OV0iLCJXQUlWZXJzaW9uIjoiNi4xNC4wLjAifQ==}</w:instrText>
          </w:r>
          <w:r w:rsidR="000D1611">
            <w:fldChar w:fldCharType="separate"/>
          </w:r>
          <w:r w:rsidR="006B2F4C">
            <w:t>[11,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unter anderem zur Datenvorverarbeitung, erweitert. Außerdem bietet TensorFlow unter bestimmten Voraussetzungen auch die Möglichkeit</w:t>
      </w:r>
      <w:r w:rsidR="00511DAC">
        <w:t>,</w:t>
      </w:r>
      <w:r w:rsidR="008B079B">
        <w:t xml:space="preserve"> Berechnungen auf einer oder mehreren GPUs durchzuführen, wodurch insbesondere das Training von </w:t>
      </w:r>
      <w:r w:rsidR="00F23395">
        <w:t>n</w:t>
      </w:r>
      <w:r w:rsidR="008B079B">
        <w:t xml:space="preserve">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176C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lQxNTo1Mjo0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yOTdmLl0ifV19LCJUYWciOiJDaXRhdmlQbGFjZWhvbGRlciNlMzdkMTQwYS05MWM1LTRjMDEtYTg1Zi1lY2YyY2MwOGY4ZjYiLCJUZXh0IjoiWzExLCBTLiAyOTdmLl0iLCJXQUlWZXJzaW9uIjoiNi4xNS4yLjAifQ==}</w:instrText>
          </w:r>
          <w:r w:rsidR="008B079B">
            <w:fldChar w:fldCharType="separate"/>
          </w:r>
          <w:r w:rsidR="00176CC5">
            <w:t>[11, S. 297f.]</w:t>
          </w:r>
          <w:r w:rsidR="008B079B">
            <w:fldChar w:fldCharType="end"/>
          </w:r>
        </w:sdtContent>
      </w:sdt>
      <w:r w:rsidR="008B079B">
        <w:t xml:space="preserve">. </w:t>
      </w:r>
    </w:p>
    <w:p w14:paraId="5452300C" w14:textId="015A7877"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RlbnNvckZsb3ciLCJQcm90ZWN0ZWQiOmZhbHNlLCJTZXgiOjAsIkNyZWF0ZWRCeSI6Il9MZW5uaSBLb2VwcGVyIiwiQ3JlYXRlZE9uIjoiMjAyMy0wOS0wNFQxMjo0OToyNCIsIk1vZGlmaWVkQnkiOiJfTGVubmkgS29lcHBlciIsIklkIjoiODVmODI0ZWQtNjY5MC00NDFlLWJkMjUtZGY5YmY5ZDZlMjBiIiwiTW9kaWZpZWRPbiI6IjIwMjMtMDktMDRUMTI6NDk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8iLCJVcmlTdHJpbmciOiJodHRwczovL3d3dy50ZW5zb3JmbG93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}</w:instrText>
          </w:r>
          <w:r w:rsidR="009348FA">
            <w:fldChar w:fldCharType="separate"/>
          </w:r>
          <w:r w:rsidR="006B2F4C">
            <w:t>[26]</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w:t>
      </w:r>
      <w:r w:rsidR="00511DAC">
        <w:rPr>
          <w:rStyle w:val="Code"/>
          <w:rFonts w:ascii="Times New Roman" w:hAnsi="Times New Roman" w:cs="Times New Roman"/>
        </w:rPr>
        <w:t>Klass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6B2F4C">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E2MWFmOWEzLTk2MzUtNDMyYi1hOWRjLWVmMThiY2M1YzhkMiIsIlRleHQiOiJbMjddIiwiV0FJVmVyc2lvbiI6IjYuMTQuMC4wIn0=}</w:instrText>
          </w:r>
          <w:r w:rsidR="009348FA">
            <w:rPr>
              <w:rStyle w:val="Code"/>
              <w:rFonts w:ascii="Times New Roman" w:hAnsi="Times New Roman" w:cs="Times New Roman"/>
            </w:rPr>
            <w:fldChar w:fldCharType="separate"/>
          </w:r>
          <w:r w:rsidR="006B2F4C">
            <w:rPr>
              <w:rStyle w:val="Code"/>
              <w:rFonts w:ascii="Times New Roman" w:hAnsi="Times New Roman" w:cs="Times New Roman"/>
            </w:rPr>
            <w:t>[27]</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4726461"/>
      <w:r>
        <w:lastRenderedPageBreak/>
        <w:t>Verwandte Arbeiten</w:t>
      </w:r>
      <w:bookmarkEnd w:id="66"/>
    </w:p>
    <w:p w14:paraId="4FEE14B4" w14:textId="7E7A9551" w:rsidR="00BD43D5" w:rsidRDefault="00BD43D5" w:rsidP="00BD43D5">
      <w:pPr>
        <w:pStyle w:val="berschrift2"/>
      </w:pPr>
      <w:bookmarkStart w:id="67" w:name="_Toc144726462"/>
      <w:r>
        <w:t xml:space="preserve">Vorangegangene </w:t>
      </w:r>
      <w:r w:rsidR="00B76819">
        <w:t>Abschlussarbeiten</w:t>
      </w:r>
      <w:bookmarkEnd w:id="67"/>
    </w:p>
    <w:p w14:paraId="7C2B29A6" w14:textId="06FF98F9"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Erkenntnisse</w:t>
      </w:r>
      <w:r w:rsidR="006F7C67">
        <w:t>,</w:t>
      </w:r>
      <w:r w:rsidR="00241712">
        <w:t xml:space="preserve"> </w:t>
      </w:r>
      <w:r w:rsidR="000152ED">
        <w:t>aber auch die Grenzen dieser Arbeiten aufgezeigt.</w:t>
      </w:r>
    </w:p>
    <w:p w14:paraId="10ACA02E" w14:textId="3A9A3F0E"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5ZWY0N2ZjMi04ZWJhLTQ0M2QtOGQyMy1iNDFlM2QzOWU2MDIiLCJUZXh0IjoiWzI4XSIsIldBSVZlcnNpb24iOiI2LjE0LjAuMCJ9}</w:instrText>
          </w:r>
          <w:r w:rsidR="00E56548">
            <w:fldChar w:fldCharType="separate"/>
          </w:r>
          <w:r w:rsidR="006B2F4C">
            <w:t>[28]</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207A8041"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wYjAzZWFlZC1hNzk0LTQ2YTEtYmQ0ZC1kNWEyYjI1M2VjNmMiLCJUZXh0IjoiWzI5XSIsIldBSVZlcnNpb24iOiI2LjE0LjAuMCJ9}</w:instrText>
          </w:r>
          <w:r w:rsidR="007B380C">
            <w:fldChar w:fldCharType="separate"/>
          </w:r>
          <w:r w:rsidR="006B2F4C">
            <w:t>[29]</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61758648"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zMF0ifV19LCJUYWciOiJDaXRhdmlQbGFjZWhvbGRlciM0NDFkZTZhZS04YTg1LTQ5NjItOTM4NS05ZDAzNTFmNzQ4Y2QiLCJUZXh0IjoiWzMwXSIsIldBSVZlcnNpb24iOiI2LjE0LjAuMCJ9}</w:instrText>
          </w:r>
          <w:r w:rsidR="00D76C2B">
            <w:fldChar w:fldCharType="separate"/>
          </w:r>
          <w:r w:rsidR="006B2F4C">
            <w:t>[30]</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4726463"/>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037B8B4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B2F4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w:instrText>
          </w:r>
          <w:r w:rsidR="006B2F4C" w:rsidRPr="00125476">
            <w:instrText>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Y2VlMWI3MTEtMmUyYS00MmU0LThjOTktNTRlN2JhMTdiYmIwIiwiVGV4dCI6IlsxNV0iLCJXQUlWZXJzaW9uIjoiNi4xNC4wLjAifQ==}</w:instrText>
          </w:r>
          <w:r>
            <w:fldChar w:fldCharType="separate"/>
          </w:r>
          <w:r w:rsidR="006B2F4C" w:rsidRPr="00125476">
            <w:t>[15]</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3ABC76F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w:t>
      </w:r>
      <w:r w:rsidR="004805DB">
        <w:t xml:space="preserve"> aufeinanderfolgenden</w:t>
      </w:r>
      <w:r w:rsidR="006F5A39">
        <w:t xml:space="preserve"> GNSS-Punkte die</w:t>
      </w:r>
      <w:r w:rsidR="00EE6DFD">
        <w:t xml:space="preserve"> </w:t>
      </w:r>
      <w:r w:rsidR="006F5A39" w:rsidRPr="006F5A39">
        <w:rPr>
          <w:i/>
          <w:iCs/>
        </w:rPr>
        <w:t>gefahrene Strecke</w:t>
      </w:r>
      <w:r w:rsidR="006F5A39">
        <w:t xml:space="preserve">, die </w:t>
      </w:r>
      <w:r w:rsidR="004805DB">
        <w:rPr>
          <w:i/>
          <w:iCs/>
        </w:rPr>
        <w:t>Luftlinie</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3B92575C" w:rsidR="00B3498B" w:rsidRDefault="006F5A39" w:rsidP="008C57B2">
      <w:r>
        <w:t xml:space="preserve">Für die Klassifikation wurden verschiedene </w:t>
      </w:r>
      <w:r w:rsidR="00F23395">
        <w:t>r</w:t>
      </w:r>
      <w:r>
        <w:t xml:space="preserve">ekurrente </w:t>
      </w:r>
      <w:r w:rsidR="00F23395">
        <w:t>n</w:t>
      </w:r>
      <w:r>
        <w:t>euronale Netze</w:t>
      </w:r>
      <w:r w:rsidR="00AE661D">
        <w:t xml:space="preserve"> </w:t>
      </w:r>
      <w:r w:rsidR="00B440D1">
        <w:t>mit LSTM-Schichten entworfen. Dabei kamen auch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2621392C" w:rsidR="007B04DD" w:rsidRPr="004F37EA" w:rsidRDefault="00B3498B" w:rsidP="003F6879">
      <w:r>
        <w:t xml:space="preserve">Nichtsdestotrotz </w:t>
      </w:r>
      <w:r w:rsidR="002531E2">
        <w:t>zeigt</w:t>
      </w:r>
      <w:r w:rsidR="00EA6009">
        <w:t xml:space="preserve"> </w:t>
      </w:r>
      <w:r w:rsidR="002531E2">
        <w:t>die Arbeit, dass der Einsatz von RNNs durch ihre Fähigkeit</w:t>
      </w:r>
      <w:r w:rsidR="004805DB">
        <w:t>,</w:t>
      </w:r>
      <w:r w:rsidR="002531E2">
        <w:t xml:space="preserve">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4726464"/>
      <w:r w:rsidRPr="00BD1E9C">
        <w:rPr>
          <w:lang w:val="en-GB"/>
        </w:rPr>
        <w:t>Vehicle Classification using GPS Data</w:t>
      </w:r>
      <w:bookmarkEnd w:id="69"/>
    </w:p>
    <w:p w14:paraId="09D914EE" w14:textId="6B1FF617"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ktMDRUMTI6NDI6MjQiLCJQcm9qZWN0Ijp7IiRyZWYiOiI4In19LCJVc2VOdW1iZXJpbmdUeXBlT2ZQYXJlbnREb2N1bWVudCI6ZmFsc2V9XSwiRm9ybWF0dGVkVGV4dCI6eyIkaWQiOiIyMCIsIkNvdW50IjoxLCJUZXh0VW5pdHMiOlt7IiRpZCI6IjIxIiwiRm9udFN0eWxlIjp7IiRpZCI6IjIyIiwiTmV1dHJhbCI6dHJ1ZX0sIlJlYWRpbmdPcmRlciI6MSwiVGV4dCI6IlszMV0ifV19LCJUYWciOiJDaXRhdmlQbGFjZWhvbGRlciNmMWY2ZjU3OC1hYmRhLTQ4YjEtYmVmYi04OGZlMTA0ODQ5ZDQiLCJUZXh0IjoiWzMxXSIsIldBSVZlcnNpb24iOiI2LjE0LjAuMCJ9}</w:instrText>
          </w:r>
          <w:r w:rsidR="00E530E3">
            <w:fldChar w:fldCharType="separate"/>
          </w:r>
          <w:r w:rsidR="006B2F4C">
            <w:t>[31]</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mit Längen von 15-20</w:t>
      </w:r>
      <w:r w:rsidR="004805DB">
        <w:t xml:space="preserve"> Minuten</w:t>
      </w:r>
      <w:r w:rsidR="008D6E97">
        <w:t xml:space="preserve">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38FF9D2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004805DB">
        <w:rPr>
          <w:i/>
          <w:iCs/>
        </w:rPr>
        <w:t>F</w:t>
      </w:r>
      <w:r w:rsidRPr="00DF64AC">
        <w:rPr>
          <w:i/>
          <w:iCs/>
        </w:rPr>
        <w:t xml:space="preserve">eature </w:t>
      </w:r>
      <w:r w:rsidR="004805DB">
        <w:rPr>
          <w:i/>
          <w:iCs/>
        </w:rPr>
        <w:t>S</w:t>
      </w:r>
      <w:r w:rsidRPr="00DF64AC">
        <w:rPr>
          <w:i/>
          <w:iCs/>
        </w:rPr>
        <w:t>el</w:t>
      </w:r>
      <w:r w:rsidR="004805DB">
        <w:rPr>
          <w:i/>
          <w:iCs/>
        </w:rPr>
        <w:t>e</w:t>
      </w:r>
      <w:r w:rsidRPr="00DF64AC">
        <w:rPr>
          <w:i/>
          <w:iCs/>
        </w:rPr>
        <w:t>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0E942273"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 xml:space="preserve">1 m/s^2 </m:t>
        </m:r>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4726465"/>
      <w:r>
        <w:lastRenderedPageBreak/>
        <w:t>Datengrundlage</w:t>
      </w:r>
      <w:bookmarkEnd w:id="70"/>
    </w:p>
    <w:p w14:paraId="3777B2A0" w14:textId="422E78F9" w:rsidR="00F2088B" w:rsidRPr="00F2088B" w:rsidRDefault="00D65AC9" w:rsidP="00F2088B">
      <w:pPr>
        <w:pStyle w:val="berschrift2"/>
      </w:pPr>
      <w:bookmarkStart w:id="71" w:name="_Toc144726466"/>
      <w:r>
        <w:t>Anforderungen</w:t>
      </w:r>
      <w:bookmarkEnd w:id="71"/>
    </w:p>
    <w:p w14:paraId="48F897A4" w14:textId="3B21EA1E"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 xml:space="preserve">ist, wie in allen Projekten des </w:t>
      </w:r>
      <w:r w:rsidR="00915FA6">
        <w:t>m</w:t>
      </w:r>
      <w:r w:rsidR="00EA20C9">
        <w:t>aschinellen Lernens, ein</w:t>
      </w:r>
      <w:r w:rsidR="002018CE">
        <w:t>e</w:t>
      </w:r>
      <w:r w:rsidR="00EA20C9">
        <w:t xml:space="preserve"> für die vorliegende Aufgabenstellung geeignete </w:t>
      </w:r>
      <w:r w:rsidR="002018CE">
        <w:t>Datenbasis</w:t>
      </w:r>
      <w:r w:rsidR="005612AA">
        <w:t xml:space="preserve">. </w:t>
      </w:r>
    </w:p>
    <w:p w14:paraId="1655F485" w14:textId="2B1A5742"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w:t>
      </w:r>
      <w:r w:rsidR="006A1F80">
        <w:t>t</w:t>
      </w:r>
      <w:r>
        <w:t>.</w:t>
      </w:r>
      <w:r w:rsidR="007D7057">
        <w:t xml:space="preserve"> Um sinnvoll mit diesen Sequenzen arbeiten zu können</w:t>
      </w:r>
      <w:r w:rsidR="006A1F80">
        <w:t>,</w:t>
      </w:r>
      <w:r w:rsidR="007D7057">
        <w:t xml:space="preserve">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w:t>
      </w:r>
      <w:r w:rsidR="006A1F80">
        <w:t>Hertz</w:t>
      </w:r>
      <w:r w:rsidR="00275189">
        <w:t xml:space="preserve">, </w:t>
      </w:r>
      <w:r w:rsidR="00D22E79">
        <w:t>was einem Aufnahmeintervall von 2 bis 0,5 Sekunden entspricht.</w:t>
      </w:r>
    </w:p>
    <w:p w14:paraId="4833E60C" w14:textId="7D289865"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6A1F80">
        <w:t>,</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4726467"/>
      <w:r>
        <w:t>Datengewinnung</w:t>
      </w:r>
      <w:bookmarkEnd w:id="72"/>
    </w:p>
    <w:p w14:paraId="4E744F72" w14:textId="3E7213CA"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w:t>
      </w:r>
      <w:r w:rsidR="006A1F80">
        <w:t>freiwilligen Teilnehmer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F24B857" w:rsidR="00546AB9" w:rsidRDefault="00000B88" w:rsidP="00546AB9">
      <w:r>
        <w:t xml:space="preserve">Für die </w:t>
      </w:r>
      <w:r w:rsidR="001454BD">
        <w:t>Erhebung der Daten</w:t>
      </w:r>
      <w:r w:rsidR="00A72C4C">
        <w:t xml:space="preserve"> </w:t>
      </w:r>
      <w:r>
        <w:t>kam die Mobile</w:t>
      </w:r>
      <w:r w:rsidR="006A1F80">
        <w:t xml:space="preserve"> </w:t>
      </w:r>
      <w:r>
        <w:t xml:space="preserv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 xml:space="preserve">Bewegung – oder vielmehr die Positionsänderung </w:t>
      </w:r>
      <w:r w:rsidR="006A1F80">
        <w:t>–</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1719987F" w:rsidR="00CC3C71" w:rsidRDefault="0060114E" w:rsidP="008502E5">
      <w:pPr>
        <w:spacing w:after="480"/>
      </w:pPr>
      <w:r>
        <w:t xml:space="preserve">Die </w:t>
      </w:r>
      <w:r w:rsidR="00266490">
        <w:t xml:space="preserve">durch MotionTrace aufgezeichneten </w:t>
      </w:r>
      <w:r>
        <w:t xml:space="preserve">Sequenzen </w:t>
      </w:r>
      <w:r w:rsidR="00266490">
        <w:t>können</w:t>
      </w:r>
      <w:r w:rsidR="00367323">
        <w:t xml:space="preserve"> synchron zur Aufnahme als </w:t>
      </w:r>
      <w:r w:rsidR="006A1F80">
        <w:t>CSV</w:t>
      </w:r>
      <w:r w:rsidR="00367323">
        <w:t>-Dateien auf dem Gerät gespeichert oder</w:t>
      </w:r>
      <w:r w:rsidR="006A1F80">
        <w:t xml:space="preserve"> </w:t>
      </w:r>
      <w:r w:rsidR="00367323">
        <w:t xml:space="preserve">im JSON-Format an einen </w:t>
      </w:r>
      <w:r w:rsidR="006A1F80">
        <w:t>Server</w:t>
      </w:r>
      <w:r w:rsidR="00367323">
        <w:t xml:space="preserve">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w:t>
      </w:r>
      <w:r w:rsidR="006A1F80">
        <w:t>CSV</w:t>
      </w:r>
      <w:r w:rsidR="00383126" w:rsidRPr="00570A04">
        <w:t>-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19687180" w:rsidR="00383126" w:rsidRPr="00000B88" w:rsidRDefault="00C132C0" w:rsidP="00AD7D24">
      <w:pPr>
        <w:pStyle w:val="Beschriftung"/>
      </w:pPr>
      <w:bookmarkStart w:id="73" w:name="_Toc143696944"/>
      <w:bookmarkStart w:id="74" w:name="_Toc144726740"/>
      <w:r>
        <w:t xml:space="preserve">Tab. </w:t>
      </w:r>
      <w:fldSimple w:instr=" SEQ Tab. \* ARABIC ">
        <w:r w:rsidR="00134B12">
          <w:rPr>
            <w:noProof/>
          </w:rPr>
          <w:t>1</w:t>
        </w:r>
      </w:fldSimple>
      <w:r>
        <w:t xml:space="preserve">: </w:t>
      </w:r>
      <w:r w:rsidR="00AD7D24">
        <w:tab/>
      </w:r>
      <w:r w:rsidR="004C2B20">
        <w:t xml:space="preserve">Spalten der von MotionTrace erzeugten </w:t>
      </w:r>
      <w:r w:rsidR="006A1F80">
        <w:t>CSV</w:t>
      </w:r>
      <w:r w:rsidR="004C2B20">
        <w:t>-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2E9FE240" w:rsidR="00546AB9" w:rsidRDefault="002E291B" w:rsidP="00E667E8">
      <w:r>
        <w:t xml:space="preserve">Insgesamt konnten sechs </w:t>
      </w:r>
      <w:r w:rsidR="006A1F80">
        <w:t>freiwillige Teilnehmer</w:t>
      </w:r>
      <w:r>
        <w:t xml:space="preserve"> gewonnen werden, welche sich an der Datener</w:t>
      </w:r>
      <w:r w:rsidR="00CD690F">
        <w:t>hebung</w:t>
      </w:r>
      <w:r>
        <w:t xml:space="preserve"> beteiligten und</w:t>
      </w:r>
      <w:r w:rsidR="00736BFF">
        <w:t xml:space="preserve"> ihre Bewegung</w:t>
      </w:r>
      <w:r w:rsidR="006A1F80">
        <w:t>en</w:t>
      </w:r>
      <w:r w:rsidR="00736BFF">
        <w:t xml:space="preserve">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17A8E920">
            <wp:extent cx="1867910" cy="4048125"/>
            <wp:effectExtent l="95250" t="76200" r="94615" b="8572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90739" cy="4097599"/>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640000D2" w:rsidR="007F2979" w:rsidRPr="007F2979" w:rsidRDefault="00C132C0" w:rsidP="00AD7D24">
      <w:pPr>
        <w:pStyle w:val="Beschriftung"/>
      </w:pPr>
      <w:bookmarkStart w:id="75" w:name="_Toc143696929"/>
      <w:bookmarkStart w:id="76" w:name="_Toc144726579"/>
      <w:r>
        <w:t xml:space="preserve">Abb. </w:t>
      </w:r>
      <w:fldSimple w:instr=" SEQ Abb. \* ARABIC ">
        <w:r w:rsidR="00134B12">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4726468"/>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w:t>
      </w:r>
      <w:r w:rsidR="00E14A19" w:rsidRPr="00954E18">
        <w:lastRenderedPageBreak/>
        <w:t xml:space="preserve">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28"/>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4070AECE" w:rsidR="007C11E6" w:rsidRDefault="00C132C0" w:rsidP="00AD7D24">
      <w:pPr>
        <w:pStyle w:val="Beschriftung"/>
      </w:pPr>
      <w:bookmarkStart w:id="78" w:name="_Toc143696930"/>
      <w:bookmarkStart w:id="79" w:name="_Toc144726580"/>
      <w:r>
        <w:t xml:space="preserve">Abb. </w:t>
      </w:r>
      <w:fldSimple w:instr=" SEQ Abb. \* ARABIC ">
        <w:r w:rsidR="00134B12">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139CDECC"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w:t>
      </w:r>
      <w:r w:rsidR="004A3A45">
        <w:t>Mittelstädte</w:t>
      </w:r>
      <w:r w:rsidR="001E3056">
        <w:t xml:space="preserv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 xml:space="preserve">Entsprechend beschränken sich die gesammelten Daten auf </w:t>
      </w:r>
      <w:r w:rsidR="004A3A45">
        <w:t>mittel</w:t>
      </w:r>
      <w:r w:rsidR="00570A04" w:rsidRPr="00570A04">
        <w:t>städtischen</w:t>
      </w:r>
      <w:r w:rsidR="004A3A45">
        <w:t>, kleinstädtischen</w:t>
      </w:r>
      <w:r w:rsidR="00570A04" w:rsidRPr="00570A04">
        <w:t xml:space="preserve"> und dörflichen Verkehr. Großstadtverkehr wird nicht abgebildet.</w:t>
      </w:r>
    </w:p>
    <w:p w14:paraId="0404C798" w14:textId="22407955" w:rsidR="007D5458" w:rsidRDefault="00374759" w:rsidP="00C17ED8">
      <w:r>
        <w:t xml:space="preserve">Die </w:t>
      </w:r>
      <w:r w:rsidRPr="00C27ADE">
        <w:t xml:space="preserve">Mehrheit der </w:t>
      </w:r>
      <w:r w:rsidR="00311DB8">
        <w:t>Aufnahmen</w:t>
      </w:r>
      <w:r w:rsidRPr="00C27ADE">
        <w:t xml:space="preserve"> </w:t>
      </w:r>
      <w:r w:rsidR="007D5458" w:rsidRPr="00C27ADE">
        <w:t>wurde im Raum Sonneberg</w:t>
      </w:r>
      <w:r w:rsidR="004A3A45">
        <w:t xml:space="preserve"> und </w:t>
      </w:r>
      <w:r w:rsidR="007D5458" w:rsidRPr="00C27ADE">
        <w:t xml:space="preserve">Neustadt </w:t>
      </w:r>
      <w:r w:rsidR="004A3A45">
        <w:t xml:space="preserve">bei Coburg </w:t>
      </w:r>
      <w:r w:rsidR="007D5458" w:rsidRPr="00C27ADE">
        <w:t xml:space="preserve">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w:t>
      </w:r>
      <w:r w:rsidR="004A3A45">
        <w:t>,</w:t>
      </w:r>
      <w:r w:rsidR="00C96A08">
        <w:t xml:space="preserve">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29"/>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75E82521" w:rsidR="007C11E6" w:rsidRDefault="00C132C0" w:rsidP="004A3A45">
      <w:pPr>
        <w:pStyle w:val="Beschriftung"/>
        <w:ind w:left="1134" w:hanging="1134"/>
      </w:pPr>
      <w:bookmarkStart w:id="80" w:name="_Toc143696931"/>
      <w:bookmarkStart w:id="81" w:name="_Toc144726581"/>
      <w:r>
        <w:t xml:space="preserve">Abb. </w:t>
      </w:r>
      <w:fldSimple w:instr=" SEQ Abb. \* ARABIC ">
        <w:r w:rsidR="00134B12">
          <w:rPr>
            <w:noProof/>
          </w:rPr>
          <w:t>18</w:t>
        </w:r>
      </w:fldSimple>
      <w:r>
        <w:t xml:space="preserve">: </w:t>
      </w:r>
      <w:r w:rsidR="00AD7D24">
        <w:tab/>
      </w:r>
      <w:r w:rsidR="00A3143F">
        <w:t xml:space="preserve">Visualisierung der gesammelten </w:t>
      </w:r>
      <w:r w:rsidR="00311DB8">
        <w:t>Aufnahmen</w:t>
      </w:r>
      <w:r w:rsidR="00A3143F">
        <w:t xml:space="preserve"> im Raum Sonneberg</w:t>
      </w:r>
      <w:r w:rsidR="004A3A45">
        <w:t xml:space="preserve"> und </w:t>
      </w:r>
      <w:r w:rsidR="00A3143F">
        <w:t>Neustadt</w:t>
      </w:r>
      <w:bookmarkEnd w:id="80"/>
      <w:r w:rsidR="004A3A45">
        <w:t xml:space="preserve"> bei Coburg</w:t>
      </w:r>
      <w:bookmarkEnd w:id="81"/>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3304A410" w:rsidR="00461ACB" w:rsidRDefault="004A3A45" w:rsidP="00ED0E47">
      <w:pPr>
        <w:pStyle w:val="AbbMitRahmen"/>
      </w:pPr>
      <w:r>
        <w:rPr>
          <w:noProof/>
        </w:rPr>
        <w:drawing>
          <wp:inline distT="0" distB="0" distL="0" distR="0" wp14:anchorId="5C6C9D30" wp14:editId="3FA9934A">
            <wp:extent cx="5391453" cy="20574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8421" cy="2094404"/>
                    </a:xfrm>
                    <a:prstGeom prst="rect">
                      <a:avLst/>
                    </a:prstGeom>
                    <a:noFill/>
                  </pic:spPr>
                </pic:pic>
              </a:graphicData>
            </a:graphic>
          </wp:inline>
        </w:drawing>
      </w:r>
    </w:p>
    <w:p w14:paraId="01E0A1DA" w14:textId="0D8ABD6C" w:rsidR="00896FE0" w:rsidRDefault="00C132C0" w:rsidP="00AD7D24">
      <w:pPr>
        <w:pStyle w:val="Beschriftung"/>
      </w:pPr>
      <w:bookmarkStart w:id="82" w:name="_Toc143696932"/>
      <w:bookmarkStart w:id="83" w:name="_Toc144726582"/>
      <w:r>
        <w:t xml:space="preserve">Abb. </w:t>
      </w:r>
      <w:fldSimple w:instr=" SEQ Abb. \* ARABIC ">
        <w:r w:rsidR="00134B12">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7A35CFC7" w:rsidR="007A61E9" w:rsidRDefault="00ED0E47" w:rsidP="00F64B5C">
      <w:r>
        <w:lastRenderedPageBreak/>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43F46098"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w:t>
      </w:r>
      <w:r w:rsidR="004A3A45">
        <w:t xml:space="preserve"> Meter</w:t>
      </w:r>
      <w:r>
        <w:t xml:space="preserve"> liegt. Die zugehörige Standardabweichung beträgt </w:t>
      </w:r>
      <w:r w:rsidR="00AC76FA">
        <w:t>in etwa</w:t>
      </w:r>
      <w:r>
        <w:t xml:space="preserve"> 4,26</w:t>
      </w:r>
      <w:r w:rsidR="004A3A45">
        <w:t xml:space="preserve"> Meter</w:t>
      </w:r>
      <w:r>
        <w:t>. Damit liegt die Genauigkeit der meisten Koordinatenpunkte am unteren Ende der erwarteten Genauigkeit</w:t>
      </w:r>
      <w:r w:rsidR="00322652">
        <w:t xml:space="preserve"> des GNSS, welche als</w:t>
      </w:r>
      <w:r>
        <w:t xml:space="preserve"> 5-15</w:t>
      </w:r>
      <w:r w:rsidR="004A3A45">
        <w:t xml:space="preserve"> Meter</w:t>
      </w:r>
      <w:r w:rsidR="00322652">
        <w:t xml:space="preserve"> angegeben wurde</w:t>
      </w:r>
      <w:r>
        <w:t xml:space="preserve">. Einige </w:t>
      </w:r>
      <w:r w:rsidR="00311DB8">
        <w:t>Aufnahmen</w:t>
      </w:r>
      <w:r>
        <w:t xml:space="preserve"> weißen jedoch auch </w:t>
      </w:r>
      <w:r w:rsidRPr="0099474B">
        <w:rPr>
          <w:rStyle w:val="Code"/>
          <w:noProof/>
        </w:rPr>
        <w:t>accuracy</w:t>
      </w:r>
      <w:r>
        <w:t xml:space="preserve">-Werte </w:t>
      </w:r>
      <w:r w:rsidR="00713ED6">
        <w:t xml:space="preserve">von </w:t>
      </w:r>
      <w:r>
        <w:t>weit über 20</w:t>
      </w:r>
      <w:r w:rsidR="004A3A45">
        <w:t xml:space="preserve"> Meter</w:t>
      </w:r>
      <w:r w:rsidR="00713ED6">
        <w:t>n</w:t>
      </w:r>
      <w:r>
        <w:t xml:space="preserve"> auf.</w:t>
      </w:r>
      <w:r w:rsidR="0099474B">
        <w:t xml:space="preserve"> Nichtsdestotrotz lässt sich die Genauigkeit der Ausgangsdaten somit als verhältnismäßig hoch beurteilen.</w:t>
      </w:r>
    </w:p>
    <w:p w14:paraId="36954D2B" w14:textId="53FEFBE2"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w:t>
      </w:r>
      <w:proofErr w:type="gramStart"/>
      <w:r>
        <w:t>sind</w:t>
      </w:r>
      <w:proofErr w:type="gramEnd"/>
      <w:r>
        <w:t xml:space="preserve">, wie auch </w:t>
      </w:r>
      <w:r w:rsidRPr="00AC76FA">
        <w:t>in Abb.</w:t>
      </w:r>
      <w:r w:rsidR="004A3A45">
        <w:t xml:space="preserve"> </w:t>
      </w:r>
      <w:r w:rsidRPr="00AC76FA">
        <w:t>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7A793E5D" w:rsidR="0003556F" w:rsidRPr="0003556F" w:rsidRDefault="00AC76FA" w:rsidP="009E398D">
      <w:r>
        <w:lastRenderedPageBreak/>
        <w:t>Die Zeitdifferenzen der aufeinanderfolgenden Positionsaufnahmen in den Ausgangsdaten (berechnet aus den Zeitstempeln) weisen eine Standardabweichung von ca. 305</w:t>
      </w:r>
      <w:r w:rsidR="004A3A45">
        <w:t xml:space="preserve"> Millisekunden</w:t>
      </w:r>
      <w:r>
        <w:t xml:space="preserve"> und einige Ausreißer von bis zu 15</w:t>
      </w:r>
      <w:r w:rsidR="004A3A45">
        <w:t xml:space="preserve"> Sekunden</w:t>
      </w:r>
      <w:r>
        <w:t xml:space="preserve"> auf. </w:t>
      </w:r>
      <w:r w:rsidR="00354695">
        <w:t xml:space="preserve">Ausreiser sind vermutlich die Folge von </w:t>
      </w:r>
      <w:r w:rsidR="009E398D">
        <w:t xml:space="preserve">Störungen des GNSS-Signals unter bestimmten Umständen, wie bspw. einer Tunnelfahrt.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w:t>
      </w:r>
      <w:r w:rsidR="00813A2C">
        <w:t xml:space="preserve"> Millisekunden</w:t>
      </w:r>
      <w:r w:rsidR="000F013A">
        <w:t xml:space="preserve"> und dem 75%-Quantil von 1011</w:t>
      </w:r>
      <w:r w:rsidR="00813A2C">
        <w:t xml:space="preserve"> Millisekunden</w:t>
      </w:r>
      <w:r w:rsidR="000F013A">
        <w:t xml:space="preserve"> der Zeitdifferenzen schlussfolgern lässt.</w:t>
      </w:r>
    </w:p>
    <w:p w14:paraId="4E948016" w14:textId="0509F9E9"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 xml:space="preserve">liegen hierbei als separate </w:t>
      </w:r>
      <w:r w:rsidR="006A1F80">
        <w:t>CSV</w:t>
      </w:r>
      <w:r w:rsidR="00B56C88">
        <w:t>-Dateien vor,</w:t>
      </w:r>
      <w:r w:rsidR="00203124">
        <w:t xml:space="preserve"> </w:t>
      </w:r>
      <w:r w:rsidR="00311DB8">
        <w:t>welche die in Tab</w:t>
      </w:r>
      <w:r w:rsidR="00813A2C">
        <w:t>.</w:t>
      </w:r>
      <w:r w:rsidR="00311DB8">
        <w:t xml:space="preserve"> 1 aufgeführten Spalten umfassen.</w:t>
      </w:r>
    </w:p>
    <w:p w14:paraId="335E1FCA" w14:textId="21EC596A" w:rsidR="009130EA" w:rsidRDefault="009130EA" w:rsidP="009130EA">
      <w:pPr>
        <w:pStyle w:val="berschrift1"/>
      </w:pPr>
      <w:bookmarkStart w:id="84" w:name="_Toc144726469"/>
      <w:r>
        <w:lastRenderedPageBreak/>
        <w:t>Anforderungen und Gesamtkonzept</w:t>
      </w:r>
      <w:bookmarkEnd w:id="84"/>
    </w:p>
    <w:p w14:paraId="0AE5FD36" w14:textId="04366055" w:rsidR="00A67207" w:rsidRDefault="00A67207" w:rsidP="00D86A6F">
      <w:r>
        <w:t>Zur Bewältigung der u.</w:t>
      </w:r>
      <w:r w:rsidR="009A0035">
        <w:t xml:space="preserve"> </w:t>
      </w:r>
      <w:r>
        <w:t xml:space="preserve">a. in </w:t>
      </w:r>
      <w:r w:rsidR="002745B9">
        <w:t>Abschnitt</w:t>
      </w:r>
      <w:r>
        <w:t xml:space="preserve"> 1.1 erläuterten Problemstellung und </w:t>
      </w:r>
      <w:r w:rsidR="009A0035">
        <w:t>zur</w:t>
      </w:r>
      <w:r>
        <w:t xml:space="preserve">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36677424" w:rsidR="00DF235F" w:rsidRDefault="00C132C0" w:rsidP="00AD7D24">
      <w:pPr>
        <w:pStyle w:val="Beschriftung"/>
      </w:pPr>
      <w:bookmarkStart w:id="85" w:name="_Toc143696933"/>
      <w:bookmarkStart w:id="86" w:name="_Toc144726583"/>
      <w:r>
        <w:t xml:space="preserve">Abb. </w:t>
      </w:r>
      <w:fldSimple w:instr=" SEQ Abb. \* ARABIC ">
        <w:r w:rsidR="00134B12">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43385563"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w:t>
      </w:r>
      <w:r w:rsidR="009A0035">
        <w:t>s</w:t>
      </w:r>
      <w:r>
        <w:t xml:space="preserve">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w:t>
      </w:r>
      <w:r w:rsidR="009A0035">
        <w:t xml:space="preserve"> </w:t>
      </w:r>
      <w:r w:rsidR="00885BFE">
        <w:t>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9A0035">
        <w:t>komm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YzI0N2MwOGYtMjk3OS00ZjY2LTk1ZWItYzI1MGFjNzE3ODlkIiwiVGV4dCI6IlsxNV0iLCJXQUlWZXJzaW9uIjoiNi4xNC4wLjAifQ==}</w:instrText>
          </w:r>
          <w:r w:rsidR="00AD50AC">
            <w:fldChar w:fldCharType="separate"/>
          </w:r>
          <w:r w:rsidR="006B2F4C">
            <w:t>[15]</w:t>
          </w:r>
          <w:r w:rsidR="00AD50AC">
            <w:fldChar w:fldCharType="end"/>
          </w:r>
        </w:sdtContent>
      </w:sdt>
      <w:r w:rsidR="009B0E65">
        <w:t xml:space="preserve"> </w:t>
      </w:r>
      <w:r w:rsidR="00AA5968">
        <w:t>r</w:t>
      </w:r>
      <w:r w:rsidR="009B0E65">
        <w:t>ekurrente</w:t>
      </w:r>
      <w:r w:rsidR="001E3BAB">
        <w:t xml:space="preserve"> </w:t>
      </w:r>
      <w:r w:rsidR="00AA5968">
        <w:t>n</w:t>
      </w:r>
      <w:r w:rsidR="009B0E65">
        <w:t>euronale</w:t>
      </w:r>
      <w:r w:rsidR="001E3BAB">
        <w:t xml:space="preserve"> </w:t>
      </w:r>
      <w:r w:rsidR="009B0E65">
        <w:t>Netz</w:t>
      </w:r>
      <w:r w:rsidR="005F306A">
        <w:t>e</w:t>
      </w:r>
      <w:r w:rsidR="009B0E65">
        <w:t xml:space="preserve"> zum Einsatz,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7C9B24C5"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t>
      </w:r>
      <w:r w:rsidR="009A0035">
        <w:t>kommt</w:t>
      </w:r>
      <w:r w:rsidR="00281004">
        <w:t xml:space="preserve"> hierbei d</w:t>
      </w:r>
      <w:r w:rsidR="00F5326B">
        <w:t>er</w:t>
      </w:r>
      <w:r w:rsidR="00281004">
        <w:t xml:space="preserve"> Map</w:t>
      </w:r>
      <w:r w:rsidR="00EF04F3">
        <w:t>-</w:t>
      </w:r>
      <w:r w:rsidR="00281004">
        <w:t>Matching-</w:t>
      </w:r>
      <w:r w:rsidR="00F5326B">
        <w:t>Service</w:t>
      </w:r>
      <w:r w:rsidR="00281004">
        <w:t xml:space="preserve"> von Valhalla zum Einsatz.</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w:t>
      </w:r>
      <w:r w:rsidR="00EF04F3">
        <w:t>-</w:t>
      </w:r>
      <w:r w:rsidR="000725B3">
        <w:t>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9A0035">
        <w:t>kommt</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Als Eingabe dient dabei eine Zusammenfassung der Bewegungsdaten der vorliegenden Sequenz </w:t>
      </w:r>
      <w:r w:rsidR="00AB0CA2">
        <w:t>auf Basis</w:t>
      </w:r>
      <w:r w:rsidR="00201233">
        <w:t xml:space="preserve"> verschiedene</w:t>
      </w:r>
      <w:r w:rsidR="00AB0CA2">
        <w:t>r</w:t>
      </w:r>
      <w:r w:rsidR="00201233">
        <w:t xml:space="preserve"> deskriptive</w:t>
      </w:r>
      <w:r w:rsidR="009A0035">
        <w:t>r</w:t>
      </w:r>
      <w:r w:rsidR="00201233">
        <w:t xml:space="preser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25FFF6CA" w:rsidR="00E7272A" w:rsidRDefault="00150A3E" w:rsidP="000725B3">
      <w:r>
        <w:t xml:space="preserve">Nach der Bestimmung des voraussichtlich optimalen Matching-Modus, werden </w:t>
      </w:r>
      <w:r w:rsidR="00E7272A">
        <w:t>auf Basis der erweiterten Sequenz einige weitere Parameter zur Optimierung des Map</w:t>
      </w:r>
      <w:r w:rsidR="00EF04F3">
        <w:t>-</w:t>
      </w:r>
      <w:r w:rsidR="00E7272A">
        <w:t xml:space="preserve">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Zurückgeliefert wird eine Sequenz, welche durch Map</w:t>
      </w:r>
      <w:r w:rsidR="00EF04F3">
        <w:t>-</w:t>
      </w:r>
      <w:r w:rsidR="00E966D3">
        <w:t xml:space="preserve">Matching auf ein digitales Straßen- und Wegenetzt abgebildet wurde. </w:t>
      </w:r>
      <w:r w:rsidR="008C28EC">
        <w:t xml:space="preserve">Für diese Sequenz müssen anschließend die Bewegungsdaten neu berechnet werden, bevor sie </w:t>
      </w:r>
      <w:r w:rsidR="009A0035">
        <w:t>schlussendlich</w:t>
      </w:r>
      <w:r w:rsidR="008C28EC">
        <w:t xml:space="preserve"> zur </w:t>
      </w:r>
      <w:r w:rsidR="00084E5B">
        <w:t>finalen Vorhersage der Verkehrsteilnehmerklasse</w:t>
      </w:r>
      <w:r w:rsidR="008C28EC">
        <w:t xml:space="preserve"> eingesetzt werden kann. </w:t>
      </w:r>
    </w:p>
    <w:p w14:paraId="52BC55F0" w14:textId="0FCAE5AB" w:rsidR="00A366A9" w:rsidRDefault="00A366A9" w:rsidP="00EE153A">
      <w:r>
        <w:t>Zur Behandlung von horizontalem Rauschen wird zusätzlich ein weiterer Ansatz untersucht: Die künstliche Erhöhung des A</w:t>
      </w:r>
      <w:r w:rsidR="00500A15">
        <w:t>ufnahme</w:t>
      </w:r>
      <w:r>
        <w:t xml:space="preserve">intervalls auf zwei Sekunden, </w:t>
      </w:r>
      <w:r w:rsidR="009A0035">
        <w:t>indem</w:t>
      </w:r>
      <w:r>
        <w:t xml:space="preserve"> jede zweite </w:t>
      </w:r>
      <w:r w:rsidR="009A0035">
        <w:t>Positionsaufnahme</w:t>
      </w:r>
      <w:r>
        <w:t xml:space="preserve"> in den Ausgangssequenzen</w:t>
      </w:r>
      <w:r w:rsidR="009A0035">
        <w:t xml:space="preserve"> verworfen wird</w:t>
      </w:r>
      <w:r>
        <w:t>.</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21FD02CD" w14:textId="0AF2B2F9" w:rsidR="009130EA" w:rsidRDefault="009F0985" w:rsidP="00FD0C14">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491FA7A5" w14:textId="129E5E7A" w:rsidR="001C4E01" w:rsidRDefault="001C4E01" w:rsidP="00FD0C14">
      <w:pPr>
        <w:pStyle w:val="berschrift1"/>
      </w:pPr>
      <w:bookmarkStart w:id="87" w:name="_Toc144726470"/>
      <w:r>
        <w:lastRenderedPageBreak/>
        <w:t>Datensatzgenerierung</w:t>
      </w:r>
      <w:r w:rsidR="00D94438">
        <w:t xml:space="preserve"> und -erweiterung</w:t>
      </w:r>
      <w:bookmarkEnd w:id="87"/>
    </w:p>
    <w:p w14:paraId="5E99F540" w14:textId="25A37F0C" w:rsidR="006D11D5" w:rsidRPr="000B2675" w:rsidRDefault="00D94438" w:rsidP="008502E5">
      <w:pPr>
        <w:spacing w:after="360"/>
      </w:pPr>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w:t>
      </w:r>
      <w:r w:rsidR="003C7CD8">
        <w:t>Der prinzipielle Ablauf bei der Erzeugung der einzelnen Datensätze ist dabei immer gleich. Zunächst werden alle gesammelten Aufnahmen als Dataframe eingelesen</w:t>
      </w:r>
      <w:r w:rsidR="00386007">
        <w:t>,</w:t>
      </w:r>
      <w:r w:rsidR="003C7CD8">
        <w:t xml:space="preserve"> in gleich</w:t>
      </w:r>
      <w:r w:rsidR="001D0065">
        <w:t xml:space="preserve"> </w:t>
      </w:r>
      <w:r w:rsidR="003C7CD8">
        <w:t xml:space="preserve">lange Sequenzen </w:t>
      </w:r>
      <w:r w:rsidR="007A4253">
        <w:t>aufgeteilt</w:t>
      </w:r>
      <w:r w:rsidR="00386007">
        <w:t xml:space="preserve"> und ggf. durch eine Reduzierung auf jeden zweiten Datenpunkt heruntergetaktet</w:t>
      </w:r>
      <w:r w:rsidR="003C7CD8">
        <w:t xml:space="preserve">. </w:t>
      </w:r>
      <w:r w:rsidR="007A4253">
        <w:t>Aufnahmen, welche kürzer als die geforderte Sequenzlänge sind, werden an dieser Stelle verworfen. Dasselbe gilt für zu kurze Sequenzen, welche sich aus der Aufteilung längerer Aufnahmen ergeben (i.</w:t>
      </w:r>
      <w:r w:rsidR="001D0065">
        <w:t xml:space="preserve"> </w:t>
      </w:r>
      <w:r w:rsidR="007A4253">
        <w:t>d.</w:t>
      </w:r>
      <w:r w:rsidR="001D0065">
        <w:t xml:space="preserve"> </w:t>
      </w:r>
      <w:r w:rsidR="007A4253">
        <w:t xml:space="preserve">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w:t>
      </w:r>
      <w:r w:rsidR="006A1F80">
        <w:t>CSV</w:t>
      </w:r>
      <w:r w:rsidR="000B2675">
        <w:t xml:space="preserve">-Datei geschrieben, wobei einzelne Sequenzen über die zusätzliche Spalte </w:t>
      </w:r>
      <w:r w:rsidR="000B2675" w:rsidRPr="000B2675">
        <w:rPr>
          <w:rStyle w:val="Code"/>
        </w:rPr>
        <w:t>recording_nr</w:t>
      </w:r>
      <w:r w:rsidR="000B2675">
        <w:t xml:space="preserve"> </w:t>
      </w:r>
      <w:r w:rsidR="001D0065">
        <w:t>indiziert</w:t>
      </w:r>
      <w:r w:rsidR="000B2675">
        <w:t xml:space="preserve"> werden. Abgesehen davon unterscheiden sich die Spalten der </w:t>
      </w:r>
      <w:r w:rsidR="006A1F80">
        <w:t>CSV</w:t>
      </w:r>
      <w:r w:rsidR="000B2675">
        <w:t>-Dateien</w:t>
      </w:r>
      <w:r w:rsidR="00A47E31">
        <w:t xml:space="preserve"> zunächst</w:t>
      </w:r>
      <w:r w:rsidR="000B2675">
        <w:t xml:space="preserve"> nicht von </w:t>
      </w:r>
      <w:r w:rsidR="001D0065">
        <w:t>denen</w:t>
      </w:r>
      <w:r w:rsidR="000B2675">
        <w:t xml:space="preserve">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6B29357B" w:rsidR="00EB7C1D" w:rsidRDefault="00C132C0" w:rsidP="00AD7D24">
      <w:pPr>
        <w:pStyle w:val="Beschriftung"/>
      </w:pPr>
      <w:bookmarkStart w:id="88" w:name="_Toc143696953"/>
      <w:bookmarkStart w:id="89" w:name="_Toc144726768"/>
      <w:r>
        <w:t xml:space="preserve">Code </w:t>
      </w:r>
      <w:fldSimple w:instr=" SEQ Code \* ARABIC ">
        <w:r w:rsidR="00134B12">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8502E5">
      <w:pPr>
        <w:spacing w:after="360"/>
      </w:pPr>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lastRenderedPageBreak/>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11DE149A" w:rsidR="00C975A8" w:rsidRDefault="00C132C0" w:rsidP="00AD7D24">
      <w:pPr>
        <w:pStyle w:val="Beschriftung"/>
      </w:pPr>
      <w:bookmarkStart w:id="90" w:name="_Toc143696945"/>
      <w:bookmarkStart w:id="91" w:name="_Toc144726741"/>
      <w:r>
        <w:t xml:space="preserve">Tab. </w:t>
      </w:r>
      <w:fldSimple w:instr=" SEQ Tab. \* ARABIC ">
        <w:r w:rsidR="00134B12">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6D96124F" w:rsidR="00D02325" w:rsidRDefault="00534418" w:rsidP="008502E5">
      <w:pPr>
        <w:spacing w:after="360"/>
      </w:pPr>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erweitert. </w:t>
      </w:r>
      <w:r w:rsidR="0088144D">
        <w:t xml:space="preserve">Hierfür </w:t>
      </w:r>
      <w:r w:rsidR="001D0065">
        <w:t>wird</w:t>
      </w:r>
      <w:r w:rsidR="00D86A8F">
        <w:t xml:space="preserve"> im Wesentlichen über alle gegebenen Sequenzen der verschiedenen Datensätze</w:t>
      </w:r>
      <w:r w:rsidR="001D0065">
        <w:t xml:space="preserve"> iteriert, wobei währenddessen schrittweise </w:t>
      </w:r>
      <w:r w:rsidR="00D86A8F">
        <w:t>die in Tab</w:t>
      </w:r>
      <w:r w:rsidR="00DD5969">
        <w:t>. 3</w:t>
      </w:r>
      <w:r w:rsidR="00D86A8F">
        <w:t xml:space="preserve"> aufgeführten </w:t>
      </w:r>
      <w:r w:rsidR="00DD5969">
        <w:t>Bewegungsm</w:t>
      </w:r>
      <w:r w:rsidR="00FC6AF1">
        <w:t>erkmale</w:t>
      </w:r>
      <w:r w:rsidR="001D0065">
        <w:t xml:space="preserve"> berechnet werden</w:t>
      </w:r>
      <w:r w:rsidR="002F4D4B">
        <w:t>. D</w:t>
      </w:r>
      <w:r w:rsidR="00FC6AF1">
        <w:t xml:space="preserve">ie zugrundeliegenden </w:t>
      </w:r>
      <w:r w:rsidR="0072279B">
        <w:t>Funktionen</w:t>
      </w:r>
      <w:r w:rsidR="002F4D4B">
        <w:t xml:space="preserve"> zur Berechnung der einzelnen Merkmale basieren</w:t>
      </w:r>
      <w:r w:rsidR="001D0065">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NkNjE0YjUxOS0wMDhhLTRhMDYtODZkMC1jNDIxYmEzZmJiMGUiLCJUZXh0IjoiWzI4XSIsIldBSVZlcnNpb24iOiI2LjE0LjAuMCJ9}</w:instrText>
          </w:r>
          <w:r w:rsidR="00D574D9">
            <w:fldChar w:fldCharType="separate"/>
          </w:r>
          <w:r w:rsidR="006B2F4C">
            <w:t>[28]</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398689BE"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m/s^2</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0FF7BECA" w:rsidR="0088144D" w:rsidRDefault="00EB6331" w:rsidP="00F50850">
            <w:pPr>
              <w:pStyle w:val="TabStandard"/>
            </w:pPr>
            <w:r>
              <w:t xml:space="preserve">Verzögerung (negative Beschleunigung) in </w:t>
            </w:r>
            <m:oMath>
              <m:r>
                <w:rPr>
                  <w:rFonts w:ascii="Cambria Math" w:hAnsi="Cambria Math"/>
                </w:rPr>
                <m:t>m/s^2</m:t>
              </m:r>
            </m:oMath>
            <w:r>
              <w:t xml:space="preserve">, welche sich aus dem </w:t>
            </w:r>
            <w:r w:rsidR="001D0065">
              <w:t xml:space="preserve">aktuellen </w:t>
            </w:r>
            <w:r>
              <w:t xml:space="preserve">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54E50FCE" w:rsidR="0088144D" w:rsidRDefault="00C132C0" w:rsidP="00AD7D24">
      <w:pPr>
        <w:pStyle w:val="Beschriftung"/>
      </w:pPr>
      <w:bookmarkStart w:id="92" w:name="_Toc143696946"/>
      <w:bookmarkStart w:id="93" w:name="_Toc144726742"/>
      <w:r>
        <w:t xml:space="preserve">Tab. </w:t>
      </w:r>
      <w:fldSimple w:instr=" SEQ Tab. \* ARABIC ">
        <w:r w:rsidR="00134B12">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E937812" w14:textId="0D533D29" w:rsidR="003A49AF" w:rsidRDefault="00852B9B" w:rsidP="00EC4E04">
      <w:pPr>
        <w:suppressAutoHyphens/>
      </w:pPr>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sidRPr="004A765B">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35E73C48"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63129D" w:rsidRPr="0063129D">
        <w:rPr>
          <w:rStyle w:val="Code"/>
        </w:rPr>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7C355C">
        <w:t>zuletzt berechne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6F780BD3" w:rsidR="00FD0C14" w:rsidRDefault="00693EC4" w:rsidP="00FD0C14">
      <w:pPr>
        <w:pStyle w:val="berschrift1"/>
      </w:pPr>
      <w:bookmarkStart w:id="94" w:name="_Toc144726471"/>
      <w:r>
        <w:lastRenderedPageBreak/>
        <w:t>Umsetzung des Map</w:t>
      </w:r>
      <w:r w:rsidR="00EF04F3">
        <w:t>-</w:t>
      </w:r>
      <w:r>
        <w:t>Matchings</w:t>
      </w:r>
      <w:bookmarkEnd w:id="94"/>
    </w:p>
    <w:p w14:paraId="5792F5F8" w14:textId="439F8BAD" w:rsidR="00FC5A6A" w:rsidRDefault="00693EC4" w:rsidP="00FC5A6A">
      <w:pPr>
        <w:pStyle w:val="berschrift2"/>
        <w:numPr>
          <w:ilvl w:val="1"/>
          <w:numId w:val="1"/>
        </w:numPr>
        <w:ind w:left="680" w:hanging="680"/>
      </w:pPr>
      <w:bookmarkStart w:id="95" w:name="_Toc144726472"/>
      <w:r w:rsidRPr="00612759">
        <w:t>Einrichtung der Valhalla-</w:t>
      </w:r>
      <w:r w:rsidR="00612759">
        <w:t>Instanz</w:t>
      </w:r>
      <w:bookmarkEnd w:id="95"/>
    </w:p>
    <w:p w14:paraId="305EB203" w14:textId="696741F3" w:rsidR="006906A0" w:rsidRDefault="004D4E0D" w:rsidP="004D4E0D">
      <w:r>
        <w:t>Um die Valhalla</w:t>
      </w:r>
      <w:r w:rsidR="00731F3D">
        <w:t xml:space="preserve"> </w:t>
      </w:r>
      <w:r>
        <w:t>Map</w:t>
      </w:r>
      <w:r w:rsidR="00EF04F3">
        <w:t>-</w:t>
      </w:r>
      <w:r>
        <w:t>Matching</w:t>
      </w:r>
      <w:r w:rsidR="00EF04F3">
        <w:t>-</w:t>
      </w:r>
      <w:r>
        <w:t>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 besteht darin</w:t>
      </w:r>
      <w:r w:rsidR="004A765B">
        <w:t>,</w:t>
      </w:r>
      <w:r w:rsidR="00BC4A6C">
        <w:t xml:space="preserve"> eine Valhalla-Instanz über ein </w:t>
      </w:r>
      <w:r w:rsidR="002B184F">
        <w:t>bereitgestelltes</w:t>
      </w:r>
      <w:r w:rsidR="00BC4A6C">
        <w:t xml:space="preserve"> </w:t>
      </w:r>
      <w:r w:rsidR="00BC4A6C" w:rsidRPr="004A765B">
        <w:rPr>
          <w:i/>
          <w:iCs/>
        </w:rPr>
        <w:t>Image</w:t>
      </w:r>
      <w:r w:rsidR="00BC4A6C">
        <w:t xml:space="preserv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kwNDkxNWUwLTU2ZDgtNGI3Ny1iYjE1LTM1YWFiYzBjMDYxYyIsIlRleHQiOiJbMTldIiwiV0FJVmVyc2lvbiI6IjYuMTQuMC4wIn0=}</w:instrText>
          </w:r>
          <w:r>
            <w:fldChar w:fldCharType="separate"/>
          </w:r>
          <w:r w:rsidR="006B2F4C">
            <w:t>[19]</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UwZDZlOTFhLWFmODUtNGY1Zi1hOTA4LWMyYTQ4ZDJjN2Y3YiIsIlRleHQiOiJbOF0iLCJXQUlWZXJzaW9uIjoiNi4xNC4wLjAifQ==}</w:instrText>
          </w:r>
          <w:r w:rsidR="006906A0">
            <w:fldChar w:fldCharType="separate"/>
          </w:r>
          <w:r w:rsidR="006B2F4C">
            <w:t>[8]</w:t>
          </w:r>
          <w:r w:rsidR="006906A0">
            <w:fldChar w:fldCharType="end"/>
          </w:r>
        </w:sdtContent>
      </w:sdt>
      <w:r w:rsidR="006906A0">
        <w:t xml:space="preserve"> empfehlen diese Option, da sie nicht nur weniger komplex, sondern auch effizienter im Hinblick auf Zeit und Ressourcen ist.</w:t>
      </w:r>
    </w:p>
    <w:p w14:paraId="4DDAA6BB" w14:textId="2619A0D9"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2ViMjQ4ZDQ5LWU4MGItNDU5OC04ZjViLTNkNTlkOTlhYzM4ZiIsIlRleHQiOiJbOF0iLCJXQUlWZXJzaW9uIjoiNi4xNC4wLjAifQ==}</w:instrText>
          </w:r>
          <w:r w:rsidR="00860D46">
            <w:fldChar w:fldCharType="separate"/>
          </w:r>
          <w:r w:rsidR="006B2F4C">
            <w:t>[8]</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CD6E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JdIn1dfSwiVGFnIjoiQ2l0YXZpUGxhY2Vob2xkZXIjMWE3MDNkNzgtM2QxOS00ZjU4LWI1ZDYtNjA4MTUzODM3MzBlIiwiVGV4dCI6IlszMl0iLCJXQUlWZXJzaW9uIjoiNi4xNC4wLjAifQ==}</w:instrText>
          </w:r>
          <w:r w:rsidR="00860D46">
            <w:fldChar w:fldCharType="separate"/>
          </w:r>
          <w:r w:rsidR="006B2F4C">
            <w:t>[32]</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w:t>
      </w:r>
      <w:r w:rsidR="00AA5F72" w:rsidRPr="004A765B">
        <w:t xml:space="preserve"> </w:t>
      </w:r>
      <w:sdt>
        <w:sdtPr>
          <w:alias w:val="To edit, see citavi.com/edit"/>
          <w:tag w:val="CitaviPlaceholder#683ecbbb-b2d8-4e2f-be1c-736587d115cb"/>
          <w:id w:val="88276315"/>
          <w:placeholder>
            <w:docPart w:val="DefaultPlaceholder_-1854013440"/>
          </w:placeholder>
        </w:sdtPr>
        <w:sdtEndPr>
          <w:rPr>
            <w:i/>
            <w:iCs/>
          </w:rPr>
        </w:sdtEndPr>
        <w:sdtContent>
          <w:r w:rsidR="00AA5F72" w:rsidRPr="004A765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BHbWJIIiwiUHJvdGVjdGVkIjpmYWxzZSwiU2V4IjowLCJDcmVhdGVkQnkiOiJfTGVubmkgS29lcHBlciIsIkNyZWF0ZWRPbiI6IjIwMjMtMDktMDRUMTI6MTM6NTMiLCJNb2RpZmllZEJ5IjoiX0xlbm5pIEtvZXBwZXIiLCJJZCI6Ijg4YTk4NmUzLTJkOTktNDhiMy05NTFmLTk4NzU5Mzc0Mzg2YyIsIk1vZGlmaWVkT24iOiIyMDIzLTA5LTA0VDEyOjEzOjUzIiwiUHJvamVjdCI6eyIkaWQiOiI4IiwiJHR5cGUiOiJTd2lzc0FjYWRlbWljLkNpdGF2aS5Qcm9qZWN0LCBTd2lzc0FjYWRlbWljLkNpdGF2aSJ9fV0sIkNpdGF0aW9uS2V5VXBkYXRlVHlwZSI6MCwiQ29sbGFib3JhdG9ycyI6W10sIkRhdGUiOiIwMy4wO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3dubG9hZC5nZW9mYWJyaWsuZGUvIiwiVXJpU3RyaW5nIjoiaHR0cHM6Ly9kb3dubG9hZC5nZW9mYWJyaWsuZG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NjgzZWNiYmItYjJkOC00ZTJmLWJlMWMtNzM2NTg3ZDExNWNiIiwiVGV4dCI6IlszM10iLCJXQUlWZXJzaW9uIjoiNi4xNC4wLjAifQ==}</w:instrText>
          </w:r>
          <w:r w:rsidR="00AA5F72" w:rsidRPr="004A765B">
            <w:fldChar w:fldCharType="separate"/>
          </w:r>
          <w:r w:rsidR="006B2F4C">
            <w:t>[33]</w:t>
          </w:r>
          <w:r w:rsidR="00AA5F72" w:rsidRPr="004A765B">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w:t>
      </w:r>
      <w:r w:rsidR="004A765B">
        <w:t xml:space="preserve"> Gigabyte</w:t>
      </w:r>
      <w:r w:rsidR="00AA5F72">
        <w:t xml:space="preserve"> RAM und einer CPU mit </w:t>
      </w:r>
      <w:r w:rsidR="00C12506">
        <w:t>sechs</w:t>
      </w:r>
      <w:r w:rsidR="00AA5F72">
        <w:t xml:space="preserve"> Kernen (</w:t>
      </w:r>
      <w:r w:rsidR="00C12506">
        <w:t>zwölf</w:t>
      </w:r>
      <w:r w:rsidR="00AA5F72">
        <w:t xml:space="preserve"> Threads) ca. 2</w:t>
      </w:r>
      <w:r w:rsidR="002B184F">
        <w:t>5</w:t>
      </w:r>
      <w:r w:rsidR="00AA5F72">
        <w:t>-30</w:t>
      </w:r>
      <w:r w:rsidR="004A765B">
        <w:t xml:space="preserve"> Minuten</w:t>
      </w:r>
      <w:r w:rsidR="00AA5F72">
        <w:t xml:space="preserve"> in Anspruch genommen. Einmal aufgebaut startet die Valhalla Instanz bei Bedarf jedoch in wenigen Sekunden</w:t>
      </w:r>
      <w:r w:rsidR="0098385F">
        <w:t xml:space="preserve">. Anschließend ist die </w:t>
      </w:r>
      <w:r w:rsidR="00C5063F">
        <w:t>Map</w:t>
      </w:r>
      <w:r w:rsidR="00EF04F3">
        <w:t>-</w:t>
      </w:r>
      <w:r w:rsidR="00C5063F">
        <w:t>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Für mehr Informationen zur lokalen Installation und Konfiguration von Valhalla für das Map</w:t>
      </w:r>
      <w:r w:rsidR="00EF04F3">
        <w:t>-</w:t>
      </w:r>
      <w:r w:rsidR="00DA287A">
        <w:t xml:space="preserve">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rZXNwYW5kLmdpdGh1Yi5pby9wb3N0cy9tZWlsaS8iLCJVcmlTdHJpbmciOiJodHRwczovL2lrZXNwYW5kLmdpdGh1Yi5pby9wb3N0cy9tZWls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EwOjA4OjQxIiwiTW9kaWZpZWRCeSI6Il9MZW5uaSBLb2VwcGVyIiwiSWQiOiI5ODAwYTE4ZS0zZGNiLTQ0MDQtYjJlMi00YjdhODFlZmQxY2QiLCJNb2RpZmllZE9uIjoiMjAyMy0wOC0wM1QxMDowODo0MSIsIlByb2plY3QiOnsiJHJlZiI6IjgifX1dLCJPbmxpbmVBZGRyZXNzIjoiaHR0cHM6Ly9pa2VzcGFuZC5naXRodWIuaW8vcG9zdHMvbWVpbGkvIiwiT3JnYW5pemF0aW9ucyI6W10sIk90aGVyc0ludm9sdmVkIjpbXSwiUHVibGlzaGVycyI6W10sIlF1b3RhdGlvbnMiOltdLCJSYXRpbmciOjAsIlJlZmVyZW5jZVR5cGUiOiJJbnRlcm5ldERvY3VtZW50IiwiU2hvcnRUaXRsZSI6IlBhbmRleSAwNy4wMi4yMDIx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}</w:instrText>
          </w:r>
          <w:r w:rsidR="00DA287A">
            <w:fldChar w:fldCharType="separate"/>
          </w:r>
          <w:r w:rsidR="006B2F4C">
            <w:t>[34]</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4726473"/>
      <w:r>
        <w:t>Vor</w:t>
      </w:r>
      <w:r w:rsidR="005D75F4">
        <w:t>hersage des Matching-Modus / Vorklassifikation</w:t>
      </w:r>
      <w:bookmarkEnd w:id="96"/>
    </w:p>
    <w:p w14:paraId="05DE7D84" w14:textId="3EEFF34A" w:rsidR="007C3F28" w:rsidRDefault="00C373C2" w:rsidP="00693EC4">
      <w:pPr>
        <w:pStyle w:val="berschrift3"/>
      </w:pPr>
      <w:bookmarkStart w:id="97" w:name="_Toc144726474"/>
      <w:r>
        <w:t xml:space="preserve">Vorstellung des </w:t>
      </w:r>
      <w:r w:rsidR="007C3F28">
        <w:t>Klassifikationsansatz</w:t>
      </w:r>
      <w:bookmarkEnd w:id="97"/>
    </w:p>
    <w:p w14:paraId="7D889D31" w14:textId="17AFFC89"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w:t>
      </w:r>
      <w:r w:rsidR="00EF04F3">
        <w:t>-</w:t>
      </w:r>
      <w:r>
        <w:t>Matching</w:t>
      </w:r>
      <w:r w:rsidR="00EF04F3">
        <w:t>-</w:t>
      </w:r>
      <w:r>
        <w:t>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Hierdurch ergibt sich für die Vorklassifikation die Möglichkeit</w:t>
      </w:r>
      <w:r w:rsidR="004A765B">
        <w:t>,</w:t>
      </w:r>
      <w:r w:rsidR="00E13BBD">
        <w:t xml:space="preserve"> </w:t>
      </w:r>
      <w:r w:rsidR="00E13BBD">
        <w:lastRenderedPageBreak/>
        <w:t>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 xml:space="preserve">Statistiken </w:t>
      </w:r>
      <w:r w:rsidR="00E466B5">
        <w:t>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195F2EFF" w:rsidR="00580ED1" w:rsidRDefault="00C132C0" w:rsidP="00AD7D24">
      <w:pPr>
        <w:pStyle w:val="Beschriftung"/>
        <w:ind w:left="1134" w:hanging="1134"/>
      </w:pPr>
      <w:bookmarkStart w:id="98" w:name="_Toc143696934"/>
      <w:bookmarkStart w:id="99" w:name="_Toc144726584"/>
      <w:r>
        <w:t xml:space="preserve">Abb. </w:t>
      </w:r>
      <w:fldSimple w:instr=" SEQ Abb. \* ARABIC ">
        <w:r w:rsidR="00134B12">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4726475"/>
      <w:r>
        <w:t>Erzeugung der Trainings- und Testdaten</w:t>
      </w:r>
      <w:bookmarkEnd w:id="100"/>
    </w:p>
    <w:p w14:paraId="385658DB" w14:textId="305164AA" w:rsidR="00BD781D" w:rsidRDefault="001233C5" w:rsidP="00EC4E04">
      <w:pPr>
        <w:suppressAutoHyphens/>
        <w:spacing w:after="360"/>
      </w:pPr>
      <w:r>
        <w:t xml:space="preserve">Der nicht-sequenzielle Klassifikationsansatz bei der Vorhersage des Matching-Modus macht eine weitere Vorverarbeitung der Datensätze für das Training und den Test der Vorklassifikatoren notwendig. </w:t>
      </w:r>
      <w:r w:rsidR="0063129D">
        <w:t xml:space="preserve">Für diese Vorverarbeitung wurde eine Funktion umgesetzt,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w:t>
      </w:r>
      <w:r w:rsidR="00BD781D" w:rsidRPr="0063129D">
        <w:rPr>
          <w:rStyle w:val="Code"/>
        </w:rPr>
        <w:lastRenderedPageBreak/>
        <w:t>0.0</w:t>
      </w:r>
      <w:r w:rsidR="00BD781D">
        <w:t xml:space="preserve">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4EE8800F" w14:textId="77777777" w:rsidR="00BD781D" w:rsidRPr="005F56C1" w:rsidRDefault="00BD781D" w:rsidP="00FE6F35">
      <w:pPr>
        <w:pStyle w:val="CodeMitRahmen"/>
        <w:spacing w:after="0"/>
      </w:pPr>
      <w:r w:rsidRPr="005F56C1">
        <w:t>dataset_df = dataset_df.fillna({"acceleration": 0.0,</w:t>
      </w:r>
    </w:p>
    <w:p w14:paraId="401356A0" w14:textId="77777777" w:rsidR="005F56C1" w:rsidRPr="005F56C1" w:rsidRDefault="00B56C88" w:rsidP="00FE6F35">
      <w:pPr>
        <w:pStyle w:val="CodeMitRahmen"/>
        <w:spacing w:after="0"/>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FE6F35">
      <w:pPr>
        <w:pStyle w:val="CodeMitRahmen"/>
      </w:pPr>
      <w:r w:rsidRPr="005F56C1">
        <w:t xml:space="preserve">  </w:t>
      </w:r>
      <w:r w:rsidR="00BD781D" w:rsidRPr="005F56C1">
        <w:t>method="bfill")</w:t>
      </w:r>
    </w:p>
    <w:p w14:paraId="05B65627" w14:textId="5157BB1F" w:rsidR="00BD781D" w:rsidRDefault="00C132C0" w:rsidP="00AD7D24">
      <w:pPr>
        <w:pStyle w:val="Beschriftung"/>
      </w:pPr>
      <w:bookmarkStart w:id="101" w:name="_Toc143696954"/>
      <w:bookmarkStart w:id="102" w:name="_Toc144726769"/>
      <w:r>
        <w:t xml:space="preserve">Code </w:t>
      </w:r>
      <w:fldSimple w:instr=" SEQ Code \* ARABIC ">
        <w:r w:rsidR="00134B12">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2B49C62F"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7C355C">
        <w:t>fünf</w:t>
      </w:r>
      <w:r w:rsidR="00F37D0D">
        <w:t xml:space="preserve"> bzw. </w:t>
      </w:r>
      <w:r w:rsidR="007C355C">
        <w:t>zehn</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w:t>
      </w:r>
      <w:r w:rsidR="007C355C">
        <w:t xml:space="preserve"> ersten fünf bzw. zehn</w:t>
      </w:r>
      <w:r w:rsidR="0016085D">
        <w:t xml:space="preserve"> Datenpunkte</w:t>
      </w:r>
      <w:r w:rsidR="007C355C">
        <w:t>n</w:t>
      </w:r>
      <w:r w:rsidR="0016085D">
        <w:t xml:space="preserv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58C6AF63" w:rsidR="00EC08C8" w:rsidRDefault="0025354A" w:rsidP="008502E5">
      <w:pPr>
        <w:spacing w:after="360"/>
      </w:pPr>
      <w:r>
        <w:t xml:space="preserve">Ein einzelner Datenpunkt enthält die in Tab. 4 aufgeführten </w:t>
      </w:r>
      <w:r w:rsidR="0063129D">
        <w:t>deskriptiven</w:t>
      </w:r>
      <w:r>
        <w:t xml:space="preserve"> Merkmale, welche sich zum großen Teil mit Hilfe verschiedener NumPy-Funktionen direkt aus den Teilsequenzen berechnen lassen.</w:t>
      </w:r>
      <w:r w:rsidR="004E50D6">
        <w:t xml:space="preserve"> Wie zu sehen ist, wird auf die Ermittlung von absoluten M</w:t>
      </w:r>
      <w:r w:rsidR="0063129D">
        <w:t>inimal</w:t>
      </w:r>
      <w:r w:rsidR="004E50D6">
        <w:t>- und M</w:t>
      </w:r>
      <w:r w:rsidR="0063129D">
        <w:t>aximal</w:t>
      </w:r>
      <w:r w:rsidR="004E50D6">
        <w:t>werten der Merkmale verzichtet, da diese in vielen Fällen durch Ausrei</w:t>
      </w:r>
      <w:r w:rsidR="0063129D">
        <w:t>ß</w:t>
      </w:r>
      <w:r w:rsidR="004E50D6">
        <w:t>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lastRenderedPageBreak/>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7D7ECCFA" w:rsidR="005D75F4" w:rsidRDefault="00C132C0" w:rsidP="00AD7D24">
      <w:pPr>
        <w:pStyle w:val="Beschriftung"/>
      </w:pPr>
      <w:bookmarkStart w:id="103" w:name="_Toc143696947"/>
      <w:bookmarkStart w:id="104" w:name="_Toc144726743"/>
      <w:r>
        <w:t xml:space="preserve">Tab. </w:t>
      </w:r>
      <w:fldSimple w:instr=" SEQ Tab. \* ARABIC ">
        <w:r w:rsidR="00134B12">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710BF185" w:rsidR="00EC08C8" w:rsidRPr="00EC08C8" w:rsidRDefault="00850454" w:rsidP="00EC08C8">
      <w:r>
        <w:t xml:space="preserve">Für die Vorklassifikation </w:t>
      </w:r>
      <w:r w:rsidR="007C5A97">
        <w:t>werden</w:t>
      </w:r>
      <w:r>
        <w:t xml:space="preserve"> lediglich zwei</w:t>
      </w:r>
      <w:r w:rsidR="007C355C">
        <w:t xml:space="preserve"> </w:t>
      </w:r>
      <w:r w:rsidR="007C5A97">
        <w:t xml:space="preserve">– </w:t>
      </w:r>
      <w:r w:rsidR="007C355C">
        <w:t xml:space="preserve">statt </w:t>
      </w:r>
      <w:r w:rsidR="007C5A97">
        <w:t xml:space="preserve">wie bisher üblich </w:t>
      </w:r>
      <w:r w:rsidR="007C355C">
        <w:t xml:space="preserve">sechs </w:t>
      </w:r>
      <w:r w:rsidR="007C5A97">
        <w:t>–</w:t>
      </w:r>
      <w:r w:rsidR="007C355C">
        <w:t xml:space="preserve">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4726476"/>
      <w:r>
        <w:t xml:space="preserve">Training, Optimierung und Auswahl der besten </w:t>
      </w:r>
      <w:r w:rsidR="00A32111">
        <w:t>Vork</w:t>
      </w:r>
      <w:r>
        <w:t>lassifikatoren</w:t>
      </w:r>
      <w:bookmarkEnd w:id="105"/>
    </w:p>
    <w:p w14:paraId="2DBDCAFA" w14:textId="43A70848"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t>Machine und Random</w:t>
      </w:r>
      <w:r w:rsidR="000A2F5D">
        <w:t xml:space="preserve"> </w:t>
      </w:r>
      <w:r w:rsidR="006C2405">
        <w:t>Forest</w:t>
      </w:r>
      <w:r w:rsidR="00CA7B40">
        <w:t xml:space="preserve"> gegeneinander abgewogen werden</w:t>
      </w:r>
      <w:r w:rsidR="006C2405">
        <w:t xml:space="preserve">. </w:t>
      </w:r>
    </w:p>
    <w:p w14:paraId="55530707" w14:textId="5C0421B2" w:rsidR="00BC1632" w:rsidRDefault="00CA0CEF" w:rsidP="008502E5">
      <w:pPr>
        <w:spacing w:after="360"/>
      </w:pPr>
      <w:r w:rsidRPr="00CA0CEF">
        <w:t xml:space="preserve">Der nachfolgende </w:t>
      </w:r>
      <w:r w:rsidR="004556AE">
        <w:t>Code 3</w:t>
      </w:r>
      <w:r w:rsidRPr="00CA0CEF">
        <w:t xml:space="preserve"> </w:t>
      </w:r>
      <w:r>
        <w:t xml:space="preserve">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w:t>
      </w:r>
      <w:r w:rsidR="00770EC0">
        <w:lastRenderedPageBreak/>
        <w:t xml:space="preserve">die Ersetzung des </w:t>
      </w:r>
      <w:r w:rsidR="00770EC0" w:rsidRPr="00770EC0">
        <w:rPr>
          <w:rStyle w:val="Code"/>
        </w:rPr>
        <w:t>type</w:t>
      </w:r>
      <w:r w:rsidR="00770EC0">
        <w:t xml:space="preserve">-Wertes </w:t>
      </w:r>
      <w:r w:rsidR="00770EC0" w:rsidRPr="0063129D">
        <w:rPr>
          <w:rStyle w:val="Code"/>
        </w:rPr>
        <w:t>3</w:t>
      </w:r>
      <w:r w:rsidR="00770EC0">
        <w:t xml:space="preserve"> durch den Wert </w:t>
      </w:r>
      <w:r w:rsidR="00770EC0" w:rsidRPr="0063129D">
        <w:rPr>
          <w:rStyle w:val="Code"/>
        </w:rPr>
        <w:t>2</w:t>
      </w:r>
      <w:r w:rsidR="00770EC0">
        <w:t xml:space="preserve">,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w:t>
      </w:r>
      <w:r w:rsidR="00446504">
        <w:t>Labels</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081077F9" w14:textId="6B851062" w:rsidR="00B25C7F" w:rsidRPr="005F56C1" w:rsidRDefault="00B25C7F" w:rsidP="00B25C7F">
      <w:pPr>
        <w:pStyle w:val="CodeMitRahmen"/>
        <w:rPr>
          <w:szCs w:val="24"/>
          <w:lang w:val="en-GB"/>
        </w:rPr>
      </w:pPr>
      <w:r w:rsidRPr="005F56C1">
        <w:rPr>
          <w:szCs w:val="24"/>
          <w:lang w:val="en-GB"/>
        </w:rPr>
        <w:t>trainset_df.loc[trainset_df["type"] == 3, "type"] = 2</w:t>
      </w:r>
    </w:p>
    <w:p w14:paraId="7293A5A3" w14:textId="0AEF2BF8" w:rsidR="00B25C7F" w:rsidRPr="005F56C1" w:rsidRDefault="00B25C7F" w:rsidP="00B25C7F">
      <w:pPr>
        <w:pStyle w:val="CodeMitRahmen"/>
        <w:rPr>
          <w:szCs w:val="24"/>
          <w:lang w:val="en-GB"/>
        </w:rPr>
      </w:pPr>
      <w:r w:rsidRPr="005F56C1">
        <w:rPr>
          <w:szCs w:val="24"/>
          <w:lang w:val="en-GB"/>
        </w:rPr>
        <w:t>y_train = trainset_df["type"].to_numpy().astype(int)</w:t>
      </w: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0B9048C8" w:rsidR="00D8611B" w:rsidRDefault="00C132C0" w:rsidP="00AD7D24">
      <w:pPr>
        <w:pStyle w:val="Beschriftung"/>
      </w:pPr>
      <w:bookmarkStart w:id="106" w:name="_Toc143696955"/>
      <w:bookmarkStart w:id="107" w:name="_Toc144726770"/>
      <w:r>
        <w:t xml:space="preserve">Code </w:t>
      </w:r>
      <w:fldSimple w:instr=" SEQ Code \* ARABIC ">
        <w:r w:rsidR="00134B12">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011586D8" w14:textId="5BC69CD4" w:rsidR="009C1B89" w:rsidRDefault="005F56C1" w:rsidP="008502E5">
      <w:pPr>
        <w:spacing w:after="360"/>
      </w:pPr>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w:t>
      </w:r>
      <w:r w:rsidR="007C355C">
        <w:t xml:space="preserve"> </w:t>
      </w:r>
      <w:sdt>
        <w:sdtPr>
          <w:alias w:val="To edit, see citavi.com/edit"/>
          <w:tag w:val="CitaviPlaceholder#51b110cc-7295-4992-8f08-42b1ef3c1e08"/>
          <w:id w:val="1940264193"/>
          <w:placeholder>
            <w:docPart w:val="DefaultPlaceholder_-1854013440"/>
          </w:placeholder>
        </w:sdtPr>
        <w:sdtContent>
          <w:r w:rsidR="007C355C">
            <w:fldChar w:fldCharType="begin"/>
          </w:r>
          <w:r w:rsidR="007C35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Y2E3MmIxLTAwMmQtNGQ2MS05NGFkLTBlZDExZmJhNjI5MS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1MWIxMTBjYy03Mjk1LTQ5OTItOGYwOC00MmIxZWYzYzFlMDgiLCJUZXh0IjoiWzI1XSIsIldBSVZlcnNpb24iOiI2LjE1LjIuMCJ9}</w:instrText>
          </w:r>
          <w:r w:rsidR="007C355C">
            <w:fldChar w:fldCharType="separate"/>
          </w:r>
          <w:r w:rsidR="007C355C">
            <w:t>[25]</w:t>
          </w:r>
          <w:r w:rsidR="007C355C">
            <w:fldChar w:fldCharType="end"/>
          </w:r>
        </w:sdtContent>
      </w:sdt>
      <w:r w:rsidR="00061C9B">
        <w:t xml:space="preserve">.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5F56C1" w:rsidRDefault="00393FF7" w:rsidP="00393FF7">
      <w:pPr>
        <w:pStyle w:val="CodeMitRahmen"/>
        <w:rPr>
          <w:rStyle w:val="Code"/>
          <w:lang w:val="de-DE"/>
        </w:rPr>
      </w:pPr>
      <w:r w:rsidRPr="005F56C1">
        <w:rPr>
          <w:rStyle w:val="Code"/>
          <w:lang w:val="de-DE"/>
        </w:rPr>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723FA689" w14:textId="323AA081" w:rsidR="00393FF7" w:rsidRPr="00393FF7" w:rsidRDefault="006E4C6E" w:rsidP="00CD25D4">
      <w:pPr>
        <w:pStyle w:val="Beschriftung"/>
      </w:pPr>
      <w:bookmarkStart w:id="108" w:name="_Toc143696956"/>
      <w:bookmarkStart w:id="109" w:name="_Toc144726771"/>
      <w:r>
        <w:t xml:space="preserve">Code </w:t>
      </w:r>
      <w:fldSimple w:instr=" SEQ Code \* ARABIC ">
        <w:r w:rsidR="00134B12">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6FDED3B6" w14:textId="4B399CAB" w:rsidR="002C6A38" w:rsidRDefault="002C6A38" w:rsidP="008502E5">
      <w:pPr>
        <w:spacing w:after="360"/>
      </w:pPr>
      <w:r>
        <w:lastRenderedPageBreak/>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w:t>
      </w:r>
      <w:r w:rsidR="00CD25D4">
        <w:t>.</w:t>
      </w:r>
      <w:r>
        <w:t xml:space="preserve"> </w:t>
      </w:r>
      <w:r w:rsidR="00CD25D4">
        <w:t>A</w:t>
      </w:r>
      <w:r>
        <w:t xml:space="preserve">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CD25D4">
        <w:t>null</w:t>
      </w:r>
      <w:r w:rsidR="00525245">
        <w:t xml:space="preserve"> und eine Standardabweichung von </w:t>
      </w:r>
      <w:r w:rsidR="00CD25D4">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EsIFMuIDcxZi5dIn1dfSwiVGFnIjoiQ2l0YXZpUGxhY2Vob2xkZXIjMjk3YmQ2NmQtMDE2NS00ODE0LWFhNWUtNTY2ZWI5ZDJhYTg2IiwiVGV4dCI6IlsxMSwgUy4gNzFmLl0iLCJXQUlWZXJzaW9uIjoiNi4xNC4wLjAifQ==}</w:instrText>
          </w:r>
          <w:r w:rsidR="00F56951">
            <w:fldChar w:fldCharType="separate"/>
          </w:r>
          <w:r w:rsidR="006B2F4C">
            <w:t>[11, S. 71f.]</w:t>
          </w:r>
          <w:r w:rsidR="00F56951">
            <w:fldChar w:fldCharType="end"/>
          </w:r>
        </w:sdtContent>
      </w:sdt>
      <w:r w:rsidR="00525245">
        <w:t xml:space="preserve">. Da </w:t>
      </w:r>
      <w:r w:rsidR="00CD25D4">
        <w:t>SVMs</w:t>
      </w:r>
      <w:r w:rsidR="00525245">
        <w:t xml:space="preserve">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xNTZdIn1dfSwiVGFnIjoiQ2l0YXZpUGxhY2Vob2xkZXIjZTRiMzZlNzItZjE4ZC00ODY2LWI1Y2QtZjAxM2YyNTQ0OWM0IiwiVGV4dCI6IlsxMSwgUy4gMTU2XSIsIldBSVZlcnNpb24iOiI2LjE0LjAuMCJ9}</w:instrText>
          </w:r>
          <w:r w:rsidR="00F56951">
            <w:fldChar w:fldCharType="separate"/>
          </w:r>
          <w:r w:rsidR="006B2F4C">
            <w:t>[11,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r w:rsidR="000A7DBF" w:rsidRPr="00CA41DE">
        <w:rPr>
          <w:i/>
          <w:iCs/>
        </w:rPr>
        <w:t>One-versus-One-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CD25D4">
        <w:t xml:space="preserve"> </w:t>
      </w:r>
      <w:sdt>
        <w:sdtPr>
          <w:alias w:val="To edit, see citavi.com/edit"/>
          <w:tag w:val="CitaviPlaceholder#1903780c-87f1-408c-a4d0-ecafd50daaf5"/>
          <w:id w:val="484047038"/>
          <w:placeholder>
            <w:docPart w:val="DefaultPlaceholder_-1854013440"/>
          </w:placeholder>
        </w:sdtPr>
        <w:sdtContent>
          <w:r w:rsidR="00CD25D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jM5NmY5LTcwNTUtNDY5NS04NzkyLWE3N2Q5MThjMmU2Y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zIiwiU3RhcnRQYWdlIjp7IiRpZCI6IjUiLCIkdHlwZSI6IlN3aXNzQWNhZGVtaWMuUGFnZU51bWJlciwgU3dpc3NBY2FkZW1pYyIsIklzRnVsbHlOdW1lcmljIjp0cnVlLCJOdW1iZXIiOjEwMywiTnVtYmVyaW5nVHlwZSI6MCwiTnVtZXJhbFN5c3RlbSI6MCwiT3JpZ2luYWxTdHJpbmciOiIxMDMiLCJQcmV0dHlTdHJpbmciOiIxM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xMDNmLl0ifV19LCJUYWciOiJDaXRhdmlQbGFjZWhvbGRlciMxOTAzNzgwYy04N2YxLTQwOGMtYTRkMC1lY2FmZDUwZGFhZjUiLCJUZXh0IjoiWzExLCBTLiAxMDNmLl0iLCJXQUlWZXJzaW9uIjoiNi4xNC4wLjAifQ==}</w:instrText>
          </w:r>
          <w:r w:rsidR="00CD25D4">
            <w:fldChar w:fldCharType="separate"/>
          </w:r>
          <w:r w:rsidR="006B2F4C">
            <w:t>[11, S. 103f.]</w:t>
          </w:r>
          <w:r w:rsidR="00CD25D4">
            <w:fldChar w:fldCharType="end"/>
          </w:r>
        </w:sdtContent>
      </w:sdt>
      <w:r w:rsidR="000A7DBF" w:rsidRPr="00CA41DE">
        <w:t>.</w:t>
      </w:r>
      <w:r w:rsidR="00DE5C5D">
        <w:t xml:space="preserve"> Für eine dreiklassige Klassifikation werden intern also drei SVMs benötigt. Bei vier Klassen erhöht sich diese Zahl auf sechs. </w:t>
      </w:r>
    </w:p>
    <w:p w14:paraId="10880802" w14:textId="77777777" w:rsidR="006F38A4" w:rsidRPr="008502E5" w:rsidRDefault="006F38A4" w:rsidP="006F38A4">
      <w:pPr>
        <w:pStyle w:val="CodeMitRahmen"/>
        <w:rPr>
          <w:lang w:val="de-DE"/>
        </w:rPr>
      </w:pPr>
      <w:r w:rsidRPr="008502E5">
        <w:rPr>
          <w:lang w:val="de-DE"/>
        </w:rPr>
        <w:t>{'svc__C': [10, 100, 1000, 2500, 5000],</w:t>
      </w:r>
    </w:p>
    <w:p w14:paraId="4DA7EC19" w14:textId="4F84C0F1" w:rsidR="006F38A4" w:rsidRPr="008502E5" w:rsidRDefault="006F38A4" w:rsidP="006F38A4">
      <w:pPr>
        <w:pStyle w:val="CodeMitRahmen"/>
        <w:rPr>
          <w:lang w:val="de-DE"/>
        </w:rPr>
      </w:pPr>
      <w:r w:rsidRPr="008502E5">
        <w:rPr>
          <w:lang w:val="de-DE"/>
        </w:rPr>
        <w:t xml:space="preserve"> 'svc__gamma': [1, 0.1, 0.01, 0.001, 0.0001],</w:t>
      </w:r>
    </w:p>
    <w:p w14:paraId="6B856D38" w14:textId="3CA8A047" w:rsidR="00FF3D58" w:rsidRPr="008502E5" w:rsidRDefault="006F38A4" w:rsidP="006F38A4">
      <w:pPr>
        <w:pStyle w:val="CodeMitRahmen"/>
        <w:rPr>
          <w:lang w:val="de-DE"/>
        </w:rPr>
      </w:pPr>
      <w:r w:rsidRPr="008502E5">
        <w:rPr>
          <w:lang w:val="de-DE"/>
        </w:rPr>
        <w:t xml:space="preserve"> 'svc__kernel': ['rbf', 'linear', 'sigmoid']}</w:t>
      </w:r>
    </w:p>
    <w:p w14:paraId="5A019527" w14:textId="1781AE2C" w:rsidR="000329D2" w:rsidRDefault="006E4C6E" w:rsidP="00AD7D24">
      <w:pPr>
        <w:pStyle w:val="Beschriftung"/>
      </w:pPr>
      <w:bookmarkStart w:id="110" w:name="_Toc143696957"/>
      <w:bookmarkStart w:id="111" w:name="_Toc144726772"/>
      <w:r>
        <w:t xml:space="preserve">Code </w:t>
      </w:r>
      <w:fldSimple w:instr=" SEQ Code \* ARABIC ">
        <w:r w:rsidR="00134B12">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70820BE9" w:rsidR="00915066" w:rsidRPr="00125476" w:rsidRDefault="00A73C4D" w:rsidP="008502E5">
      <w:pPr>
        <w:spacing w:after="360"/>
        <w:rPr>
          <w:lang w:val="en-US"/>
        </w:rPr>
      </w:pPr>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Fold trainiert, wobei der betrachtete Fold zur Validierung und die übrigen Daten für das Training genutzt werden</w:t>
      </w:r>
      <w:r w:rsidR="003B5D22">
        <w:t xml:space="preserve"> </w:t>
      </w:r>
      <w:sdt>
        <w:sdtPr>
          <w:alias w:val="To edit, see citavi.com/edit"/>
          <w:tag w:val="CitaviPlaceholder#2a384310-de12-4b7f-9a9c-f060fbb42687"/>
          <w:id w:val="-1930414462"/>
          <w:placeholder>
            <w:docPart w:val="DefaultPlaceholder_-1854013440"/>
          </w:placeholder>
        </w:sdtPr>
        <w:sdtContent>
          <w:r w:rsidR="003B5D22">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TAzYTI2LTM1MjMtNDMyMS04ZTlhLTBhNjVlYzQ0MTcxNi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2ZmYuIiwiU3RhcnRQYWdlIjp7IiRpZCI6IjUiLCIkdHlwZSI6IlN3aXNzQWNhZGVtaWMuUGFnZU51bWJlciwgU3dpc3NBY2FkZW1pYyIsIklzRnVsbHlOdW1lcmljIjpmYWxzZSwiTnVtYmVyIjo3NiwiTnVtYmVyaW5nVHlwZSI6MCwiTnVtZXJhbFN5c3RlbSI6LTEsIk9yaWdpbmFsU3RyaW5nIjoiNzZmZi4iLCJQcmV0dHlTdHJpbmciOiI3NmZm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0VDE3OjE5OjM5IiwiUHJvamVjdCI6eyIkcmVmIjoiOCJ9fSwiVXNlTnVtYmVyaW5nVHlwZU9mUGFyZW50RG9jdW1lbnQiOmZhbHNlfV0sIkZvcm1hdHRlZFRleHQiOnsiJGlkIjoiMTMiLCJDb3VudCI6MSwiVGV4dFVuaXRzIjpbeyIkaWQiOiIxNCIsIkZvbnRTdHlsZSI6eyIkaWQiOiIxNSIsIk5ldXRyYWwiOnRydWV9LCJSZWFkaW5nT3JkZXIiOjEsIlRleHQiOiJbMTEsIDc2ZmYuXSJ9XX0sIlRhZyI6IkNpdGF2aVBsYWNlaG9sZGVyIzJhMzg0MzEwLWRlMTItNGI3Zi05YTljLWYwNjBmYmI0MjY4NyIsIlRleHQiOiJbMTEsIDc2ZmYuXSIsIldBSVZlcnNpb24iOiI2LjE0LjAuMCJ9}</w:instrText>
          </w:r>
          <w:r w:rsidR="003B5D22">
            <w:fldChar w:fldCharType="separate"/>
          </w:r>
          <w:r w:rsidR="006B2F4C">
            <w:t>[11, 76ff.]</w:t>
          </w:r>
          <w:r w:rsidR="003B5D22">
            <w:fldChar w:fldCharType="end"/>
          </w:r>
        </w:sdtContent>
      </w:sdt>
      <w:r w:rsidR="00586FF1">
        <w:t xml:space="preserve">. Für jeden Fold wird dabei die Klassifikationsqualität auf Basis </w:t>
      </w:r>
      <w:r w:rsidR="003B5D22">
        <w:t>des F1-Scores</w:t>
      </w:r>
      <w:r w:rsidR="00586FF1">
        <w:t xml:space="preserve"> </w:t>
      </w:r>
      <w:r w:rsidR="00E00948">
        <w:t>bestimmt</w:t>
      </w:r>
      <w:r w:rsidR="00586FF1">
        <w:t xml:space="preserve">. </w:t>
      </w:r>
      <w:r w:rsidR="00915066">
        <w:t xml:space="preserve">Die Bewertung </w:t>
      </w:r>
      <w:r w:rsidR="00E85CE3">
        <w:t>der</w:t>
      </w:r>
      <w:r w:rsidR="00915066">
        <w:t xml:space="preserve"> </w:t>
      </w:r>
      <w:r w:rsidR="00915066">
        <w:lastRenderedPageBreak/>
        <w:t xml:space="preserve">Hyperparameterkombination ergibt sich </w:t>
      </w:r>
      <w:r w:rsidR="004A0FBE">
        <w:t>anschließend, indem die F1-Scores aller Folds gemittelt werden</w:t>
      </w:r>
      <w:r w:rsidR="003B5D22">
        <w:t xml:space="preserve"> </w:t>
      </w:r>
      <w:sdt>
        <w:sdtPr>
          <w:alias w:val="To edit, see citavi.com/edit"/>
          <w:tag w:val="CitaviPlaceholder#60cbdc65-0e21-4d9e-ab2e-d6259af9c464"/>
          <w:id w:val="963010229"/>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zg5Y2M4LWFlOGMtNDY1Yi1iNmRhLTdiNDgxM2UyMGQ1Y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w:instrText>
          </w:r>
          <w:r w:rsidR="006B2F4C" w:rsidRPr="00125476">
            <w:rPr>
              <w:lang w:val="en-US"/>
            </w:rPr>
            <w:instrTex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2MGNiZGM2NS0wZTIxLTRkOWUtYWIyZS1kNjI1OWFmOWM0NjQiLCJUZXh0IjoiWzI1XSIsIldBSVZlcnNpb24iOiI2LjE0LjAuMCJ9}</w:instrText>
          </w:r>
          <w:r w:rsidR="003B5D22">
            <w:fldChar w:fldCharType="separate"/>
          </w:r>
          <w:r w:rsidR="006B2F4C" w:rsidRPr="00125476">
            <w:rPr>
              <w:lang w:val="en-US"/>
            </w:rPr>
            <w:t>[25]</w:t>
          </w:r>
          <w:r w:rsidR="003B5D22">
            <w:fldChar w:fldCharType="end"/>
          </w:r>
        </w:sdtContent>
      </w:sdt>
      <w:r w:rsidR="004A0FBE" w:rsidRPr="00125476">
        <w:rPr>
          <w:lang w:val="en-US"/>
        </w:rPr>
        <w:t>.</w:t>
      </w:r>
      <w:r w:rsidR="00814F78" w:rsidRPr="00125476">
        <w:rPr>
          <w:lang w:val="en-US"/>
        </w:rPr>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44D7F15C" w14:textId="09B53019" w:rsidR="00EC4E04" w:rsidRDefault="00814F78" w:rsidP="00814F78">
      <w:pPr>
        <w:pStyle w:val="CodeMitRahmen"/>
        <w:rPr>
          <w:lang w:val="en-GB"/>
        </w:rPr>
      </w:pPr>
      <w:r w:rsidRPr="008B382D">
        <w:rPr>
          <w:lang w:val="en-GB"/>
        </w:rPr>
        <w:t>grid.fit(X_train, y_train)</w:t>
      </w:r>
    </w:p>
    <w:p w14:paraId="5AECD7AE" w14:textId="77777777" w:rsidR="00B1636B" w:rsidRPr="008B382D" w:rsidRDefault="00B1636B"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13F4C99A" w:rsidR="00814F78" w:rsidRDefault="006E4C6E" w:rsidP="00AD7D24">
      <w:pPr>
        <w:pStyle w:val="Beschriftung"/>
      </w:pPr>
      <w:bookmarkStart w:id="112" w:name="_Toc143696958"/>
      <w:bookmarkStart w:id="113" w:name="_Toc144726773"/>
      <w:r>
        <w:t xml:space="preserve">Code </w:t>
      </w:r>
      <w:fldSimple w:instr=" SEQ Code \* ARABIC ">
        <w:r w:rsidR="00134B12">
          <w:rPr>
            <w:noProof/>
          </w:rPr>
          <w:t>6</w:t>
        </w:r>
      </w:fldSimple>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0BB9ADEC"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sidRPr="003B5D22">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w:t>
      </w:r>
      <w:r w:rsidR="00E613F6" w:rsidRPr="004429E5">
        <w:rPr>
          <w:rStyle w:val="Code"/>
        </w:rPr>
        <w:t>cv</w:t>
      </w:r>
      <w:r w:rsidR="00E613F6">
        <w:t xml:space="preserve"> kann die Strategie zur Kreuzvalidierung festgelegt werden</w:t>
      </w:r>
      <w:r w:rsidR="003B5D22">
        <w:t xml:space="preserve"> </w:t>
      </w:r>
      <w:sdt>
        <w:sdtPr>
          <w:alias w:val="To edit, see citavi.com/edit"/>
          <w:tag w:val="CitaviPlaceholder#80ad3439-89e7-44e2-97e0-5b1f3d193acd"/>
          <w:id w:val="-1622300144"/>
          <w:placeholder>
            <w:docPart w:val="DefaultPlaceholder_-1854013440"/>
          </w:placeholder>
        </w:sdtPr>
        <w:sdtContent>
          <w:r w:rsidR="003B5D22">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TZlYmU0LWU5MjEtNDMxZS1hNmEwLTAzYWU1YWY0NGM4ZS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4MGFkMzQzOS04OWU3LTQ0ZTItOTdlMC01YjFmM2QxOTNhY2QiLCJUZXh0IjoiWzI1XSIsIldBSVZlcnNpb24iOiI2LjE0LjAuMCJ9}</w:instrText>
          </w:r>
          <w:r w:rsidR="003B5D22">
            <w:fldChar w:fldCharType="separate"/>
          </w:r>
          <w:r w:rsidR="006B2F4C">
            <w:t>[25]</w:t>
          </w:r>
          <w:r w:rsidR="003B5D22">
            <w:fldChar w:fldCharType="end"/>
          </w:r>
        </w:sdtContent>
      </w:sdt>
      <w:r w:rsidR="00E613F6">
        <w:t xml:space="preserve">.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PredifinedSplit</w:t>
      </w:r>
      <w:r w:rsidR="00E613F6" w:rsidRPr="003B5D22">
        <w:t xml:space="preserve">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t>
      </w:r>
      <w:r w:rsidR="00EC4E04">
        <w:t xml:space="preserve">dem </w:t>
      </w:r>
      <w:r w:rsidR="004429E5">
        <w:t>üblichen Vorgehen</w:t>
      </w:r>
      <w:r w:rsidR="00EC4E04">
        <w:t xml:space="preserve"> entsprechend</w:t>
      </w:r>
      <w:r w:rsidR="00A37058">
        <w:t xml:space="preserve">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16FAAE6A" w:rsidR="006F38A4" w:rsidRPr="00F66FF0" w:rsidRDefault="003445C3" w:rsidP="008502E5">
      <w:pPr>
        <w:spacing w:after="360"/>
      </w:pPr>
      <w:r>
        <w:t xml:space="preserve">Nachdem alle Kombinationen kreuzvalidiert wurden, kann auf das Modell mit den besten gefundenen Hyperparametern über das Klassenattribut </w:t>
      </w:r>
      <w:r w:rsidRPr="00BA7120">
        <w:rPr>
          <w:rStyle w:val="Code"/>
          <w:noProof/>
        </w:rPr>
        <w:t>best_estimator_</w:t>
      </w:r>
      <w:r>
        <w:t xml:space="preserve"> zugegriffen werden</w:t>
      </w:r>
      <w:r w:rsidR="00EC4E04">
        <w:t xml:space="preserve"> </w:t>
      </w:r>
      <w:sdt>
        <w:sdtPr>
          <w:alias w:val="To edit, see citavi.com/edit"/>
          <w:tag w:val="CitaviPlaceholder#dc58e2d5-ff69-447d-b4ef-298b4e991554"/>
          <w:id w:val="919595335"/>
          <w:placeholder>
            <w:docPart w:val="DefaultPlaceholder_-1854013440"/>
          </w:placeholder>
        </w:sdtPr>
        <w:sdtContent>
          <w:r w:rsidR="00EC4E04">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zkxYTEwLWY4NzYtNGU5YS1iYjRjLTI3ZjdhMTdhNmM1M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OS0wNFQxMjozNzo1Ny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NkYzU4ZTJkNS1mZjY5LTQ0N2QtYjRlZi0yOThiNGU5OTE1NTQiLCJUZXh0IjoiWzI1XSIsIldBSVZlcnNpb24iOiI2LjE0LjAuMCJ9}</w:instrText>
          </w:r>
          <w:r w:rsidR="00EC4E04">
            <w:fldChar w:fldCharType="separate"/>
          </w:r>
          <w:r w:rsidR="006B2F4C">
            <w:t>[25]</w:t>
          </w:r>
          <w:r w:rsidR="00EC4E04">
            <w:fldChar w:fldCharType="end"/>
          </w:r>
        </w:sdtContent>
      </w:sdt>
      <w:r>
        <w:t>.</w:t>
      </w:r>
      <w:r w:rsidR="0098797A">
        <w:t xml:space="preserve"> Den nachfolgenden Tabellen Tab.</w:t>
      </w:r>
      <w:r w:rsidR="00EC4E04">
        <w:t xml:space="preserve"> </w:t>
      </w:r>
      <w:r w:rsidR="0098797A">
        <w:t>5 und Tab. 6 können die besten gefundenen Hyperparam</w:t>
      </w:r>
      <w:r w:rsidR="00EC4E04">
        <w:t>e</w:t>
      </w:r>
      <w:r w:rsidR="0098797A">
        <w:t>ter und die zugehörigen F1-Scores für die Support</w:t>
      </w:r>
      <w:r w:rsidR="00675F3D">
        <w:t>-</w:t>
      </w:r>
      <w:r w:rsidR="0098797A">
        <w:t>Ve</w:t>
      </w:r>
      <w:r w:rsidR="00EC4E04">
        <w:t>c</w:t>
      </w:r>
      <w:r w:rsidR="0098797A">
        <w:t>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3"/>
        <w:gridCol w:w="1559"/>
        <w:gridCol w:w="1700"/>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CF7F21" w:rsidRDefault="00E61E1B" w:rsidP="00F50850">
            <w:pPr>
              <w:pStyle w:val="TabStandard"/>
              <w:rPr>
                <w:bCs/>
              </w:rPr>
            </w:pPr>
            <w:r w:rsidRPr="00CF7F21">
              <w:rPr>
                <w:bCs/>
              </w:rPr>
              <w:t>1</w:t>
            </w:r>
            <w:r w:rsidR="00087204" w:rsidRPr="00CF7F21">
              <w:rPr>
                <w:bCs/>
              </w:rPr>
              <w:t>s</w:t>
            </w:r>
          </w:p>
        </w:tc>
        <w:tc>
          <w:tcPr>
            <w:tcW w:w="1559" w:type="dxa"/>
          </w:tcPr>
          <w:p w14:paraId="15C84593" w14:textId="509285C7" w:rsidR="00E61E1B" w:rsidRPr="00CF7F21" w:rsidRDefault="00C023A0" w:rsidP="00F50850">
            <w:pPr>
              <w:pStyle w:val="TabStandard"/>
            </w:pPr>
            <w:r w:rsidRPr="00CF7F21">
              <w:t>10</w:t>
            </w:r>
          </w:p>
        </w:tc>
        <w:tc>
          <w:tcPr>
            <w:tcW w:w="1701" w:type="dxa"/>
          </w:tcPr>
          <w:p w14:paraId="502F3BB5" w14:textId="7D65D858" w:rsidR="00E61E1B" w:rsidRPr="00CF7F21" w:rsidRDefault="007166C9" w:rsidP="00F50850">
            <w:pPr>
              <w:pStyle w:val="TabStandard"/>
            </w:pPr>
            <w:r w:rsidRPr="00CF7F21">
              <w:t>0.01</w:t>
            </w:r>
          </w:p>
        </w:tc>
        <w:tc>
          <w:tcPr>
            <w:tcW w:w="1701" w:type="dxa"/>
          </w:tcPr>
          <w:p w14:paraId="3F21E32E" w14:textId="0B7C8FA1" w:rsidR="00E61E1B" w:rsidRPr="00CF7F21" w:rsidRDefault="007166C9" w:rsidP="00F50850">
            <w:pPr>
              <w:pStyle w:val="TabStandard"/>
            </w:pPr>
            <w:r w:rsidRPr="00CF7F21">
              <w:t>RBF</w:t>
            </w:r>
          </w:p>
        </w:tc>
        <w:tc>
          <w:tcPr>
            <w:tcW w:w="2688" w:type="dxa"/>
          </w:tcPr>
          <w:p w14:paraId="23CCAD94" w14:textId="45AD5718" w:rsidR="00E61E1B" w:rsidRPr="00CF7F21" w:rsidRDefault="00E61E1B" w:rsidP="00F50850">
            <w:pPr>
              <w:pStyle w:val="TabStandard"/>
            </w:pPr>
            <w:r w:rsidRPr="00CF7F21">
              <w:t>0</w:t>
            </w:r>
            <w:r w:rsidR="00EC6707" w:rsidRPr="00CF7F21">
              <w:t>,</w:t>
            </w:r>
            <w:r w:rsidRPr="00CF7F21">
              <w:t>9</w:t>
            </w:r>
            <w:r w:rsidR="00C023A0" w:rsidRPr="00CF7F21">
              <w:t>357</w:t>
            </w:r>
          </w:p>
        </w:tc>
      </w:tr>
      <w:tr w:rsidR="00E61E1B" w14:paraId="49883835" w14:textId="7E2BD6B6" w:rsidTr="00087204">
        <w:tc>
          <w:tcPr>
            <w:tcW w:w="1413" w:type="dxa"/>
          </w:tcPr>
          <w:p w14:paraId="544C6188" w14:textId="3E7410A6" w:rsidR="00E61E1B" w:rsidRPr="00251B07" w:rsidRDefault="00E61E1B" w:rsidP="00F50850">
            <w:pPr>
              <w:pStyle w:val="TabStandard"/>
              <w:rPr>
                <w:bCs/>
              </w:rPr>
            </w:pPr>
            <w:r w:rsidRPr="00251B07">
              <w:rPr>
                <w:bCs/>
              </w:rPr>
              <w:t>2</w:t>
            </w:r>
            <w:r w:rsidR="00087204" w:rsidRPr="00251B07">
              <w:rPr>
                <w:bCs/>
              </w:rPr>
              <w:t>s</w:t>
            </w:r>
          </w:p>
        </w:tc>
        <w:tc>
          <w:tcPr>
            <w:tcW w:w="1559" w:type="dxa"/>
          </w:tcPr>
          <w:p w14:paraId="11466E0F" w14:textId="13D06750" w:rsidR="00E61E1B" w:rsidRPr="00251B07" w:rsidRDefault="00CF7F21" w:rsidP="00F50850">
            <w:pPr>
              <w:pStyle w:val="TabStandard"/>
            </w:pPr>
            <w:r w:rsidRPr="00251B07">
              <w:t>2500</w:t>
            </w:r>
          </w:p>
        </w:tc>
        <w:tc>
          <w:tcPr>
            <w:tcW w:w="1701" w:type="dxa"/>
          </w:tcPr>
          <w:p w14:paraId="42AA8537" w14:textId="6791C7A4" w:rsidR="00E61E1B" w:rsidRPr="00251B07" w:rsidRDefault="007166C9" w:rsidP="00F50850">
            <w:pPr>
              <w:pStyle w:val="TabStandard"/>
            </w:pPr>
            <w:r w:rsidRPr="00251B07">
              <w:t>0.01</w:t>
            </w:r>
          </w:p>
        </w:tc>
        <w:tc>
          <w:tcPr>
            <w:tcW w:w="1701" w:type="dxa"/>
          </w:tcPr>
          <w:p w14:paraId="55F8EC25" w14:textId="126B0259" w:rsidR="00E61E1B" w:rsidRPr="00251B07" w:rsidRDefault="007166C9" w:rsidP="00F50850">
            <w:pPr>
              <w:pStyle w:val="TabStandard"/>
            </w:pPr>
            <w:r w:rsidRPr="00251B07">
              <w:t>RBF</w:t>
            </w:r>
          </w:p>
        </w:tc>
        <w:tc>
          <w:tcPr>
            <w:tcW w:w="2688" w:type="dxa"/>
          </w:tcPr>
          <w:p w14:paraId="72D8FD0C" w14:textId="222101BD" w:rsidR="00E61E1B" w:rsidRPr="00251B07" w:rsidRDefault="007166C9" w:rsidP="00F50850">
            <w:pPr>
              <w:pStyle w:val="TabStandard"/>
            </w:pPr>
            <w:r w:rsidRPr="00251B07">
              <w:t>0</w:t>
            </w:r>
            <w:r w:rsidR="00EC6707" w:rsidRPr="00251B07">
              <w:t>,</w:t>
            </w:r>
            <w:r w:rsidRPr="00251B07">
              <w:t>93</w:t>
            </w:r>
            <w:r w:rsidR="00C023A0" w:rsidRPr="00251B07">
              <w:t>91</w:t>
            </w:r>
          </w:p>
        </w:tc>
      </w:tr>
    </w:tbl>
    <w:p w14:paraId="3D2A6112" w14:textId="02EF74DB" w:rsidR="00735608" w:rsidRDefault="006E4C6E" w:rsidP="00AD7D24">
      <w:pPr>
        <w:pStyle w:val="Beschriftung"/>
      </w:pPr>
      <w:bookmarkStart w:id="114" w:name="_Toc143696948"/>
      <w:bookmarkStart w:id="115" w:name="_Toc144726744"/>
      <w:r>
        <w:t xml:space="preserve">Tab. </w:t>
      </w:r>
      <w:fldSimple w:instr=" SEQ Tab. \* ARABIC ">
        <w:r w:rsidR="00134B12">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lastRenderedPageBreak/>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CF7F21" w:rsidRDefault="00087204" w:rsidP="00F50850">
            <w:pPr>
              <w:pStyle w:val="TabStandard"/>
              <w:rPr>
                <w:bCs/>
              </w:rPr>
            </w:pPr>
            <w:r w:rsidRPr="00CF7F21">
              <w:rPr>
                <w:bCs/>
              </w:rPr>
              <w:t>1s</w:t>
            </w:r>
          </w:p>
        </w:tc>
        <w:tc>
          <w:tcPr>
            <w:tcW w:w="856" w:type="dxa"/>
          </w:tcPr>
          <w:p w14:paraId="4029A109" w14:textId="78DA1603" w:rsidR="00F01A4D" w:rsidRPr="00CF7F21" w:rsidRDefault="00C023A0" w:rsidP="00F50850">
            <w:pPr>
              <w:pStyle w:val="TabStandard"/>
            </w:pPr>
            <w:r w:rsidRPr="00CF7F21">
              <w:t>10</w:t>
            </w:r>
            <w:r w:rsidR="00087204" w:rsidRPr="00CF7F21">
              <w:t>00</w:t>
            </w:r>
          </w:p>
        </w:tc>
        <w:tc>
          <w:tcPr>
            <w:tcW w:w="1479" w:type="dxa"/>
          </w:tcPr>
          <w:p w14:paraId="0ADA5C11" w14:textId="462D1600" w:rsidR="00F01A4D" w:rsidRPr="00CF7F21" w:rsidRDefault="00087204" w:rsidP="00F50850">
            <w:pPr>
              <w:pStyle w:val="TabStandard"/>
            </w:pPr>
            <w:r w:rsidRPr="00CF7F21">
              <w:t>50%</w:t>
            </w:r>
          </w:p>
        </w:tc>
        <w:tc>
          <w:tcPr>
            <w:tcW w:w="1046" w:type="dxa"/>
          </w:tcPr>
          <w:p w14:paraId="2480DA90" w14:textId="2B354187" w:rsidR="00F01A4D" w:rsidRPr="00CF7F21" w:rsidRDefault="00087204" w:rsidP="00F50850">
            <w:pPr>
              <w:pStyle w:val="TabStandard"/>
            </w:pPr>
            <w:r w:rsidRPr="00CF7F21">
              <w:t>20</w:t>
            </w:r>
          </w:p>
        </w:tc>
        <w:tc>
          <w:tcPr>
            <w:tcW w:w="1248" w:type="dxa"/>
          </w:tcPr>
          <w:p w14:paraId="7E4D8313" w14:textId="06A6BAD4" w:rsidR="00F01A4D" w:rsidRPr="00CF7F21"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CF7F21" w:rsidRDefault="00087204" w:rsidP="00F50850">
            <w:pPr>
              <w:pStyle w:val="TabStandard"/>
            </w:pPr>
            <w:r w:rsidRPr="00CF7F21">
              <w:t>2</w:t>
            </w:r>
          </w:p>
        </w:tc>
        <w:tc>
          <w:tcPr>
            <w:tcW w:w="960" w:type="dxa"/>
          </w:tcPr>
          <w:p w14:paraId="6D649911" w14:textId="197DE567" w:rsidR="00F01A4D" w:rsidRPr="00CF7F21" w:rsidRDefault="00087204" w:rsidP="00F50850">
            <w:pPr>
              <w:pStyle w:val="TabStandard"/>
            </w:pPr>
            <w:r w:rsidRPr="00CF7F21">
              <w:t>4</w:t>
            </w:r>
          </w:p>
        </w:tc>
        <w:tc>
          <w:tcPr>
            <w:tcW w:w="1603" w:type="dxa"/>
          </w:tcPr>
          <w:p w14:paraId="483C5F94" w14:textId="32DA78C2" w:rsidR="00F01A4D" w:rsidRPr="00CF7F21" w:rsidRDefault="00087204" w:rsidP="00F50850">
            <w:pPr>
              <w:pStyle w:val="TabStandard"/>
            </w:pPr>
            <w:r w:rsidRPr="00CF7F21">
              <w:t>0</w:t>
            </w:r>
            <w:r w:rsidR="00EC6707" w:rsidRPr="00CF7F21">
              <w:t>,</w:t>
            </w:r>
            <w:r w:rsidRPr="00CF7F21">
              <w:t>93</w:t>
            </w:r>
            <w:r w:rsidR="00C023A0" w:rsidRPr="00CF7F21">
              <w:t>69</w:t>
            </w:r>
          </w:p>
        </w:tc>
      </w:tr>
      <w:tr w:rsidR="00087204" w:rsidRPr="00F01A4D" w14:paraId="75F8E1F0" w14:textId="77777777" w:rsidTr="00087204">
        <w:tc>
          <w:tcPr>
            <w:tcW w:w="1124" w:type="dxa"/>
          </w:tcPr>
          <w:p w14:paraId="5431F0D3" w14:textId="1334FEE0" w:rsidR="00F01A4D" w:rsidRPr="00251B07" w:rsidRDefault="00087204" w:rsidP="00F50850">
            <w:pPr>
              <w:pStyle w:val="TabStandard"/>
              <w:rPr>
                <w:bCs/>
              </w:rPr>
            </w:pPr>
            <w:r w:rsidRPr="00251B07">
              <w:rPr>
                <w:bCs/>
              </w:rPr>
              <w:t>2s</w:t>
            </w:r>
          </w:p>
        </w:tc>
        <w:tc>
          <w:tcPr>
            <w:tcW w:w="856" w:type="dxa"/>
          </w:tcPr>
          <w:p w14:paraId="45B13B58" w14:textId="467C4543" w:rsidR="00F01A4D" w:rsidRPr="00251B07" w:rsidRDefault="00C023A0" w:rsidP="00F50850">
            <w:pPr>
              <w:pStyle w:val="TabStandard"/>
            </w:pPr>
            <w:r w:rsidRPr="00251B07">
              <w:t>5</w:t>
            </w:r>
            <w:r w:rsidR="00087204" w:rsidRPr="00251B07">
              <w:t>00</w:t>
            </w:r>
          </w:p>
        </w:tc>
        <w:tc>
          <w:tcPr>
            <w:tcW w:w="1479" w:type="dxa"/>
          </w:tcPr>
          <w:p w14:paraId="141CE3AF" w14:textId="2185AF25" w:rsidR="00F01A4D" w:rsidRPr="00251B07" w:rsidRDefault="00C023A0" w:rsidP="00F50850">
            <w:pPr>
              <w:pStyle w:val="TabStandard"/>
            </w:pPr>
            <w:r w:rsidRPr="00251B07">
              <w:t>100</w:t>
            </w:r>
            <w:r w:rsidR="00087204" w:rsidRPr="00251B07">
              <w:t>%</w:t>
            </w:r>
          </w:p>
        </w:tc>
        <w:tc>
          <w:tcPr>
            <w:tcW w:w="1046" w:type="dxa"/>
          </w:tcPr>
          <w:p w14:paraId="1AF0B5FB" w14:textId="390304A4" w:rsidR="00F01A4D" w:rsidRPr="00251B07" w:rsidRDefault="00C023A0" w:rsidP="00F50850">
            <w:pPr>
              <w:pStyle w:val="TabStandard"/>
            </w:pPr>
            <w:r w:rsidRPr="00251B07">
              <w:t>1</w:t>
            </w:r>
            <w:r w:rsidR="00087204" w:rsidRPr="00251B07">
              <w:t>0</w:t>
            </w:r>
          </w:p>
        </w:tc>
        <w:tc>
          <w:tcPr>
            <w:tcW w:w="1248" w:type="dxa"/>
          </w:tcPr>
          <w:p w14:paraId="1F82242B" w14:textId="3463726D" w:rsidR="00F01A4D" w:rsidRPr="00251B07"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251B07" w:rsidRDefault="00087204" w:rsidP="00F50850">
            <w:pPr>
              <w:pStyle w:val="TabStandard"/>
            </w:pPr>
            <w:r w:rsidRPr="00251B07">
              <w:t>2</w:t>
            </w:r>
          </w:p>
        </w:tc>
        <w:tc>
          <w:tcPr>
            <w:tcW w:w="960" w:type="dxa"/>
          </w:tcPr>
          <w:p w14:paraId="7A055A8E" w14:textId="24CEF7FE" w:rsidR="00F01A4D" w:rsidRPr="00251B07" w:rsidRDefault="00087204" w:rsidP="00F50850">
            <w:pPr>
              <w:pStyle w:val="TabStandard"/>
            </w:pPr>
            <w:r w:rsidRPr="00251B07">
              <w:t>4</w:t>
            </w:r>
          </w:p>
        </w:tc>
        <w:tc>
          <w:tcPr>
            <w:tcW w:w="1603" w:type="dxa"/>
          </w:tcPr>
          <w:p w14:paraId="5249D839" w14:textId="7B83D14D" w:rsidR="00F01A4D" w:rsidRPr="00251B07" w:rsidRDefault="00087204" w:rsidP="00F50850">
            <w:pPr>
              <w:pStyle w:val="TabStandard"/>
            </w:pPr>
            <w:r w:rsidRPr="00251B07">
              <w:t>0</w:t>
            </w:r>
            <w:r w:rsidR="00EC6707" w:rsidRPr="00251B07">
              <w:t>,</w:t>
            </w:r>
            <w:r w:rsidRPr="00251B07">
              <w:t>94</w:t>
            </w:r>
            <w:r w:rsidR="00C023A0" w:rsidRPr="00251B07">
              <w:t>57</w:t>
            </w:r>
          </w:p>
        </w:tc>
      </w:tr>
    </w:tbl>
    <w:p w14:paraId="5386308B" w14:textId="077031B6" w:rsidR="00F01A4D" w:rsidRDefault="006E4C6E" w:rsidP="00AD7D24">
      <w:pPr>
        <w:pStyle w:val="Beschriftung"/>
      </w:pPr>
      <w:bookmarkStart w:id="116" w:name="_Toc143696949"/>
      <w:bookmarkStart w:id="117" w:name="_Toc144726745"/>
      <w:r>
        <w:t xml:space="preserve">Tab. </w:t>
      </w:r>
      <w:fldSimple w:instr=" SEQ Tab. \* ARABIC ">
        <w:r w:rsidR="00134B12">
          <w:rPr>
            <w:noProof/>
          </w:rPr>
          <w:t>6</w:t>
        </w:r>
      </w:fldSimple>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5CBCA949" w:rsidR="00426777" w:rsidRPr="00251B07" w:rsidRDefault="00627AFB" w:rsidP="0061291C">
      <w:r w:rsidRPr="00251B07">
        <w:t xml:space="preserve">Wie zu erkennen ist, erreichen alle optimierten Modelle einen F1-Score von über </w:t>
      </w:r>
      <w:r w:rsidR="00A143D2" w:rsidRPr="00251B07">
        <w:t>0,</w:t>
      </w:r>
      <w:r w:rsidR="0079395D" w:rsidRPr="00251B07">
        <w:t>9350</w:t>
      </w:r>
      <w:r w:rsidRPr="00251B07">
        <w:t xml:space="preserve">. </w:t>
      </w:r>
      <w:r w:rsidR="00426777" w:rsidRPr="00251B07">
        <w:t xml:space="preserve">Es fällt auf, dass die Erhöhung des </w:t>
      </w:r>
      <w:r w:rsidR="004831A3" w:rsidRPr="00251B07">
        <w:t xml:space="preserve">Aufnahmeintervalls </w:t>
      </w:r>
      <w:r w:rsidR="00E75B80" w:rsidRPr="00251B07">
        <w:t xml:space="preserve">auf </w:t>
      </w:r>
      <w:r w:rsidR="007C5A97" w:rsidRPr="00251B07">
        <w:t>zwei Sekunden</w:t>
      </w:r>
      <w:r w:rsidR="00426777" w:rsidRPr="00251B07">
        <w:t xml:space="preserve"> scheinbar einen positiven Effekt auf beide Klassifikationsverfahren</w:t>
      </w:r>
      <w:r w:rsidR="00B968E3" w:rsidRPr="00251B07">
        <w:t xml:space="preserve"> </w:t>
      </w:r>
      <w:r w:rsidR="00AA5CB1" w:rsidRPr="00251B07">
        <w:t>besitzt</w:t>
      </w:r>
      <w:r w:rsidR="00426777" w:rsidRPr="00251B07">
        <w:t xml:space="preserve">. </w:t>
      </w:r>
      <w:r w:rsidR="00B968E3" w:rsidRPr="00251B07">
        <w:t xml:space="preserve">Besonders stark profitiert hiervon </w:t>
      </w:r>
      <w:r w:rsidR="00E10A1A" w:rsidRPr="00251B07">
        <w:t xml:space="preserve">jedoch </w:t>
      </w:r>
      <w:r w:rsidR="00B968E3" w:rsidRPr="00251B07">
        <w:t>der Random</w:t>
      </w:r>
      <w:r w:rsidR="000A2F5D" w:rsidRPr="00251B07">
        <w:t xml:space="preserve"> </w:t>
      </w:r>
      <w:r w:rsidR="00B968E3" w:rsidRPr="00251B07">
        <w:t xml:space="preserve">Forest, der auf dem </w:t>
      </w:r>
      <w:r w:rsidR="00E75B80" w:rsidRPr="00251B07">
        <w:t xml:space="preserve">entsprechenden </w:t>
      </w:r>
      <w:r w:rsidR="00B968E3" w:rsidRPr="00251B07">
        <w:t>Datensatz</w:t>
      </w:r>
      <w:r w:rsidR="00E75B80" w:rsidRPr="00251B07">
        <w:t xml:space="preserve"> mit</w:t>
      </w:r>
      <w:r w:rsidR="00B968E3" w:rsidRPr="00251B07">
        <w:t xml:space="preserve"> einem F1-Score von </w:t>
      </w:r>
      <w:r w:rsidR="00A143D2" w:rsidRPr="00251B07">
        <w:t>0,</w:t>
      </w:r>
      <w:r w:rsidR="00B968E3" w:rsidRPr="00251B07">
        <w:t xml:space="preserve">9457 die beste </w:t>
      </w:r>
      <w:r w:rsidR="00251B07" w:rsidRPr="00251B07">
        <w:t>Validierungsb</w:t>
      </w:r>
      <w:r w:rsidR="00B968E3" w:rsidRPr="00251B07">
        <w:t>ewertung unter allen optimierten Modellen erreichen konnte</w:t>
      </w:r>
      <w:r w:rsidR="00BC57C8" w:rsidRPr="00251B07">
        <w:t xml:space="preserve"> und entsprechend für die Vorhersage des Matching-Modus auf Basis von Sequenzen mit einem </w:t>
      </w:r>
      <w:r w:rsidR="004831A3" w:rsidRPr="00251B07">
        <w:t xml:space="preserve">Aufnahmeintervall </w:t>
      </w:r>
      <w:r w:rsidR="00BC57C8" w:rsidRPr="00251B07">
        <w:t xml:space="preserve">von </w:t>
      </w:r>
      <w:r w:rsidR="007C5A97" w:rsidRPr="00251B07">
        <w:t>zwei Sekunden</w:t>
      </w:r>
      <w:r w:rsidR="00BC57C8" w:rsidRPr="00251B07">
        <w:t xml:space="preserve"> eingesetzt werden sollte. Auch für das Aufnahmeintervall von </w:t>
      </w:r>
      <w:r w:rsidR="007C5A97" w:rsidRPr="00251B07">
        <w:t>einer Sekunde</w:t>
      </w:r>
      <w:r w:rsidR="00BC57C8" w:rsidRPr="00251B07">
        <w:t xml:space="preserve"> erzielt der Random</w:t>
      </w:r>
      <w:r w:rsidR="000A2F5D" w:rsidRPr="00251B07">
        <w:t xml:space="preserve"> </w:t>
      </w:r>
      <w:r w:rsidR="00BC57C8" w:rsidRPr="00251B07">
        <w:t>Forest eine etwas bessere Leistung als der konkurrierende Support</w:t>
      </w:r>
      <w:r w:rsidR="00675F3D" w:rsidRPr="00251B07">
        <w:t>-</w:t>
      </w:r>
      <w:r w:rsidR="00BC57C8" w:rsidRPr="00251B07">
        <w:t>Vector</w:t>
      </w:r>
      <w:r w:rsidR="00675F3D" w:rsidRPr="00251B07">
        <w:t>-</w:t>
      </w:r>
      <w:r w:rsidR="00BC57C8" w:rsidRPr="00251B07">
        <w:t xml:space="preserve">Klassifikator und ist diesem somit vorzuziehen. </w:t>
      </w:r>
    </w:p>
    <w:p w14:paraId="32A9C043" w14:textId="6DC5A228" w:rsidR="00492051" w:rsidRDefault="00693EC4" w:rsidP="00492051">
      <w:pPr>
        <w:pStyle w:val="berschrift3"/>
      </w:pPr>
      <w:bookmarkStart w:id="118" w:name="_Toc144726477"/>
      <w:r>
        <w:t>Evaluierung</w:t>
      </w:r>
      <w:r w:rsidR="003D33AD">
        <w:t xml:space="preserve"> </w:t>
      </w:r>
      <w:r w:rsidR="00A34800">
        <w:t>auf den Testdaten</w:t>
      </w:r>
      <w:bookmarkEnd w:id="118"/>
    </w:p>
    <w:p w14:paraId="4C26E8E9" w14:textId="7B2ADF36" w:rsidR="00A47C14" w:rsidRDefault="00032514" w:rsidP="00CA2309">
      <w:r>
        <w:t xml:space="preserve">Da eine Hyperparameteroptimierung </w:t>
      </w:r>
      <w:r w:rsidR="00FB5DF4">
        <w:t xml:space="preserve">und Modellauswahl </w:t>
      </w:r>
      <w:r>
        <w:t>grundsätzlich auf Basis der Validierungs</w:t>
      </w:r>
      <w:r w:rsidR="009C1B89">
        <w:t>bewertung</w:t>
      </w:r>
      <w:r>
        <w:t xml:space="preserve"> erfolgt, wurden im letzten </w:t>
      </w:r>
      <w:r w:rsidR="00EC4E04">
        <w:t>Unterabschnitt</w:t>
      </w:r>
      <w:r>
        <w:t xml:space="preserve">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9C1B89">
        <w:t xml:space="preserve">Durch die Abhängigkeit zwischen Modellauswahl und Validierungsbewertung eignen sich die </w:t>
      </w:r>
      <w:r w:rsidR="00E73B37">
        <w:t>zugehörigen F1-Scores</w:t>
      </w:r>
      <w:r w:rsidR="009C1B89">
        <w:t xml:space="preserve"> jedoch</w:t>
      </w:r>
      <w:r w:rsidR="00E73B37">
        <w:t xml:space="preserve"> nicht zur Abschätzung </w:t>
      </w:r>
      <w:r w:rsidR="00746E38">
        <w:t xml:space="preserve">der Verallgemeinerungsfähigkeit der Modelle. </w:t>
      </w:r>
      <w:r w:rsidR="000E52C6">
        <w:t xml:space="preserve">Deswegen werden </w:t>
      </w:r>
      <w:r w:rsidR="00FB5DF4">
        <w:t>die</w:t>
      </w:r>
      <w:r w:rsidR="000E52C6">
        <w:t xml:space="preserv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7FC5E510" w:rsidR="00E930D5" w:rsidRPr="00251B07" w:rsidRDefault="00A3436D" w:rsidP="009C1B89">
      <w:pPr>
        <w:spacing w:after="0"/>
      </w:pPr>
      <w:r w:rsidRPr="00251B07">
        <w:t xml:space="preserve">Für ein Aufnahmeintervall von einer Sekunde ergibt sich </w:t>
      </w:r>
      <w:r w:rsidR="00531A3A" w:rsidRPr="00251B07">
        <w:t xml:space="preserve">dabei die in Abb. 22 dargestellte </w:t>
      </w:r>
      <w:r w:rsidR="00251B07" w:rsidRPr="00251B07">
        <w:t>Konfusionsmatrix, aus welcher mit Hilfe von Formel (2.12) die Sensitivität für die einzelnen Klassen abgeleitet werden kann</w:t>
      </w:r>
      <w:r w:rsidR="00531A3A" w:rsidRPr="00251B07">
        <w:t xml:space="preserve">. </w:t>
      </w:r>
      <w:r w:rsidR="00251B07" w:rsidRPr="00251B07">
        <w:t xml:space="preserve">Für die Klasse </w:t>
      </w:r>
      <w:r w:rsidR="00251B07" w:rsidRPr="009C1B89">
        <w:rPr>
          <w:i/>
          <w:iCs/>
        </w:rPr>
        <w:t>Fußgänger</w:t>
      </w:r>
      <w:r w:rsidR="00697552" w:rsidRPr="00251B07">
        <w:t xml:space="preserve"> (Modus </w:t>
      </w:r>
      <w:r w:rsidR="00697552" w:rsidRPr="00251B07">
        <w:rPr>
          <w:i/>
          <w:iCs/>
        </w:rPr>
        <w:t>pedestrian</w:t>
      </w:r>
      <w:r w:rsidR="00697552" w:rsidRPr="00251B07">
        <w:t>)</w:t>
      </w:r>
      <w:r w:rsidR="00251B07" w:rsidRPr="00251B07">
        <w:t xml:space="preserve"> erreicht das Modell</w:t>
      </w:r>
      <w:r w:rsidR="00697552" w:rsidRPr="00251B07">
        <w:t xml:space="preserve"> eine </w:t>
      </w:r>
      <w:r w:rsidR="00A47C14" w:rsidRPr="00251B07">
        <w:t xml:space="preserve">hervorragende </w:t>
      </w:r>
      <w:r w:rsidR="00697552" w:rsidRPr="00251B07">
        <w:t xml:space="preserve">Sensitivität von </w:t>
      </w:r>
      <w:r w:rsidR="0079395D" w:rsidRPr="00251B07">
        <w:t xml:space="preserve">etwa </w:t>
      </w:r>
      <w:r w:rsidR="00A143D2" w:rsidRPr="00251B07">
        <w:t>0,98</w:t>
      </w:r>
      <w:r w:rsidR="00697552" w:rsidRPr="00251B07">
        <w:t>, d</w:t>
      </w:r>
      <w:r w:rsidR="00B1636B">
        <w:t>as heißt,</w:t>
      </w:r>
      <w:r w:rsidR="00697552" w:rsidRPr="00251B07">
        <w:t xml:space="preserve"> 98% der Testdatenpunkte dieser Klasse werden korrekt vorhergesagt. Etwas schlechter, aber dennoch </w:t>
      </w:r>
      <w:r w:rsidR="00A47C14" w:rsidRPr="00251B07">
        <w:t>gut</w:t>
      </w:r>
      <w:r w:rsidR="00697552" w:rsidRPr="00251B07">
        <w:t xml:space="preserve">, schneidet das Modell mit einer Sensitivität von </w:t>
      </w:r>
      <w:r w:rsidR="00A143D2" w:rsidRPr="00251B07">
        <w:t>0,94</w:t>
      </w:r>
      <w:r w:rsidR="00697552" w:rsidRPr="00251B07">
        <w:t xml:space="preserve"> bei der Klassifikation von motorisierten </w:t>
      </w:r>
      <w:r w:rsidR="006329DC" w:rsidRPr="00251B07">
        <w:t>F</w:t>
      </w:r>
      <w:r w:rsidR="00697552" w:rsidRPr="00251B07">
        <w:t xml:space="preserve">ahrzeugen (Modus </w:t>
      </w:r>
      <w:r w:rsidR="00697552" w:rsidRPr="00251B07">
        <w:rPr>
          <w:i/>
          <w:iCs/>
        </w:rPr>
        <w:t>auto</w:t>
      </w:r>
      <w:r w:rsidR="00697552" w:rsidRPr="00251B07">
        <w:t>) ab. Die größten Schwierigkeiten bestehen bei der</w:t>
      </w:r>
      <w:r w:rsidR="006329DC" w:rsidRPr="00251B07">
        <w:t xml:space="preserve"> </w:t>
      </w:r>
      <w:r w:rsidR="00697552" w:rsidRPr="00251B07">
        <w:t xml:space="preserve">Klasse </w:t>
      </w:r>
      <w:r w:rsidR="006329DC" w:rsidRPr="009C1B89">
        <w:rPr>
          <w:i/>
          <w:iCs/>
        </w:rPr>
        <w:t>Fahrrad</w:t>
      </w:r>
      <w:r w:rsidR="00697552" w:rsidRPr="00251B07">
        <w:t xml:space="preserve"> (Modus </w:t>
      </w:r>
      <w:r w:rsidR="00697552" w:rsidRPr="00251B07">
        <w:rPr>
          <w:i/>
          <w:iCs/>
        </w:rPr>
        <w:t>bycicle</w:t>
      </w:r>
      <w:r w:rsidR="00697552" w:rsidRPr="00251B07">
        <w:t>)</w:t>
      </w:r>
      <w:r w:rsidR="002E5C64" w:rsidRPr="00251B07">
        <w:t xml:space="preserve">, für welche das Modell </w:t>
      </w:r>
      <w:r w:rsidR="00A47C14" w:rsidRPr="00251B07">
        <w:t>eine</w:t>
      </w:r>
      <w:r w:rsidR="006329DC" w:rsidRPr="00251B07">
        <w:t xml:space="preserve"> </w:t>
      </w:r>
      <w:r w:rsidR="00A47C14" w:rsidRPr="00251B07">
        <w:t xml:space="preserve">relativ </w:t>
      </w:r>
      <w:r w:rsidR="006329DC" w:rsidRPr="00251B07">
        <w:t>geringe</w:t>
      </w:r>
      <w:r w:rsidR="002E5C64" w:rsidRPr="00251B07">
        <w:t xml:space="preserve"> Sensitivität von </w:t>
      </w:r>
      <w:r w:rsidR="00A143D2" w:rsidRPr="00251B07">
        <w:t>0,89</w:t>
      </w:r>
      <w:r w:rsidR="002E5C64" w:rsidRPr="00251B07">
        <w:t xml:space="preserve"> aufweist.</w:t>
      </w:r>
      <w:r w:rsidR="006329DC" w:rsidRPr="00251B07">
        <w:t xml:space="preserve"> Der häufigste Fehler ist dabei eine Verwechslung von Fahrrädern und motorisierten Fahrzeugen. So werden ca. 11% </w:t>
      </w:r>
      <w:r w:rsidR="006329DC" w:rsidRPr="00251B07">
        <w:lastRenderedPageBreak/>
        <w:t xml:space="preserve">der Fahrräder fälschlicherweise als motorisiertes Fahrzeug klassifiziert. Umgekehrt beträgt die </w:t>
      </w:r>
      <w:r w:rsidR="00897900" w:rsidRPr="00251B07">
        <w:t>Rate der Fehlklassifikationen</w:t>
      </w:r>
      <w:r w:rsidR="006329DC" w:rsidRPr="00251B07">
        <w:t xml:space="preserve"> 4,8%.</w:t>
      </w:r>
      <w:r w:rsidR="006B3539">
        <w:t xml:space="preserve"> Ca. 1,6% der motorisierten Fahrzeuge werden der Klasse </w:t>
      </w:r>
      <w:r w:rsidR="006B3539" w:rsidRPr="009C1B89">
        <w:rPr>
          <w:i/>
          <w:iCs/>
        </w:rPr>
        <w:t>Fußgänger</w:t>
      </w:r>
      <w:r w:rsidR="006B3539">
        <w:t xml:space="preserve"> zugeordnet.</w:t>
      </w:r>
    </w:p>
    <w:p w14:paraId="694F2273" w14:textId="50B50474" w:rsidR="00A34800" w:rsidRDefault="00251B07" w:rsidP="009C1B89">
      <w:pPr>
        <w:pStyle w:val="AbbMitRahmen"/>
        <w:keepNext/>
        <w:spacing w:before="360"/>
      </w:pPr>
      <w:r w:rsidRPr="00251B07">
        <w:rPr>
          <w:noProof/>
        </w:rPr>
        <w:drawing>
          <wp:inline distT="0" distB="0" distL="0" distR="0" wp14:anchorId="4B78B79F" wp14:editId="09A29178">
            <wp:extent cx="3902400" cy="2592000"/>
            <wp:effectExtent l="0" t="0" r="3175" b="0"/>
            <wp:docPr id="1" name="Grafik 1"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Farbigkeit, Diagramm enthält.&#10;&#10;Automatisch generierte Beschreibung"/>
                    <pic:cNvPicPr/>
                  </pic:nvPicPr>
                  <pic:blipFill rotWithShape="1">
                    <a:blip r:embed="rId33"/>
                    <a:srcRect t="6193" b="1605"/>
                    <a:stretch/>
                  </pic:blipFill>
                  <pic:spPr bwMode="auto">
                    <a:xfrm>
                      <a:off x="0" y="0"/>
                      <a:ext cx="3902400" cy="2592000"/>
                    </a:xfrm>
                    <a:prstGeom prst="rect">
                      <a:avLst/>
                    </a:prstGeom>
                    <a:ln>
                      <a:noFill/>
                    </a:ln>
                    <a:extLst>
                      <a:ext uri="{53640926-AAD7-44D8-BBD7-CCE9431645EC}">
                        <a14:shadowObscured xmlns:a14="http://schemas.microsoft.com/office/drawing/2010/main"/>
                      </a:ext>
                    </a:extLst>
                  </pic:spPr>
                </pic:pic>
              </a:graphicData>
            </a:graphic>
          </wp:inline>
        </w:drawing>
      </w:r>
    </w:p>
    <w:p w14:paraId="620C3DE8" w14:textId="2FEA793B" w:rsidR="00A34800" w:rsidRDefault="006E4C6E" w:rsidP="00DF1FC9">
      <w:pPr>
        <w:pStyle w:val="Beschriftung"/>
        <w:ind w:left="1134" w:hanging="1134"/>
      </w:pPr>
      <w:bookmarkStart w:id="119" w:name="_Toc143696935"/>
      <w:bookmarkStart w:id="120" w:name="_Toc144726585"/>
      <w:r>
        <w:t xml:space="preserve">Abb. </w:t>
      </w:r>
      <w:fldSimple w:instr=" SEQ Abb. \* ARABIC ">
        <w:r w:rsidR="00134B12">
          <w:rPr>
            <w:noProof/>
          </w:rPr>
          <w:t>22</w:t>
        </w:r>
      </w:fldSimple>
      <w:r>
        <w:t xml:space="preserve">: </w:t>
      </w:r>
      <w:r w:rsidR="00AD7D24">
        <w:tab/>
      </w:r>
      <w:r w:rsidR="00FE6F35">
        <w:t xml:space="preserve">Konfusionsmatrix für die </w:t>
      </w:r>
      <w:r w:rsidR="00A34800">
        <w:t xml:space="preserve">Vorhersage des Matching-Modus bei einem </w:t>
      </w:r>
      <w:r w:rsidR="00DF1FC9">
        <w:t>Aufnahmei</w:t>
      </w:r>
      <w:r w:rsidR="00A34800">
        <w:t xml:space="preserve">ntervall von </w:t>
      </w:r>
      <w:bookmarkEnd w:id="119"/>
      <w:r w:rsidR="00DF1FC9">
        <w:t>einer Sekunde</w:t>
      </w:r>
      <w:bookmarkEnd w:id="120"/>
    </w:p>
    <w:p w14:paraId="296E8B03" w14:textId="77777777" w:rsidR="00FE5B78" w:rsidRPr="00FE5B78" w:rsidRDefault="00FE5B78" w:rsidP="00FE5B78"/>
    <w:p w14:paraId="591C6BA0" w14:textId="748729F1" w:rsidR="00FE5B78" w:rsidRPr="00251B07" w:rsidRDefault="00FE5B78" w:rsidP="00FE5B78">
      <w:r w:rsidRPr="00251B07">
        <w:t>Insgesamt erreicht der Random</w:t>
      </w:r>
      <w:r w:rsidR="00675F3D" w:rsidRPr="00251B07">
        <w:t>-</w:t>
      </w:r>
      <w:r w:rsidRPr="00251B07">
        <w:t>Forest</w:t>
      </w:r>
      <w:r w:rsidR="00675F3D" w:rsidRPr="00251B07">
        <w:t>-</w:t>
      </w:r>
      <w:r w:rsidRPr="00251B07">
        <w:t>Klassifikator für ein Aufnahmeintervall von einer Sekunde auf den Testdaten eine</w:t>
      </w:r>
      <w:r w:rsidR="00FB5DF4">
        <w:t>n</w:t>
      </w:r>
      <w:r w:rsidR="00AC05F7" w:rsidRPr="00251B07">
        <w:t xml:space="preserve"> gute</w:t>
      </w:r>
      <w:r w:rsidR="00FB5DF4">
        <w:t>n</w:t>
      </w:r>
      <w:r w:rsidR="00AC05F7" w:rsidRPr="00251B07">
        <w:t xml:space="preserve"> </w:t>
      </w:r>
      <w:r w:rsidRPr="00251B07">
        <w:t xml:space="preserve">F1-Score von </w:t>
      </w:r>
      <w:r w:rsidR="00A143D2" w:rsidRPr="00251B07">
        <w:t>0,</w:t>
      </w:r>
      <w:r w:rsidRPr="00251B07">
        <w:t xml:space="preserve">9318. </w:t>
      </w:r>
    </w:p>
    <w:p w14:paraId="2B271DD9" w14:textId="3DAD272E" w:rsidR="00492051" w:rsidRPr="00FB5DF4" w:rsidRDefault="00A47C14" w:rsidP="006B3539">
      <w:r w:rsidRPr="00FB5DF4">
        <w:t xml:space="preserve">Abb. 23 zeigt die </w:t>
      </w:r>
      <w:r w:rsidR="00FB5DF4">
        <w:t>Konfusionsmatrix</w:t>
      </w:r>
      <w:r w:rsidRPr="00FB5DF4">
        <w:t xml:space="preserve"> für ein Aufnahmeintervall von zwei Sekunden. Das zugehörige Modell erreicht für die Klasse </w:t>
      </w:r>
      <w:r w:rsidRPr="004429E5">
        <w:rPr>
          <w:i/>
          <w:iCs/>
        </w:rPr>
        <w:t>Fußgänger</w:t>
      </w:r>
      <w:r w:rsidRPr="00FB5DF4">
        <w:t xml:space="preserve"> eine nahezu perfekte Sensitivität von </w:t>
      </w:r>
      <w:r w:rsidR="00251B07" w:rsidRPr="00FB5DF4">
        <w:t>0,99</w:t>
      </w:r>
      <w:r w:rsidR="00A143D2" w:rsidRPr="00FB5DF4">
        <w:t xml:space="preserve">. </w:t>
      </w:r>
      <w:r w:rsidRPr="00FB5DF4">
        <w:t>Für motorisierte Fahrzeuge</w:t>
      </w:r>
      <w:r w:rsidR="00AC05F7" w:rsidRPr="00FB5DF4">
        <w:t xml:space="preserve"> </w:t>
      </w:r>
      <w:r w:rsidR="006B3539" w:rsidRPr="00FB5DF4">
        <w:t>ergibt sich aus der Matrix eine etwas geringere Sensitivität als beim vorher betrachteten Modell.</w:t>
      </w:r>
      <w:r w:rsidRPr="00FB5DF4">
        <w:t xml:space="preserve"> </w:t>
      </w:r>
      <w:r w:rsidR="006B3539" w:rsidRPr="00FB5DF4">
        <w:t>Konkret</w:t>
      </w:r>
      <w:r w:rsidRPr="00FB5DF4">
        <w:t xml:space="preserve"> beträgt</w:t>
      </w:r>
      <w:r w:rsidR="006B3539" w:rsidRPr="00FB5DF4">
        <w:t xml:space="preserve"> diese</w:t>
      </w:r>
      <w:r w:rsidRPr="00FB5DF4">
        <w:t xml:space="preserve"> </w:t>
      </w:r>
      <w:r w:rsidR="00A143D2" w:rsidRPr="00FB5DF4">
        <w:t>0,9</w:t>
      </w:r>
      <w:r w:rsidR="006B3539" w:rsidRPr="00FB5DF4">
        <w:t>3</w:t>
      </w:r>
      <w:r w:rsidRPr="00FB5DF4">
        <w:t>.</w:t>
      </w:r>
      <w:r w:rsidR="00897900" w:rsidRPr="00FB5DF4">
        <w:t xml:space="preserve"> </w:t>
      </w:r>
      <w:r w:rsidRPr="00FB5DF4">
        <w:t>E</w:t>
      </w:r>
      <w:r w:rsidR="006B3539" w:rsidRPr="00FB5DF4">
        <w:t>benfalls e</w:t>
      </w:r>
      <w:r w:rsidRPr="00FB5DF4">
        <w:t>twas verschlechtert hat sich die Sensitivität für</w:t>
      </w:r>
      <w:r w:rsidR="00AC05F7" w:rsidRPr="00FB5DF4">
        <w:t xml:space="preserve"> die Klasse</w:t>
      </w:r>
      <w:r w:rsidRPr="00FB5DF4">
        <w:t xml:space="preserve"> </w:t>
      </w:r>
      <w:r w:rsidR="00AC05F7" w:rsidRPr="004429E5">
        <w:rPr>
          <w:i/>
          <w:iCs/>
        </w:rPr>
        <w:t>Fahrrad</w:t>
      </w:r>
      <w:r w:rsidRPr="00FB5DF4">
        <w:t xml:space="preserve">, welche nun lediglich </w:t>
      </w:r>
      <w:r w:rsidR="00A143D2" w:rsidRPr="00FB5DF4">
        <w:t>0,88</w:t>
      </w:r>
      <w:r w:rsidRPr="00FB5DF4">
        <w:t xml:space="preserve"> beträgt. </w:t>
      </w:r>
      <w:r w:rsidR="00394865" w:rsidRPr="00FB5DF4">
        <w:t xml:space="preserve">Die übrigen </w:t>
      </w:r>
      <w:r w:rsidR="00897900" w:rsidRPr="00FB5DF4">
        <w:t>12% der Datenpunkte dieser Klasse werden</w:t>
      </w:r>
      <w:r w:rsidR="00394865" w:rsidRPr="00FB5DF4">
        <w:t xml:space="preserve"> </w:t>
      </w:r>
      <w:r w:rsidR="006B3539" w:rsidRPr="00FB5DF4">
        <w:t>vor allem</w:t>
      </w:r>
      <w:r w:rsidR="00897900" w:rsidRPr="00FB5DF4">
        <w:t xml:space="preserve"> als motorisierte Fahrzeuge klassifiziert. Umgekehrt werden </w:t>
      </w:r>
      <w:r w:rsidR="006B3539" w:rsidRPr="00FB5DF4">
        <w:t>5</w:t>
      </w:r>
      <w:r w:rsidR="00897900" w:rsidRPr="00FB5DF4">
        <w:t xml:space="preserve">% der Datenpunkte </w:t>
      </w:r>
      <w:r w:rsidR="006B3539" w:rsidRPr="00FB5DF4">
        <w:t>falsch zugeordnet</w:t>
      </w:r>
      <w:r w:rsidR="00897900" w:rsidRPr="00FB5DF4">
        <w:t>.</w:t>
      </w:r>
      <w:r w:rsidR="006B3539" w:rsidRPr="00FB5DF4">
        <w:t xml:space="preserve"> Dass </w:t>
      </w:r>
      <w:r w:rsidR="00FB5DF4" w:rsidRPr="00FB5DF4">
        <w:t>hier</w:t>
      </w:r>
      <w:r w:rsidR="006B3539" w:rsidRPr="00FB5DF4">
        <w:t xml:space="preserve"> wie auch schon im vorherigen Modell einige Datenpunkte motorisierter Fahrzeuge der Klasse </w:t>
      </w:r>
      <w:r w:rsidR="006B3539" w:rsidRPr="004429E5">
        <w:rPr>
          <w:i/>
          <w:iCs/>
        </w:rPr>
        <w:t>Fußgänger</w:t>
      </w:r>
      <w:r w:rsidR="006B3539" w:rsidRPr="00FB5DF4">
        <w:t xml:space="preserve"> zugeordnet werden</w:t>
      </w:r>
      <w:r w:rsidR="00FB5DF4" w:rsidRPr="00FB5DF4">
        <w:t xml:space="preserve"> (1,8%)</w:t>
      </w:r>
      <w:r w:rsidR="006B3539" w:rsidRPr="00FB5DF4">
        <w:t>, lässt sich auf</w:t>
      </w:r>
      <w:r w:rsidR="00FB5DF4" w:rsidRPr="00FB5DF4">
        <w:t xml:space="preserve"> </w:t>
      </w:r>
      <w:r w:rsidR="006B3539" w:rsidRPr="00FB5DF4">
        <w:t xml:space="preserve">Stau- und Haltesituationen zurückführen. </w:t>
      </w:r>
    </w:p>
    <w:p w14:paraId="00D78BB2" w14:textId="70988439" w:rsidR="00492051" w:rsidRDefault="00B1636B" w:rsidP="00492051">
      <w:pPr>
        <w:pStyle w:val="AbbMitRahmen"/>
        <w:keepNext/>
      </w:pPr>
      <w:r>
        <w:rPr>
          <w:noProof/>
        </w:rPr>
        <w:lastRenderedPageBreak/>
        <w:drawing>
          <wp:inline distT="0" distB="0" distL="0" distR="0" wp14:anchorId="3CBEF0B0" wp14:editId="6DC98BAC">
            <wp:extent cx="3830400" cy="2592000"/>
            <wp:effectExtent l="0" t="0" r="0" b="0"/>
            <wp:docPr id="13" name="Grafik 13"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Screenshot, Farbigkeit, Diagramm enthält.&#10;&#10;Automatisch generierte Beschreibung"/>
                    <pic:cNvPicPr>
                      <a:picLocks noChangeAspect="1" noChangeArrowheads="1"/>
                    </pic:cNvPicPr>
                  </pic:nvPicPr>
                  <pic:blipFill rotWithShape="1">
                    <a:blip r:embed="rId34">
                      <a:extLst>
                        <a:ext uri="{28A0092B-C50C-407E-A947-70E740481C1C}">
                          <a14:useLocalDpi xmlns:a14="http://schemas.microsoft.com/office/drawing/2010/main" val="0"/>
                        </a:ext>
                      </a:extLst>
                    </a:blip>
                    <a:srcRect t="6191"/>
                    <a:stretch/>
                  </pic:blipFill>
                  <pic:spPr bwMode="auto">
                    <a:xfrm>
                      <a:off x="0" y="0"/>
                      <a:ext cx="3830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0C4D456C" w:rsidR="00492051" w:rsidRDefault="006E4C6E" w:rsidP="00DF1FC9">
      <w:pPr>
        <w:pStyle w:val="Beschriftung"/>
        <w:ind w:left="1134" w:hanging="1134"/>
      </w:pPr>
      <w:bookmarkStart w:id="121" w:name="_Toc143696936"/>
      <w:bookmarkStart w:id="122" w:name="_Toc144726586"/>
      <w:r>
        <w:t xml:space="preserve">Abb. </w:t>
      </w:r>
      <w:fldSimple w:instr=" SEQ Abb. \* ARABIC ">
        <w:r w:rsidR="00134B12">
          <w:rPr>
            <w:noProof/>
          </w:rPr>
          <w:t>23</w:t>
        </w:r>
      </w:fldSimple>
      <w:r>
        <w:t xml:space="preserve">: </w:t>
      </w:r>
      <w:r w:rsidR="00AD7D24">
        <w:tab/>
      </w:r>
      <w:r w:rsidR="00FE6F35">
        <w:t>Konfusionsmatrix für die</w:t>
      </w:r>
      <w:r w:rsidR="00492051">
        <w:t xml:space="preserve"> Vorhersage des Matching-Modus bei einem </w:t>
      </w:r>
      <w:r w:rsidR="00DF1FC9">
        <w:t>Aufnahmei</w:t>
      </w:r>
      <w:r w:rsidR="00492051">
        <w:t xml:space="preserve">ntervall von </w:t>
      </w:r>
      <w:bookmarkEnd w:id="121"/>
      <w:r w:rsidR="00DF1FC9">
        <w:t>zwei Sekunden</w:t>
      </w:r>
      <w:bookmarkEnd w:id="122"/>
    </w:p>
    <w:p w14:paraId="4C31593A" w14:textId="77777777" w:rsidR="00492051" w:rsidRPr="00492051" w:rsidRDefault="00492051" w:rsidP="00492051"/>
    <w:p w14:paraId="77104A51" w14:textId="1676BF5F" w:rsidR="009950CF" w:rsidRPr="00FB5DF4" w:rsidRDefault="009950CF" w:rsidP="00C0107B">
      <w:r w:rsidRPr="00FB5DF4">
        <w:t>Insgesamt erreicht der Random</w:t>
      </w:r>
      <w:r w:rsidR="00675F3D" w:rsidRPr="00FB5DF4">
        <w:t>-</w:t>
      </w:r>
      <w:r w:rsidRPr="00FB5DF4">
        <w:t>Forest</w:t>
      </w:r>
      <w:r w:rsidR="00675F3D" w:rsidRPr="00FB5DF4">
        <w:t>-</w:t>
      </w:r>
      <w:r w:rsidRPr="00FB5DF4">
        <w:t>Klassifikator für ein Aufnahmeintervall von zwei Sekunden auf den Testdaten eine</w:t>
      </w:r>
      <w:r w:rsidR="00FB5DF4" w:rsidRPr="00FB5DF4">
        <w:t>n</w:t>
      </w:r>
      <w:r w:rsidRPr="00FB5DF4">
        <w:t xml:space="preserve"> </w:t>
      </w:r>
      <w:r w:rsidR="00AC05F7" w:rsidRPr="00FB5DF4">
        <w:t>gute</w:t>
      </w:r>
      <w:r w:rsidR="00FB5DF4" w:rsidRPr="00FB5DF4">
        <w:t>n</w:t>
      </w:r>
      <w:r w:rsidR="00AC05F7" w:rsidRPr="00FB5DF4">
        <w:t xml:space="preserve"> </w:t>
      </w:r>
      <w:r w:rsidRPr="00FB5DF4">
        <w:t xml:space="preserve">F1-Score von </w:t>
      </w:r>
      <w:r w:rsidR="00D97841" w:rsidRPr="00FB5DF4">
        <w:t>0,</w:t>
      </w:r>
      <w:r w:rsidRPr="00FB5DF4">
        <w:t>93</w:t>
      </w:r>
      <w:r w:rsidR="00FB5DF4" w:rsidRPr="00FB5DF4">
        <w:t>22</w:t>
      </w:r>
      <w:r w:rsidRPr="00FB5DF4">
        <w:t xml:space="preserve">. Damit </w:t>
      </w:r>
      <w:r w:rsidR="00B1636B">
        <w:t>erzielt</w:t>
      </w:r>
      <w:r w:rsidRPr="00FB5DF4">
        <w:t xml:space="preserve"> er im Zuge der Evaluierung eine minimal </w:t>
      </w:r>
      <w:r w:rsidR="00FE6F35">
        <w:t>bessere</w:t>
      </w:r>
      <w:r w:rsidRPr="00FB5DF4">
        <w:t xml:space="preserve"> </w:t>
      </w:r>
      <w:r w:rsidR="00EA272B" w:rsidRPr="00FB5DF4">
        <w:t>Gesamtb</w:t>
      </w:r>
      <w:r w:rsidRPr="00FB5DF4">
        <w:t>ewertung als das zuvor betrachtete Modell</w:t>
      </w:r>
      <w:r w:rsidR="00EA272B" w:rsidRPr="00FB5DF4">
        <w:t xml:space="preserve"> für ein Aufnahmeintervall von einer Sekunde</w:t>
      </w:r>
      <w:r w:rsidRPr="00FB5DF4">
        <w:t xml:space="preserve">. </w:t>
      </w:r>
    </w:p>
    <w:p w14:paraId="3FF6DD0D" w14:textId="48AF9A2A" w:rsidR="0061291C" w:rsidRDefault="00C37FFC" w:rsidP="0061291C">
      <w:pPr>
        <w:pStyle w:val="berschrift2"/>
      </w:pPr>
      <w:bookmarkStart w:id="123" w:name="_Toc144726478"/>
      <w:r w:rsidRPr="00C37FFC">
        <w:t>Map</w:t>
      </w:r>
      <w:r w:rsidR="00EF04F3">
        <w:t>-</w:t>
      </w:r>
      <w:r w:rsidRPr="00C37FFC">
        <w:t xml:space="preserve">Matching der </w:t>
      </w:r>
      <w:r>
        <w:t>Positionssequenzen</w:t>
      </w:r>
      <w:bookmarkEnd w:id="123"/>
    </w:p>
    <w:p w14:paraId="2F6937CA" w14:textId="07FB3A6F" w:rsidR="00A02368" w:rsidRDefault="00D84C87" w:rsidP="0064007D">
      <w:r>
        <w:t>Für das Map</w:t>
      </w:r>
      <w:r w:rsidR="00EF04F3">
        <w:t>-</w:t>
      </w:r>
      <w:r>
        <w:t xml:space="preserve">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Map</w:t>
      </w:r>
      <w:r w:rsidR="00EF04F3">
        <w:t>-</w:t>
      </w:r>
      <w:r w:rsidR="00DE34B0">
        <w:t>Matching</w:t>
      </w:r>
      <w:r w:rsidR="00EF04F3">
        <w:t>-</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w:t>
      </w:r>
      <w:r w:rsidR="004429E5">
        <w:t>e</w:t>
      </w:r>
      <w:r w:rsidR="00A11BF9">
        <w:t xml:space="preserve">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7102E879"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B1636B">
        <w:t>Merkmale</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4429E5">
        <w:t xml:space="preserve"> </w:t>
      </w:r>
      <w:sdt>
        <w:sdtPr>
          <w:alias w:val="To edit, see citavi.com/edit"/>
          <w:tag w:val="CitaviPlaceholder#60a75ac1-9f0b-4889-98cb-0e23542d626c"/>
          <w:id w:val="-1507971649"/>
          <w:placeholder>
            <w:docPart w:val="4CF4289FCADA4E7AB59B06220FE95CF2"/>
          </w:placeholder>
        </w:sdtPr>
        <w:sdtContent>
          <w:r w:rsidR="004429E5">
            <w:fldChar w:fldCharType="begin"/>
          </w:r>
          <w:r w:rsidR="004429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YwYTc1YWMxLTlmMGItNDg4OS05OGNiLTBlMjM1NDJkNjI2YyIsIlRleHQiOiJbOF0iLCJXQUlWZXJzaW9uIjoiNi4xNC4wLjAifQ==}</w:instrText>
          </w:r>
          <w:r w:rsidR="004429E5">
            <w:fldChar w:fldCharType="separate"/>
          </w:r>
          <w:r w:rsidR="004429E5">
            <w:t>[8]</w:t>
          </w:r>
          <w:r w:rsidR="004429E5">
            <w:fldChar w:fldCharType="end"/>
          </w:r>
        </w:sdtContent>
      </w:sdt>
      <w:r w:rsidR="00F87D35">
        <w:t>.</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}</w:instrText>
          </w:r>
          <w:r w:rsidR="00D4400D">
            <w:fldChar w:fldCharType="separate"/>
          </w:r>
          <w:r w:rsidR="006B2F4C">
            <w:t>[19]</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5F93A07B">
            <wp:extent cx="2860504" cy="240982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59405" cy="2493144"/>
                    </a:xfrm>
                    <a:prstGeom prst="rect">
                      <a:avLst/>
                    </a:prstGeom>
                    <a:noFill/>
                    <a:ln>
                      <a:noFill/>
                    </a:ln>
                  </pic:spPr>
                </pic:pic>
              </a:graphicData>
            </a:graphic>
          </wp:inline>
        </w:drawing>
      </w:r>
    </w:p>
    <w:p w14:paraId="2C2967CF" w14:textId="6E630183" w:rsidR="000E60FB" w:rsidRDefault="006E4C6E" w:rsidP="00AD7D24">
      <w:pPr>
        <w:pStyle w:val="Beschriftung"/>
      </w:pPr>
      <w:bookmarkStart w:id="124" w:name="_Toc143696937"/>
      <w:bookmarkStart w:id="125" w:name="_Toc144726587"/>
      <w:r>
        <w:t xml:space="preserve">Abb. </w:t>
      </w:r>
      <w:fldSimple w:instr=" SEQ Abb. \* ARABIC ">
        <w:r w:rsidR="00134B12">
          <w:rPr>
            <w:noProof/>
          </w:rPr>
          <w:t>24</w:t>
        </w:r>
      </w:fldSimple>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2E39EFD1" w:rsidR="00516052" w:rsidRDefault="00516052" w:rsidP="00A02368">
      <w:r>
        <w:t>Nach der Erstellung des Payloads erfolgt mit Hilfe der requests-Bibliothek eine P</w:t>
      </w:r>
      <w:r w:rsidR="004429E5">
        <w:t>ost</w:t>
      </w:r>
      <w:r>
        <w:t xml:space="preserve">-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B1636B">
        <w:t>angepasste</w:t>
      </w:r>
      <w:r w:rsidR="0067088C">
        <w:t xml:space="preserv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r w:rsidR="0067088C" w:rsidRPr="0067088C">
        <w:rPr>
          <w:rStyle w:val="Code"/>
        </w:rPr>
        <w:t>tracepoints</w:t>
      </w:r>
      <w:r w:rsidR="0067088C">
        <w:t xml:space="preserve">-Attribut des Payloads (siehe Anhang A2) </w:t>
      </w:r>
      <w:r>
        <w:t xml:space="preserve">geparst und danach in den Dataframe eingelesen, wodurch die </w:t>
      </w:r>
      <w:r w:rsidR="0067088C">
        <w:lastRenderedPageBreak/>
        <w:t>ursprünglich gemessenen</w:t>
      </w:r>
      <w:r>
        <w:t xml:space="preserve"> Koordinatenpunkte überschrieben werden. Anschließend werden die 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450ABBD7" w:rsidR="00A02368" w:rsidRPr="00A02368" w:rsidRDefault="00E16A29" w:rsidP="00A02368">
      <w:r>
        <w:t xml:space="preserve">Die </w:t>
      </w:r>
      <w:r w:rsidRPr="00E16A29">
        <w:rPr>
          <w:rStyle w:val="Code"/>
        </w:rPr>
        <w:t>MapMatcher</w:t>
      </w:r>
      <w:r>
        <w:t>-Klasse wird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0AA1CE3" w:rsidR="00C0107B" w:rsidRDefault="0061291C" w:rsidP="00C0107B">
      <w:pPr>
        <w:pStyle w:val="berschrift2"/>
      </w:pPr>
      <w:bookmarkStart w:id="126" w:name="_Toc144726479"/>
      <w:r w:rsidRPr="006932E8">
        <w:t>Evaluierung des Map</w:t>
      </w:r>
      <w:r w:rsidR="00EF04F3">
        <w:t>-</w:t>
      </w:r>
      <w:r w:rsidRPr="006932E8">
        <w:t>Matchings</w:t>
      </w:r>
      <w:bookmarkEnd w:id="126"/>
    </w:p>
    <w:p w14:paraId="5F71FFC4" w14:textId="5EDD55F6" w:rsidR="00471FDC" w:rsidRDefault="00E06940" w:rsidP="00471FDC">
      <w:r>
        <w:t>Eine objektive Evaluierung des Map</w:t>
      </w:r>
      <w:r w:rsidR="00EF04F3">
        <w:t>-</w:t>
      </w:r>
      <w:r>
        <w:t xml:space="preserve">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w:t>
      </w:r>
      <w:r w:rsidR="00EF04F3">
        <w:t>-</w:t>
      </w:r>
      <w:r w:rsidR="00CD6F6F">
        <w:t xml:space="preserve">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7061754D">
            <wp:extent cx="4721630" cy="2590800"/>
            <wp:effectExtent l="0" t="0" r="3175"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6"/>
                    <a:srcRect l="1384" r="9714" b="4706"/>
                    <a:stretch/>
                  </pic:blipFill>
                  <pic:spPr bwMode="auto">
                    <a:xfrm>
                      <a:off x="0" y="0"/>
                      <a:ext cx="4866353" cy="2670211"/>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1F020C4C" w:rsidR="00965DD2" w:rsidRDefault="006E4C6E" w:rsidP="00693510">
      <w:pPr>
        <w:pStyle w:val="Beschriftung"/>
        <w:ind w:left="1134" w:hanging="1134"/>
      </w:pPr>
      <w:bookmarkStart w:id="127" w:name="_Toc143696938"/>
      <w:bookmarkStart w:id="128" w:name="_Toc144726588"/>
      <w:r>
        <w:t xml:space="preserve">Abb. </w:t>
      </w:r>
      <w:fldSimple w:instr=" SEQ Abb. \* ARABIC ">
        <w:r w:rsidR="00134B12">
          <w:rPr>
            <w:noProof/>
          </w:rPr>
          <w:t>25</w:t>
        </w:r>
      </w:fldSimple>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w:t>
      </w:r>
      <w:r w:rsidR="00EF04F3">
        <w:t>-</w:t>
      </w:r>
      <w:r w:rsidR="00293462">
        <w:t>Matching (orange)</w:t>
      </w:r>
      <w:bookmarkEnd w:id="127"/>
      <w:bookmarkEnd w:id="128"/>
    </w:p>
    <w:p w14:paraId="08BBEE58" w14:textId="77777777" w:rsidR="008037C1" w:rsidRPr="008037C1" w:rsidRDefault="008037C1" w:rsidP="008037C1"/>
    <w:p w14:paraId="1335A5F3" w14:textId="38DCA689" w:rsidR="0063541D" w:rsidRDefault="009B5830" w:rsidP="009B5830">
      <w:r>
        <w:t>Nichtsdestotrotz fällt bei genauer Betrachtung auf, dass das Map</w:t>
      </w:r>
      <w:r w:rsidR="00EF04F3">
        <w:t>-</w:t>
      </w:r>
      <w:r>
        <w:t>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w:t>
      </w:r>
      <w:r w:rsidR="0063541D">
        <w:lastRenderedPageBreak/>
        <w:t xml:space="preserve">den Vorklassifikator, </w:t>
      </w:r>
      <w:r w:rsidR="0065313E">
        <w:t>die</w:t>
      </w:r>
      <w:r w:rsidR="0063541D">
        <w:t xml:space="preserve"> zwar nicht zwingend zu einem falschen </w:t>
      </w:r>
      <w:r w:rsidR="0065313E">
        <w:t>Map</w:t>
      </w:r>
      <w:r w:rsidR="00EF04F3">
        <w:t>-</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59F85D4D" w:rsidR="0065313E" w:rsidRDefault="00703277" w:rsidP="009B5830">
      <w:r>
        <w:t xml:space="preserve">Die zweite beobachtbare Fehlerursache </w:t>
      </w:r>
      <w:r w:rsidR="0067088C">
        <w:t>liegt</w:t>
      </w:r>
      <w:r>
        <w:t xml:space="preserve"> in der Bewegung von Verkehrsteilnehmern abseits </w:t>
      </w:r>
      <w:r w:rsidR="005D5333">
        <w:t>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1FEBCAF8" w:rsidR="009B5830" w:rsidRPr="009B5830" w:rsidRDefault="00782433" w:rsidP="009B5830">
      <w:r>
        <w:t>Die Fehlerbehaftung der mit Map</w:t>
      </w:r>
      <w:r w:rsidR="00EF04F3">
        <w:t>-</w:t>
      </w:r>
      <w:r>
        <w:t xml:space="preserve">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w:t>
      </w:r>
      <w:r w:rsidR="00EF04F3">
        <w:t>-</w:t>
      </w:r>
      <w:r w:rsidR="00150B73">
        <w:t xml:space="preserve">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w:t>
      </w:r>
      <w:r w:rsidR="00EF04F3">
        <w:t>-</w:t>
      </w:r>
      <w:r w:rsidR="002F38C3">
        <w:t>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w:t>
      </w:r>
      <w:r w:rsidR="00EF04F3">
        <w:t>-</w:t>
      </w:r>
      <w:r w:rsidR="00587261">
        <w:t>Matching einen negativen Effekt auf den Realismus der Sequenzen besitzt.</w:t>
      </w:r>
    </w:p>
    <w:p w14:paraId="1EE58D22" w14:textId="5512FE5A" w:rsidR="00074A4B" w:rsidRDefault="00074A4B" w:rsidP="00074A4B">
      <w:pPr>
        <w:pStyle w:val="berschrift1"/>
      </w:pPr>
      <w:bookmarkStart w:id="129" w:name="_Toc144726480"/>
      <w:r>
        <w:lastRenderedPageBreak/>
        <w:t>Umsetzung der Klassifikation</w:t>
      </w:r>
      <w:bookmarkEnd w:id="129"/>
    </w:p>
    <w:p w14:paraId="3298E325" w14:textId="0F2F3476" w:rsidR="00A43AD1" w:rsidRDefault="00D207E6" w:rsidP="00880525">
      <w:pPr>
        <w:pStyle w:val="berschrift2"/>
      </w:pPr>
      <w:bookmarkStart w:id="130" w:name="_Toc144726481"/>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14F56079" w:rsidR="007F3DC7" w:rsidRDefault="00633A64" w:rsidP="00471FDC">
      <w:r>
        <w:t>Hierfür sind lediglich kleine Anpassungen a</w:t>
      </w:r>
      <w:r w:rsidR="00D16752">
        <w:t>n der Umsetzung</w:t>
      </w:r>
      <w:r>
        <w:t xml:space="preserve"> notwendig. </w:t>
      </w:r>
      <w:r w:rsidR="008F4A71">
        <w:t xml:space="preserve">Entscheidend ist vor allem, dass anders als in Code </w:t>
      </w:r>
      <w:r w:rsidR="008F4A71" w:rsidRPr="00B263FE">
        <w:t>3</w:t>
      </w:r>
      <w:r w:rsidR="008F4A71">
        <w:t xml:space="preserve"> gegeben, die Verallgemeinerung der</w:t>
      </w:r>
      <w:r w:rsidR="007F3DC7">
        <w:t xml:space="preserve"> </w:t>
      </w:r>
      <w:r w:rsidR="008F4A71" w:rsidRPr="007F3DC7">
        <w:rPr>
          <w:rStyle w:val="Code"/>
        </w:rPr>
        <w:t>type</w:t>
      </w:r>
      <w:r w:rsidR="008F4A71">
        <w:t xml:space="preserve">-Werte </w:t>
      </w:r>
      <w:r w:rsidR="008F4A71" w:rsidRPr="00B263FE">
        <w:rPr>
          <w:rStyle w:val="Code"/>
        </w:rPr>
        <w:t>2</w:t>
      </w:r>
      <w:r w:rsidR="008F4A71">
        <w:t xml:space="preserve"> und </w:t>
      </w:r>
      <w:r w:rsidR="008F4A71" w:rsidRPr="00B263FE">
        <w:rPr>
          <w:rStyle w:val="Code"/>
        </w:rPr>
        <w:t>3</w:t>
      </w:r>
      <w:r w:rsidR="008F4A71">
        <w:t xml:space="preserve"> auf den </w:t>
      </w:r>
      <w:r w:rsidR="007F3DC7">
        <w:t xml:space="preserve">gemeinsamen </w:t>
      </w:r>
      <w:r w:rsidR="008F4A71">
        <w:t xml:space="preserve">Wert </w:t>
      </w:r>
      <w:r w:rsidR="008F4A71" w:rsidRPr="00B263FE">
        <w:rPr>
          <w:rStyle w:val="Code"/>
        </w:rPr>
        <w:t>2</w:t>
      </w:r>
      <w:r w:rsidR="008F4A71">
        <w:t xml:space="preserve">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w:t>
      </w:r>
      <w:r w:rsidR="00D16752">
        <w:t>,</w:t>
      </w:r>
      <w:r w:rsidR="007F3DC7">
        <w:t xml:space="preserve">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7.2.3 beschrieben, umgesetzt werden kann.</w:t>
      </w:r>
    </w:p>
    <w:p w14:paraId="4797C3C8" w14:textId="56EDF9F9" w:rsidR="00C87C0A" w:rsidRPr="00471FDC" w:rsidRDefault="00F5335B" w:rsidP="008502E5">
      <w:pPr>
        <w:spacing w:after="360"/>
      </w:pPr>
      <w:r>
        <w:t>Den nachfolgenden Tabellen Tab.</w:t>
      </w:r>
      <w:r w:rsidR="00D16752">
        <w:t xml:space="preserve"> </w:t>
      </w:r>
      <w:r>
        <w:t>7 und Tab. 8 können die besten gefundenen Hyperparamter und die zugehörigen F1-Scores für die auf vier Klassen erweiterten Support</w:t>
      </w:r>
      <w:r w:rsidR="00675F3D">
        <w:t>-</w:t>
      </w:r>
      <w:r>
        <w:t>Ve</w:t>
      </w:r>
      <w:r w:rsidR="00D16752">
        <w:t>c</w:t>
      </w:r>
      <w:r>
        <w:t>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5D2CCB64" w:rsidR="00A20312" w:rsidRDefault="006E4C6E" w:rsidP="00AD7D24">
      <w:pPr>
        <w:pStyle w:val="Beschriftung"/>
      </w:pPr>
      <w:bookmarkStart w:id="131" w:name="_Toc143696950"/>
      <w:bookmarkStart w:id="132" w:name="_Toc144726746"/>
      <w:r>
        <w:t xml:space="preserve">Tab. </w:t>
      </w:r>
      <w:fldSimple w:instr=" SEQ Tab. \* ARABIC ">
        <w:r w:rsidR="00134B12">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6A2FC595" w:rsidR="001B0877" w:rsidRDefault="006E4C6E" w:rsidP="00AD7D24">
      <w:pPr>
        <w:pStyle w:val="Beschriftung"/>
      </w:pPr>
      <w:bookmarkStart w:id="133" w:name="_Toc143696951"/>
      <w:bookmarkStart w:id="134" w:name="_Toc144726747"/>
      <w:r>
        <w:t xml:space="preserve">Tab. </w:t>
      </w:r>
      <w:fldSimple w:instr=" SEQ Tab. \* ARABIC ">
        <w:r w:rsidR="00134B12">
          <w:rPr>
            <w:noProof/>
          </w:rPr>
          <w:t>8</w:t>
        </w:r>
      </w:fldSimple>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050652D8" w:rsidR="0039277D" w:rsidRPr="00FE6F35" w:rsidRDefault="006F148D" w:rsidP="00FE6F35">
      <w:r w:rsidRPr="00FE6F35">
        <w:lastRenderedPageBreak/>
        <w:t xml:space="preserve">Leicht zu erkennen ist, dass alle optimierten Modelle auf den Validierungsdaten einen F1-Score von über </w:t>
      </w:r>
      <w:r w:rsidR="00D97841" w:rsidRPr="00FE6F35">
        <w:t>0,</w:t>
      </w:r>
      <w:r w:rsidR="005D4EB6" w:rsidRPr="00FE6F35">
        <w:t>7710</w:t>
      </w:r>
      <w:r w:rsidRPr="00FE6F35">
        <w:t xml:space="preserve"> erreichen. </w:t>
      </w:r>
      <w:r w:rsidR="008502E5" w:rsidRPr="00FE6F35">
        <w:t>Hier</w:t>
      </w:r>
      <w:r w:rsidR="00214994" w:rsidRPr="00FE6F35">
        <w:t xml:space="preserve"> besitzt eine Erhöhung des Aufnahmeintervalls auf </w:t>
      </w:r>
      <w:r w:rsidR="007C5A97" w:rsidRPr="00FE6F35">
        <w:t>zwei Sekunden</w:t>
      </w:r>
      <w:r w:rsidR="00214994" w:rsidRPr="00FE6F35">
        <w:t xml:space="preserve"> </w:t>
      </w:r>
      <w:r w:rsidR="00FE6F35" w:rsidRPr="00FE6F35">
        <w:t xml:space="preserve">verglichen mit der Validierung der Vorklassifikation </w:t>
      </w:r>
      <w:r w:rsidR="008502E5" w:rsidRPr="00FE6F35">
        <w:t xml:space="preserve">einen deutlich weniger offensichtlich einzuordnenden Effekt auf die beiden betrachteten Klassifikationsverfahren. Dennoch scheint zumindest der Random Forest davon zu profitieren. Dieser erreicht </w:t>
      </w:r>
      <w:r w:rsidR="00FE6F35" w:rsidRPr="00FE6F35">
        <w:t>für ein Aufnahmeintervall von zwei Sekunden einen F1-Score von 0,7777 und damit auch die beste Validierungsbewertung aller hier optimierten Modelle</w:t>
      </w:r>
      <w:r w:rsidR="00CB0DB6" w:rsidRPr="00FE6F35">
        <w:t>.</w:t>
      </w:r>
      <w:r w:rsidR="00D2335E" w:rsidRPr="00FE6F35">
        <w:t xml:space="preserve"> </w:t>
      </w:r>
    </w:p>
    <w:p w14:paraId="2F952269" w14:textId="1037F494" w:rsidR="00D207E6" w:rsidRDefault="009947F1" w:rsidP="002A27ED">
      <w:pPr>
        <w:pStyle w:val="berschrift2"/>
      </w:pPr>
      <w:bookmarkStart w:id="135" w:name="_Toc144726482"/>
      <w:r>
        <w:t>Sequenzieller Ansatz:</w:t>
      </w:r>
      <w:r w:rsidR="00D207E6">
        <w:t xml:space="preserve"> </w:t>
      </w:r>
      <w:r w:rsidR="00AA5968">
        <w:t>R</w:t>
      </w:r>
      <w:r w:rsidR="00D207E6">
        <w:t xml:space="preserve">ekurrente </w:t>
      </w:r>
      <w:r w:rsidR="00AA5968">
        <w:t>n</w:t>
      </w:r>
      <w:r w:rsidR="00D207E6">
        <w:t>euronale Netz</w:t>
      </w:r>
      <w:r w:rsidR="005F306A">
        <w:t>e</w:t>
      </w:r>
      <w:bookmarkEnd w:id="135"/>
    </w:p>
    <w:p w14:paraId="5F4112C0" w14:textId="0CA4D075" w:rsidR="00D207E6" w:rsidRDefault="007522CC" w:rsidP="00D207E6">
      <w:pPr>
        <w:pStyle w:val="berschrift3"/>
      </w:pPr>
      <w:bookmarkStart w:id="136" w:name="_Toc144726483"/>
      <w:r>
        <w:t xml:space="preserve">Klassifikationsansatz und </w:t>
      </w:r>
      <w:r w:rsidR="00433F86">
        <w:t>Basisarchitektur</w:t>
      </w:r>
      <w:bookmarkEnd w:id="136"/>
    </w:p>
    <w:p w14:paraId="7DE46A3D" w14:textId="51B687E1" w:rsidR="00F91C47" w:rsidRDefault="007522CC" w:rsidP="00D16752">
      <w:pPr>
        <w:suppressAutoHyphens/>
      </w:pPr>
      <w:r>
        <w:t xml:space="preserve">Anders als die bisher umgesetzten Klassifikationsansätze erfordert die Klassifikation mit Hilfe </w:t>
      </w:r>
      <w:r w:rsidR="00AA5968">
        <w:t>r</w:t>
      </w:r>
      <w:r>
        <w:t xml:space="preserve">ekurrenter </w:t>
      </w:r>
      <w:r w:rsidR="00AA5968">
        <w:t>n</w:t>
      </w:r>
      <w:r>
        <w:t>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angular_speed</w:t>
      </w:r>
      <w:r w:rsidR="00DF6ADC" w:rsidRPr="00D16752">
        <w:t xml:space="preserve">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D16752">
        <w:t>. S</w:t>
      </w:r>
      <w:r w:rsidR="00836700">
        <w:t>o wird de</w:t>
      </w:r>
      <w:r w:rsidR="00AA5968">
        <w:t>n</w:t>
      </w:r>
      <w:r w:rsidR="00836700">
        <w:t xml:space="preserve"> </w:t>
      </w:r>
      <w:r w:rsidR="00AA5968">
        <w:t>r</w:t>
      </w:r>
      <w:r w:rsidR="00836700">
        <w:t>ekurrenten Netz</w:t>
      </w:r>
      <w:r w:rsidR="005F306A">
        <w:t>en</w:t>
      </w:r>
      <w:r w:rsidR="00836700">
        <w:t xml:space="preserve"> die Möglichkeit gegeben</w:t>
      </w:r>
      <w:r w:rsidR="00D16752">
        <w:t>,</w:t>
      </w:r>
      <w:r w:rsidR="00836700">
        <w:t xml:space="preserve"> selbstständig zu </w:t>
      </w:r>
      <w:r w:rsidR="00EF712E">
        <w:t>lernen,</w:t>
      </w:r>
      <w:r w:rsidR="00836700">
        <w:t xml:space="preserve"> wie </w:t>
      </w:r>
      <w:r w:rsidR="00D16752">
        <w:t>diese</w:t>
      </w:r>
      <w:r w:rsidR="00836700">
        <w:t xml:space="preserve"> mit Dopplungen und variierenden Aufnahmeintervallen umgehen </w:t>
      </w:r>
      <w:r w:rsidR="00D16752">
        <w:t>können</w:t>
      </w:r>
      <w:r w:rsidR="00836700">
        <w:t>.</w:t>
      </w:r>
    </w:p>
    <w:p w14:paraId="1AABCDAE" w14:textId="48ECE4C0"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YWdlUmFuZ2UiOiI8c3A+XHJcbiAgPG4+MTc2PC9uPlxyXG4gIDxpbj50cnVlPC9pbj5cclxuICA8b3M+MTc2PC9vcz5cclxuICA8cHM+MTc2PC9wcz5cclxuPC9zcD5cclxuPGVwPlxyXG4gIDxuPjE5MTwvbj5cclxuICA8aW4+dHJ1ZTwvaW4+XHJcbiAgPG9zPjE5MTwvb3M+XHJcbiAgPHBzPjE5MTwvcHM+XHJcbjwvZXA+XHJcbjxvcz4xNzYtMTkxPC9vcz4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lNpbW9uY2luaSw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5LTA0VDEzOjAzOjM1IiwiUHJvamVjdCI6eyIkcmVmIjoiOCJ9fSwiVXNlTnVtYmVyaW5nVHlwZU9mUGFyZW50RG9jdW1lbnQiOmZhbHNlfV0sIkZvcm1hdHRlZFRleHQiOnsiJGlkIjoiMjEiLCJDb3VudCI6MSwiVGV4dFVuaXRzIjpbeyIkaWQiOiIyMiIsIkZvbnRTdHlsZSI6eyIkaWQiOiIyMyIsIk5ldXRyYWwiOnRydWV9LCJSZWFkaW5nT3JkZXIiOjEsIlRleHQiOiJbMTVdIn1dfSwiVGFnIjoiQ2l0YXZpUGxhY2Vob2xkZXIjZmU3YjYyOWItMDJlMS00ZGI1LTlmYzAtOTZlNGU5YTMyZGNkIiwiVGV4dCI6IlsxNV0iLCJXQUlWZXJzaW9uIjoiNi4xNC4wLjAifQ==}</w:instrText>
          </w:r>
          <w:r w:rsidR="002D0B83">
            <w:fldChar w:fldCharType="separate"/>
          </w:r>
          <w:r w:rsidR="006B2F4C">
            <w:t>[15]</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25466AB"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D16752">
        <w:t>, j</w:t>
      </w:r>
      <w:r w:rsidR="004D2B7E">
        <w:t xml:space="preserve">e eines für jedes oben aufgeführte Eingabemerkmal. </w:t>
      </w:r>
      <w:r w:rsidR="0091119D">
        <w:t xml:space="preserve">Die Ausgabeschicht besteht aus genau vier </w:t>
      </w:r>
      <w:r w:rsidR="002A1AB3">
        <w:t>vollständig verbundenen</w:t>
      </w:r>
      <w:r w:rsidR="0091119D">
        <w:t xml:space="preserve"> Neuronen</w:t>
      </w:r>
      <w:r w:rsidR="004146E8">
        <w:t>, die jeweils eine der vorherzusagenden Klassen repräsentieren. Hierbei kommt für die gesamte Schicht die Softmax-</w:t>
      </w:r>
      <w:r w:rsidR="004146E8">
        <w:lastRenderedPageBreak/>
        <w:t xml:space="preserve">Aktivierungsfunktion zum Einsatz, wodurch sichergestellt wird, dass alle Ausgaben des Netzes zwischen </w:t>
      </w:r>
      <w:r w:rsidR="00B263FE">
        <w:t>null</w:t>
      </w:r>
      <w:r w:rsidR="004146E8">
        <w:t xml:space="preserve"> und </w:t>
      </w:r>
      <w:r w:rsidR="00B263FE">
        <w:t>eins</w:t>
      </w:r>
      <w:r w:rsidR="004146E8">
        <w:t xml:space="preserve"> liegen und in Summe </w:t>
      </w:r>
      <w:r w:rsidR="00B263FE">
        <w:t>eins</w:t>
      </w:r>
      <w:r w:rsidR="004146E8">
        <w:t xml:space="preserve">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0F1B4909" w:rsidR="00D207E6" w:rsidRDefault="006E4C6E" w:rsidP="00AD7D24">
      <w:pPr>
        <w:pStyle w:val="Beschriftung"/>
      </w:pPr>
      <w:bookmarkStart w:id="137" w:name="_Toc143696939"/>
      <w:bookmarkStart w:id="138" w:name="_Toc144726589"/>
      <w:r>
        <w:t xml:space="preserve">Abb. </w:t>
      </w:r>
      <w:fldSimple w:instr=" SEQ Abb. \* ARABIC ">
        <w:r w:rsidR="00134B12">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47D9BAB6"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w:t>
      </w:r>
      <w:r w:rsidR="00D16752">
        <w:t>,</w:t>
      </w:r>
      <w:r w:rsidR="00314CC6">
        <w:t xml:space="preserve">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 xml:space="preserve">zur Minderung der Komplexität bei der Hyperparameteroptimierung </w:t>
      </w:r>
      <w:r w:rsidR="00635ECB">
        <w:t xml:space="preserve">jedoch bewusst </w:t>
      </w:r>
      <w:r w:rsidR="00785E5E">
        <w:t>teilweise</w:t>
      </w:r>
      <w:r w:rsidR="00496423">
        <w:t xml:space="preserve"> </w:t>
      </w:r>
      <w:r w:rsidR="00635ECB">
        <w:t>eingeschränkt wurden. Wie auch der Darstellung zu entnehmen ist, besitzen bspw. alle versteckten Schichten immer dieselbe Anzahl an Neuronen bzw. Zellen.</w:t>
      </w:r>
    </w:p>
    <w:p w14:paraId="7F1B3774" w14:textId="03C932F1" w:rsidR="0083647E" w:rsidRDefault="00A077C1" w:rsidP="00FE6F35">
      <w:pPr>
        <w:spacing w:after="360"/>
      </w:pPr>
      <w:r>
        <w:lastRenderedPageBreak/>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mit Hilfe der Keras-API umgesetzt. </w:t>
      </w:r>
      <w:r w:rsidR="00207FCF">
        <w:t xml:space="preserve">Die Umsetzung </w:t>
      </w:r>
      <w:r w:rsidR="004429E5">
        <w:t>beruht</w:t>
      </w:r>
      <w:r w:rsidR="00207FCF">
        <w:t xml:space="preserve">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Für die vollständig verbundenen Schichten kommt hierbei, mit Ausnahme der Eingabeschicht</w:t>
      </w:r>
      <w:r w:rsidR="00785E5E">
        <w:t>,</w:t>
      </w:r>
      <w:r w:rsidR="002A1AB3">
        <w:t xml:space="preserve">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Funktionen nutzen und somit eine garantiert nicht-lineare Ausgabe erzeugen</w:t>
      </w:r>
      <w:r w:rsidR="006A3AB5">
        <w:t xml:space="preserve"> </w:t>
      </w:r>
      <w:sdt>
        <w:sdtPr>
          <w:alias w:val="To edit, see citavi.com/edit"/>
          <w:tag w:val="CitaviPlaceholder#156a5970-0876-4c0e-b24e-a24e94ba338c"/>
          <w:id w:val="-2008348926"/>
          <w:placeholder>
            <w:docPart w:val="DefaultPlaceholder_-1854013440"/>
          </w:placeholder>
        </w:sdtPr>
        <w:sdtContent>
          <w:r w:rsidR="006A3AB5">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TlmNmIzLTM0MDItNDc1NC04ODNjLTZjNWI4OWI5MDQwMi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E5OTcuOS44LjE3MzUiLCJVcmlTdHJpbmciOiJodHRwczovL2RvaS5vcmcvMTAuMTE2Mi9uZWNvLjE5OTcuOS44LjE3M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4LTI1VDE1OjAyOjM3IiwiTW9kaWZpZWRCeSI6Il9MZW5uaSBLb2VwcGVyIiwiSWQiOiI1N2MyYjM2Ny1lZTYxLTRhZmItYmU5Mi02MDUzOGEwYjBkNjMiLCJNb2RpZmllZE9uIjoiMjAyMy0wOC0yNVQxNTowMj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kzNzcyNzYiLCJVcmlTdHJpbmciOiJodHRwOi8vd3d3Lm5jYmkubmxtLm5paC5nb3YvcHVibWVkLzkzNzcy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5pIEtvZXBwZXIiLCJDcmVhdGVkT24iOiIyMDIzLTA4LTI1VDE1OjAyOjM3IiwiTW9kaWZpZWRCeSI6Il9MZW5uaSBLb2VwcGVyIiwiSWQiOiI3MTE5YzM4NC03ZDQ0LTQ0OGYtODZjNC1kYjI3OGQxZmJhMDEiLCJNb2RpZmllZE9uIjoiMjAyMy0wOC0yNVQxNTowMjozNy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xNTZhNTk3MC0wODc2LTRjMGUtYjI0ZS1hMjRlOTRiYTMzOGMiLCJUZXh0IjoiWzE4XSIsIldBSVZlcnNpb24iOiI2LjE0LjAuMCJ9}</w:instrText>
          </w:r>
          <w:r w:rsidR="006A3AB5">
            <w:fldChar w:fldCharType="separate"/>
          </w:r>
          <w:r w:rsidR="006B2F4C">
            <w:t>[18]</w:t>
          </w:r>
          <w:r w:rsidR="006A3AB5">
            <w:fldChar w:fldCharType="end"/>
          </w:r>
        </w:sdtContent>
      </w:sdt>
      <w:r w:rsidR="002A1AB3">
        <w:t>.</w:t>
      </w:r>
      <w:r w:rsidR="00D06D0E">
        <w:t xml:space="preserve"> Nach Hinzufügen der Ausgabeschicht liefert die Funktion das erstellte Modell zurück, welches nun bereit für das Training ist.</w:t>
      </w:r>
    </w:p>
    <w:p w14:paraId="56E328C8" w14:textId="5182BA41" w:rsidR="0083647E" w:rsidRPr="008037C1" w:rsidRDefault="0083647E" w:rsidP="0083647E">
      <w:pPr>
        <w:pStyle w:val="CodeMitRahmen"/>
      </w:pPr>
      <w:r w:rsidRPr="008037C1">
        <w:t xml:space="preserve">def build_rnn_model(l_pre, l_post, l_lstm, n, </w:t>
      </w:r>
      <w:r w:rsidR="00AD3594">
        <w:t>phi</w:t>
      </w:r>
      <w:r w:rsidRPr="008037C1">
        <w:t>):</w:t>
      </w:r>
    </w:p>
    <w:p w14:paraId="63A05A7E" w14:textId="662AF9EE" w:rsidR="0083647E" w:rsidRPr="008037C1" w:rsidRDefault="0083647E" w:rsidP="0083647E">
      <w:pPr>
        <w:pStyle w:val="CodeMitRahmen"/>
      </w:pPr>
      <w:r w:rsidRPr="008037C1">
        <w:t xml:space="preserve">  model = keras.models.Sequential()</w:t>
      </w:r>
    </w:p>
    <w:p w14:paraId="19BC8BD0" w14:textId="08B750AD" w:rsidR="0083647E" w:rsidRPr="008037C1" w:rsidRDefault="0083647E" w:rsidP="0083647E">
      <w:pPr>
        <w:pStyle w:val="CodeMitRahmen"/>
      </w:pPr>
      <w:r w:rsidRPr="008037C1">
        <w:t xml:space="preserve">  model.add(keras.layers.InputLayer(input_shape=[None, 5]))</w:t>
      </w:r>
    </w:p>
    <w:p w14:paraId="714C5D96" w14:textId="77777777" w:rsidR="0083647E" w:rsidRPr="008037C1" w:rsidRDefault="0083647E" w:rsidP="0083647E">
      <w:pPr>
        <w:pStyle w:val="CodeMitRahmen"/>
      </w:pPr>
    </w:p>
    <w:p w14:paraId="1C067EE8" w14:textId="68F9B961" w:rsidR="0083647E" w:rsidRPr="008037C1" w:rsidRDefault="0083647E" w:rsidP="0083647E">
      <w:pPr>
        <w:pStyle w:val="CodeMitRahmen"/>
      </w:pPr>
      <w:r w:rsidRPr="008037C1">
        <w:t xml:space="preserve">  for layer in range(l_pre):</w:t>
      </w:r>
      <w:r w:rsidRPr="008037C1">
        <w:tab/>
      </w:r>
      <w:r w:rsidRPr="008037C1">
        <w:tab/>
      </w:r>
      <w:r w:rsidR="00442610" w:rsidRPr="008037C1">
        <w:tab/>
      </w:r>
      <w:r w:rsidRPr="008037C1">
        <w:t># pre-memory-layers</w:t>
      </w:r>
    </w:p>
    <w:p w14:paraId="404BC93D" w14:textId="77777777" w:rsidR="0083647E" w:rsidRPr="008037C1" w:rsidRDefault="0083647E" w:rsidP="0083647E">
      <w:pPr>
        <w:pStyle w:val="CodeMitRahmen"/>
        <w:contextualSpacing/>
      </w:pPr>
      <w:r w:rsidRPr="008037C1">
        <w:t xml:space="preserve">    model.add(keras.layers.TimeDistributed(</w:t>
      </w:r>
    </w:p>
    <w:p w14:paraId="72074961" w14:textId="665D6B56"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1C970095" w14:textId="77777777" w:rsidR="0083647E" w:rsidRPr="008037C1" w:rsidRDefault="0083647E" w:rsidP="0083647E">
      <w:pPr>
        <w:pStyle w:val="CodeMitRahmen"/>
      </w:pPr>
    </w:p>
    <w:p w14:paraId="67FE0ECC" w14:textId="61F9E6D0" w:rsidR="0083647E" w:rsidRPr="008037C1" w:rsidRDefault="0083647E" w:rsidP="0083647E">
      <w:pPr>
        <w:pStyle w:val="CodeMitRahmen"/>
      </w:pPr>
      <w:r w:rsidRPr="008037C1">
        <w:t xml:space="preserve">  for layer in range(l_lstm):</w:t>
      </w:r>
      <w:r w:rsidRPr="008037C1">
        <w:tab/>
      </w:r>
      <w:r w:rsidRPr="008037C1">
        <w:tab/>
      </w:r>
      <w:r w:rsidR="00442610" w:rsidRPr="008037C1">
        <w:tab/>
      </w:r>
      <w:r w:rsidRPr="008037C1">
        <w:t># memory-layers</w:t>
      </w:r>
    </w:p>
    <w:p w14:paraId="188A8A91" w14:textId="06028ED0" w:rsidR="0083647E" w:rsidRPr="008037C1" w:rsidRDefault="0083647E" w:rsidP="0083647E">
      <w:pPr>
        <w:pStyle w:val="CodeMitRahmen"/>
      </w:pPr>
      <w:r w:rsidRPr="008037C1">
        <w:t xml:space="preserve">    model.add(keras.layers.LSTM(n, return_sequences=True))</w:t>
      </w:r>
    </w:p>
    <w:p w14:paraId="15F2AA14" w14:textId="77777777" w:rsidR="0083647E" w:rsidRPr="008037C1" w:rsidRDefault="0083647E" w:rsidP="0083647E">
      <w:pPr>
        <w:pStyle w:val="CodeMitRahmen"/>
      </w:pPr>
    </w:p>
    <w:p w14:paraId="04BE82CB" w14:textId="6D6B4DC6" w:rsidR="0083647E" w:rsidRPr="008037C1" w:rsidRDefault="0083647E" w:rsidP="0083647E">
      <w:pPr>
        <w:pStyle w:val="CodeMitRahmen"/>
      </w:pPr>
      <w:r w:rsidRPr="008037C1">
        <w:t xml:space="preserve">  for layer in range(l_post):</w:t>
      </w:r>
      <w:r w:rsidRPr="008037C1">
        <w:tab/>
      </w:r>
      <w:r w:rsidRPr="008037C1">
        <w:tab/>
      </w:r>
      <w:r w:rsidR="00442610" w:rsidRPr="008037C1">
        <w:tab/>
      </w:r>
      <w:r w:rsidRPr="008037C1">
        <w:t xml:space="preserve"># post-memory-layers </w:t>
      </w:r>
    </w:p>
    <w:p w14:paraId="2B04F0F1" w14:textId="0952AD6D" w:rsidR="0083647E" w:rsidRPr="008037C1" w:rsidRDefault="0083647E" w:rsidP="0083647E">
      <w:pPr>
        <w:pStyle w:val="CodeMitRahmen"/>
        <w:contextualSpacing/>
      </w:pPr>
      <w:r w:rsidRPr="008037C1">
        <w:t xml:space="preserve">    model.add(keras.layers.TimeDistributed(</w:t>
      </w:r>
    </w:p>
    <w:p w14:paraId="00F8A4AB" w14:textId="442293D9"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5DD1EA84" w14:textId="77777777" w:rsidR="0083647E" w:rsidRPr="008037C1" w:rsidRDefault="0083647E" w:rsidP="0083647E">
      <w:pPr>
        <w:pStyle w:val="CodeMitRahmen"/>
      </w:pPr>
    </w:p>
    <w:p w14:paraId="2FC72215" w14:textId="021BBD97" w:rsidR="0083647E" w:rsidRPr="008037C1" w:rsidRDefault="0083647E" w:rsidP="0083647E">
      <w:pPr>
        <w:pStyle w:val="CodeMitRahmen"/>
        <w:contextualSpacing/>
      </w:pPr>
      <w:r w:rsidRPr="008037C1">
        <w:t xml:space="preserve">  model.add(keras.layers.TimeDistributed(</w:t>
      </w:r>
      <w:r w:rsidR="00442610" w:rsidRPr="008037C1">
        <w:tab/>
        <w:t># output-layer</w:t>
      </w:r>
    </w:p>
    <w:p w14:paraId="591EC536" w14:textId="015EB8E7" w:rsidR="0083647E" w:rsidRPr="008037C1" w:rsidRDefault="0083647E" w:rsidP="0083647E">
      <w:pPr>
        <w:pStyle w:val="CodeMitRahmen"/>
      </w:pPr>
      <w:r w:rsidRPr="008037C1">
        <w:t xml:space="preserve">    keras.layers.Dense(4, activation="softmax")))</w:t>
      </w:r>
    </w:p>
    <w:p w14:paraId="649C84EA" w14:textId="49007CB6" w:rsidR="0083647E" w:rsidRPr="00125476" w:rsidRDefault="0083647E" w:rsidP="0083647E">
      <w:pPr>
        <w:pStyle w:val="CodeMitRahmen"/>
        <w:rPr>
          <w:lang w:val="de-DE"/>
        </w:rPr>
      </w:pPr>
      <w:r w:rsidRPr="008037C1">
        <w:t xml:space="preserve">  </w:t>
      </w:r>
      <w:r w:rsidRPr="00125476">
        <w:rPr>
          <w:lang w:val="de-DE"/>
        </w:rPr>
        <w:t>return model</w:t>
      </w:r>
    </w:p>
    <w:p w14:paraId="050B5CAC" w14:textId="7EEF378D" w:rsidR="0083647E" w:rsidRDefault="006E4C6E" w:rsidP="006E4C6E">
      <w:pPr>
        <w:pStyle w:val="Beschriftung"/>
        <w:ind w:left="1134" w:hanging="1134"/>
      </w:pPr>
      <w:bookmarkStart w:id="139" w:name="_Toc143696959"/>
      <w:bookmarkStart w:id="140" w:name="_Toc144726774"/>
      <w:r>
        <w:t xml:space="preserve">Code </w:t>
      </w:r>
      <w:fldSimple w:instr=" SEQ Code \* ARABIC ">
        <w:r w:rsidR="00134B12">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533CCF7A"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sidRPr="00183FA1">
        <w:t xml:space="preserve"> </w:t>
      </w:r>
      <w:r w:rsidR="00965DD2" w:rsidRPr="00965DD2">
        <w:t>bei der Instanziierung der</w:t>
      </w:r>
      <w:r w:rsidR="00965DD2" w:rsidRPr="00183FA1">
        <w:t xml:space="preserve"> </w:t>
      </w:r>
      <w:r w:rsidR="00965DD2">
        <w:rPr>
          <w:rStyle w:val="Code"/>
          <w:noProof/>
        </w:rPr>
        <w:t>layers.LSTM</w:t>
      </w:r>
      <w:r w:rsidR="00965DD2" w:rsidRPr="00965DD2">
        <w:t>-Klass</w:t>
      </w:r>
      <w:r w:rsidR="00183FA1">
        <w:t>e</w:t>
      </w:r>
      <w:r>
        <w:t xml:space="preserve"> handelt es sich beim erzeugten RNN </w:t>
      </w:r>
      <w:r>
        <w:lastRenderedPageBreak/>
        <w:t>um ein Sequence</w:t>
      </w:r>
      <w:r w:rsidR="0005477B">
        <w:t>-to-</w:t>
      </w:r>
      <w:r>
        <w:t>Sequence</w:t>
      </w:r>
      <w:r w:rsidR="0005477B">
        <w:t>-</w:t>
      </w:r>
      <w:r>
        <w:t xml:space="preserve">Modell. Das heißt </w:t>
      </w:r>
      <w:r w:rsidR="00183FA1">
        <w:t xml:space="preserve">um </w:t>
      </w:r>
      <w:r>
        <w:t xml:space="preserve">ein Modell, welches </w:t>
      </w:r>
      <w:r w:rsidR="007F1A84">
        <w:t>nicht eine Ausgabe pro Sequenz, sondern eine Ausgabe für jeden Zeitschritt innerhalb der Sequenz</w:t>
      </w:r>
      <w:r w:rsidR="00183FA1">
        <w:t>en</w:t>
      </w:r>
      <w:r w:rsidR="007F1A84">
        <w:t xml:space="preserve"> erzeugt</w:t>
      </w:r>
      <w:r w:rsidR="006A3AB5">
        <w:t xml:space="preserve"> </w:t>
      </w:r>
      <w:sdt>
        <w:sdtPr>
          <w:alias w:val="To edit, see citavi.com/edit"/>
          <w:tag w:val="CitaviPlaceholder#ada97fe9-3363-455b-8f9f-b35c8045956b"/>
          <w:id w:val="1870101265"/>
          <w:placeholder>
            <w:docPart w:val="DefaultPlaceholder_-1854013440"/>
          </w:placeholder>
        </w:sdtPr>
        <w:sdtContent>
          <w:r w:rsidR="006A3AB5">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c4OWM0LTYzY2YtNDc0ZS1hZGZkLTkyY2Q3YjY5ODlm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0IiwiU3RhcnRQYWdlIjp7IiRpZCI6IjUiLCIkdHlwZSI6IlN3aXNzQWNhZGVtaWMuUGFnZU51bWJlciwgU3dpc3NBY2FkZW1pYyIsIklzRnVsbHlOdW1lcmljIjp0cnVlLCJOdW1iZXIiOjUxNCwiTnVtYmVyaW5nVHlwZSI6MCwiTnVtZXJhbFN5c3RlbSI6MCwiT3JpZ2luYWxTdHJpbmciOiI1MTQiLCJQcmV0dHlTdHJpbmciOiI1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1MTRdIn1dfSwiVGFnIjoiQ2l0YXZpUGxhY2Vob2xkZXIjYWRhOTdmZTktMzM2My00NTViLThmOWYtYjM1YzgwNDU5NTZiIiwiVGV4dCI6IlsxMSwgUy4gNTE0XSIsIldBSVZlcnNpb24iOiI2LjE0LjAuMCJ9}</w:instrText>
          </w:r>
          <w:r w:rsidR="006A3AB5">
            <w:fldChar w:fldCharType="separate"/>
          </w:r>
          <w:r w:rsidR="006B2F4C">
            <w:t>[11, S. 514]</w:t>
          </w:r>
          <w:r w:rsidR="006A3AB5">
            <w:fldChar w:fldCharType="end"/>
          </w:r>
        </w:sdtContent>
      </w:sdt>
      <w:r w:rsidR="007F1A84">
        <w:t>.</w:t>
      </w:r>
      <w:r>
        <w:t xml:space="preserve"> </w:t>
      </w:r>
      <w:r w:rsidR="007F1A84">
        <w:t>Ein Sequence</w:t>
      </w:r>
      <w:r w:rsidR="0005477B">
        <w:t>-to-</w:t>
      </w:r>
      <w:r w:rsidR="007F1A84">
        <w:t>Vector</w:t>
      </w:r>
      <w:r w:rsidR="0005477B">
        <w:t>-</w:t>
      </w:r>
      <w:r w:rsidR="007F1A84">
        <w:t xml:space="preserve">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xLCBTLiA1MTNmLl0ifV19LCJUYWciOiJDaXRhdmlQbGFjZWhvbGRlciMzMWY0ZmRkOC02YmQyLTRhYTMtOTBhOC1hMGU4YjBiODFjNWMiLCJUZXh0IjoiWzExLCBTLiA1MTNmLl0iLCJXQUlWZXJzaW9uIjoiNi4xNC4wLjAifQ==}</w:instrText>
          </w:r>
          <w:r w:rsidR="007F1A84">
            <w:fldChar w:fldCharType="separate"/>
          </w:r>
          <w:r w:rsidR="006B2F4C">
            <w:t>[11, S. 513f.]</w:t>
          </w:r>
          <w:r w:rsidR="007F1A84">
            <w:fldChar w:fldCharType="end"/>
          </w:r>
        </w:sdtContent>
      </w:sdt>
      <w:r w:rsidR="007F1A84">
        <w:t xml:space="preserve"> oftmals</w:t>
      </w:r>
      <w:r w:rsidR="00183FA1">
        <w:t>,</w:t>
      </w:r>
      <w:r w:rsidR="007F1A84">
        <w:t xml:space="preserve">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4726484"/>
      <w:r>
        <w:t>Vorbereitung der Datensätze</w:t>
      </w:r>
      <w:bookmarkEnd w:id="141"/>
    </w:p>
    <w:p w14:paraId="76F65BE6" w14:textId="38E2074B" w:rsidR="00A06812" w:rsidRPr="00EC4EB2" w:rsidRDefault="006A7D35" w:rsidP="00FE6F35">
      <w:pPr>
        <w:spacing w:after="360"/>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w:t>
      </w:r>
      <w:r w:rsidR="00183FA1">
        <w:t>umgewandelt</w:t>
      </w:r>
      <w:r>
        <w:t xml:space="preserve">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w:t>
      </w:r>
      <w:r w:rsidR="00A06812" w:rsidRPr="00183FA1">
        <w:rPr>
          <w:rStyle w:val="Code"/>
        </w:rPr>
        <w:t>0</w:t>
      </w:r>
      <w:r w:rsidR="00183FA1" w:rsidRPr="00183FA1">
        <w:rPr>
          <w:rStyle w:val="Code"/>
        </w:rPr>
        <w:t>.</w:t>
      </w:r>
      <w:r w:rsidR="00A06812" w:rsidRPr="00183FA1">
        <w:rPr>
          <w:rStyle w:val="Code"/>
        </w:rPr>
        <w:t>0</w:t>
      </w:r>
      <w:r w:rsidR="00A06812" w:rsidRPr="00A06812">
        <w:t xml:space="preserve">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183FA1">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w:t>
      </w:r>
      <w:r w:rsidR="00B263FE">
        <w:t xml:space="preserve">dreidimensionale </w:t>
      </w:r>
      <w:r w:rsidR="00926644">
        <w:t>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übergeben werden</w:t>
      </w:r>
      <w:r w:rsidR="004429E5">
        <w:t xml:space="preserve"> </w:t>
      </w:r>
      <w:sdt>
        <w:sdtPr>
          <w:alias w:val="To edit, see citavi.com/edit"/>
          <w:tag w:val="CitaviPlaceholder#0e83c7fc-da60-45e0-8839-6a72279252e5"/>
          <w:id w:val="-803473273"/>
          <w:placeholder>
            <w:docPart w:val="DefaultPlaceholder_-1854013440"/>
          </w:placeholder>
        </w:sdtPr>
        <w:sdtContent>
          <w:r w:rsidR="004429E5">
            <w:fldChar w:fldCharType="begin"/>
          </w:r>
          <w:r w:rsidR="004429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RmNmRhLTkyOTItNDg2My1iNmM4LWE5Yzg2NzQ0ODg3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4IiwiU3RhcnRQYWdlIjp7IiRpZCI6IjUiLCIkdHlwZSI6IlN3aXNzQWNhZGVtaWMuUGFnZU51bWJlciwgU3dpc3NBY2FkZW1pYyIsIklzRnVsbHlOdW1lcmljIjp0cnVlLCJOdW1iZXIiOjUwOCwiTnVtYmVyaW5nVHlwZSI6MCwiTnVtZXJhbFN5c3RlbSI6MCwiT3JpZ2luYWxTdHJpbmciOiI1MDgiLCJQcmV0dHlTdHJpbmciOiI1M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lQxNTo1Mjo0NCIsIlByb2plY3QiOnsiJHJlZiI6IjgifX0sIlVzZU51bWJlcmluZ1R5cGVPZlBhcmVudERvY3VtZW50IjpmYWxzZX1dLCJGb3JtYXR0ZWRUZXh0Ijp7IiRpZCI6IjEzIiwiQ291bnQiOjEsIlRleHRVbml0cyI6W3siJGlkIjoiMTQiLCJGb250U3R5bGUiOnsiJGlkIjoiMTUiLCJOZXV0cmFsIjp0cnVlfSwiUmVhZGluZ09yZGVyIjoxLCJUZXh0IjoiWzExLCBTLiA1MDhdIn1dfSwiVGFnIjoiQ2l0YXZpUGxhY2Vob2xkZXIjMGU4M2M3ZmMtZGE2MC00NWUwLTg4MzktNmE3MjI3OTI1MmU1IiwiVGV4dCI6IlsxMSwgUy4gNTA4XSIsIldBSVZlcnNpb24iOiI2LjE1LjIuMCJ9}</w:instrText>
          </w:r>
          <w:r w:rsidR="004429E5">
            <w:fldChar w:fldCharType="separate"/>
          </w:r>
          <w:r w:rsidR="004429E5">
            <w:t>[11, S. 508]</w:t>
          </w:r>
          <w:r w:rsidR="004429E5">
            <w:fldChar w:fldCharType="end"/>
          </w:r>
        </w:sdtContent>
      </w:sdt>
      <w:r w:rsidR="00926644">
        <w:t xml:space="preserve">.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6CC1006F" w14:textId="2DA0F154" w:rsidR="003A6D06" w:rsidRDefault="006E4C6E" w:rsidP="00FE6F35">
      <w:pPr>
        <w:pStyle w:val="Beschriftung"/>
      </w:pPr>
      <w:bookmarkStart w:id="142" w:name="_Toc143696960"/>
      <w:bookmarkStart w:id="143" w:name="_Toc144726775"/>
      <w:r>
        <w:t xml:space="preserve">Code </w:t>
      </w:r>
      <w:fldSimple w:instr=" SEQ Code \* ARABIC ">
        <w:r w:rsidR="00134B12">
          <w:rPr>
            <w:noProof/>
          </w:rPr>
          <w:t>8</w:t>
        </w:r>
      </w:fldSimple>
      <w:r>
        <w:t>:</w:t>
      </w:r>
      <w:r>
        <w:tab/>
      </w:r>
      <w:r w:rsidR="003A6D06">
        <w:t>Datenvorbereitung für das Training der RNNs</w:t>
      </w:r>
      <w:bookmarkEnd w:id="142"/>
      <w:bookmarkEnd w:id="143"/>
    </w:p>
    <w:p w14:paraId="01DA9D85" w14:textId="1069030E" w:rsidR="00D009DE" w:rsidRDefault="00AF2E73" w:rsidP="00FE6F35">
      <w:pPr>
        <w:spacing w:after="360"/>
      </w:pPr>
      <w:r w:rsidRPr="00B372D1">
        <w:rPr>
          <w:rStyle w:val="Code"/>
        </w:rPr>
        <w:lastRenderedPageBreak/>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stratifiziert in Trainings- und Validierungsdaten aufgeteilt. Letztere 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w:t>
      </w:r>
      <w:r w:rsidR="00B372D1" w:rsidRPr="00B372D1">
        <w:rPr>
          <w:rStyle w:val="Code"/>
        </w:rPr>
        <w:t>X_test</w:t>
      </w:r>
      <w:r w:rsidR="00B372D1">
        <w:t xml:space="preserve"> und </w:t>
      </w:r>
      <w:r w:rsidR="00B372D1" w:rsidRPr="00B372D1">
        <w:rPr>
          <w:rStyle w:val="Code"/>
        </w:rPr>
        <w:t>X_valid</w:t>
      </w:r>
      <w:r w:rsidR="00B372D1" w:rsidRPr="00183FA1">
        <w:t xml:space="preserve">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Pr="00125476" w:rsidRDefault="00C121FE" w:rsidP="00C121FE">
      <w:pPr>
        <w:pStyle w:val="CodeMitRahmen"/>
        <w:rPr>
          <w:sz w:val="22"/>
          <w:szCs w:val="20"/>
          <w:lang w:val="de-DE"/>
        </w:rPr>
      </w:pPr>
      <w:r>
        <w:rPr>
          <w:sz w:val="22"/>
          <w:szCs w:val="20"/>
        </w:rPr>
        <w:t xml:space="preserve">  </w:t>
      </w:r>
      <w:r w:rsidRPr="00125476">
        <w:rPr>
          <w:sz w:val="22"/>
          <w:szCs w:val="20"/>
          <w:lang w:val="de-DE"/>
        </w:rPr>
        <w:t>)).reshape(X_test.shape)</w:t>
      </w:r>
    </w:p>
    <w:p w14:paraId="40317325" w14:textId="685BCF87" w:rsidR="00C121FE" w:rsidRPr="00C121FE" w:rsidRDefault="006E4C6E" w:rsidP="006E4C6E">
      <w:pPr>
        <w:pStyle w:val="Beschriftung"/>
        <w:rPr>
          <w:sz w:val="22"/>
          <w:szCs w:val="20"/>
        </w:rPr>
      </w:pPr>
      <w:bookmarkStart w:id="144" w:name="_Toc143696961"/>
      <w:bookmarkStart w:id="145" w:name="_Toc144726776"/>
      <w:r>
        <w:t xml:space="preserve">Code </w:t>
      </w:r>
      <w:fldSimple w:instr=" SEQ Code \* ARABIC ">
        <w:r w:rsidR="00134B12">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70435CBC" w:rsidR="001D2CAC" w:rsidRDefault="008032E3" w:rsidP="00FE6F35">
      <w:pPr>
        <w:spacing w:after="360"/>
      </w:pPr>
      <w:r>
        <w:t>Die Vorbereitung der Eingabedaten ist an dieser Stelle abgeschlossen. Die Umsetzung der RNNs als Sequence-</w:t>
      </w:r>
      <w:r w:rsidR="0005477B">
        <w:t>t</w:t>
      </w:r>
      <w:r>
        <w:t xml:space="preserve">o-Sequence-Modelle macht jedoch eine weitere Vorbereitung der Trainings- und Validierungsdaten notwendig. </w:t>
      </w:r>
      <w:r w:rsidR="00040305">
        <w:t xml:space="preserve">Denn während des Trainings und der Validierung benötigt das RNN nicht nur die finale Ausgabe für die Sequenzen, sondern je eine Ausgabe für jeden enthaltenen Zeitschritt. Entsprechend müssen die Ausgabedaten von einem </w:t>
      </w:r>
      <w:r w:rsidR="00B263FE">
        <w:t xml:space="preserve">eindimensionalen </w:t>
      </w:r>
      <w:r w:rsidR="00040305">
        <w:t xml:space="preserve">Array, welches je eine Ausgabe pro Sequenz enthält, auf ein </w:t>
      </w:r>
      <w:r w:rsidR="00B263FE">
        <w:t xml:space="preserve">zweidimensionales </w:t>
      </w:r>
      <w:r w:rsidR="00040305">
        <w:t>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8037C1" w:rsidRDefault="003A6D06" w:rsidP="003A6D06">
      <w:pPr>
        <w:pStyle w:val="CodeMitRahmen"/>
        <w:spacing w:after="0"/>
      </w:pPr>
      <w:r w:rsidRPr="008037C1">
        <w:t>Y_train = np.empty((len(y_train), X_train.shape[1]))</w:t>
      </w:r>
    </w:p>
    <w:p w14:paraId="2D2392A4" w14:textId="77777777" w:rsidR="003A6D06" w:rsidRPr="008037C1" w:rsidRDefault="003A6D06" w:rsidP="003A6D06">
      <w:pPr>
        <w:pStyle w:val="CodeMitRahmen"/>
      </w:pPr>
    </w:p>
    <w:p w14:paraId="4305E65E" w14:textId="77777777" w:rsidR="003A6D06" w:rsidRPr="008037C1" w:rsidRDefault="003A6D06" w:rsidP="003A6D06">
      <w:pPr>
        <w:pStyle w:val="CodeMitRahmen"/>
      </w:pPr>
      <w:r w:rsidRPr="008037C1">
        <w:t>for i in range(len(y_train)):</w:t>
      </w:r>
    </w:p>
    <w:p w14:paraId="1888778B" w14:textId="263980E1" w:rsidR="003A6D06" w:rsidRPr="008037C1" w:rsidRDefault="003A6D06" w:rsidP="003A6D06">
      <w:pPr>
        <w:pStyle w:val="CodeMitRahmen"/>
      </w:pPr>
      <w:r w:rsidRPr="008037C1">
        <w:t xml:space="preserve">  Y_train[i, :] = y_train[i]</w:t>
      </w:r>
    </w:p>
    <w:p w14:paraId="192F9603" w14:textId="537D8B20" w:rsidR="003A6D06" w:rsidRDefault="006E4C6E" w:rsidP="00FE6F35">
      <w:pPr>
        <w:pStyle w:val="Beschriftung"/>
      </w:pPr>
      <w:bookmarkStart w:id="146" w:name="_Toc143696962"/>
      <w:bookmarkStart w:id="147" w:name="_Toc144726777"/>
      <w:r>
        <w:t xml:space="preserve">Code </w:t>
      </w:r>
      <w:fldSimple w:instr=" SEQ Code \* ARABIC ">
        <w:r w:rsidR="00134B12">
          <w:rPr>
            <w:noProof/>
          </w:rPr>
          <w:t>10</w:t>
        </w:r>
      </w:fldSimple>
      <w:r>
        <w:t>:</w:t>
      </w:r>
      <w:r>
        <w:tab/>
      </w:r>
      <w:r w:rsidR="003A6D06">
        <w:t xml:space="preserve">Erweiterung der </w:t>
      </w:r>
      <w:r w:rsidR="00862D62">
        <w:t>L</w:t>
      </w:r>
      <w:r w:rsidR="003A6D06">
        <w:t>abels für das Sequence</w:t>
      </w:r>
      <w:r w:rsidR="0005477B">
        <w:t>-to-</w:t>
      </w:r>
      <w:r w:rsidR="003A6D06">
        <w:t>Sequence</w:t>
      </w:r>
      <w:r w:rsidR="0005477B">
        <w:t>-</w:t>
      </w:r>
      <w:r w:rsidR="003A6D06">
        <w:t>Training</w:t>
      </w:r>
      <w:bookmarkEnd w:id="146"/>
      <w:bookmarkEnd w:id="147"/>
    </w:p>
    <w:p w14:paraId="47327AD1" w14:textId="5F260F16" w:rsidR="00C8195C" w:rsidRPr="003A6D06" w:rsidRDefault="00C8195C" w:rsidP="003A6D06">
      <w:r>
        <w:lastRenderedPageBreak/>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anders als das Training nach dem Sequence-</w:t>
      </w:r>
      <w:r w:rsidR="0005477B">
        <w:t>t</w:t>
      </w:r>
      <w:r>
        <w:t xml:space="preserve">o-Vector-Prinzip erfolgt. </w:t>
      </w:r>
    </w:p>
    <w:p w14:paraId="273E11D7" w14:textId="1E301EC4" w:rsidR="004001F2" w:rsidRDefault="00D207E6" w:rsidP="004001F2">
      <w:pPr>
        <w:pStyle w:val="berschrift3"/>
      </w:pPr>
      <w:bookmarkStart w:id="148" w:name="_Toc144726485"/>
      <w:r>
        <w:t>Hyperparameteroptimierung</w:t>
      </w:r>
      <w:r w:rsidR="005D75F4">
        <w:t xml:space="preserve"> und </w:t>
      </w:r>
      <w:r w:rsidR="009124AA">
        <w:t>Ergebnisse</w:t>
      </w:r>
      <w:bookmarkEnd w:id="148"/>
    </w:p>
    <w:p w14:paraId="6DED5709" w14:textId="009229FD" w:rsidR="00B05155" w:rsidRDefault="00A25977" w:rsidP="001E3BF0">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Bibliothek genutzt werden. Zwar bietet Keras Wrapper-Klassen an, die es erlauben</w:t>
      </w:r>
      <w:r w:rsidR="006A3AB5">
        <w:t>,</w:t>
      </w:r>
      <w:r w:rsidR="00A90CE1">
        <w:t xml:space="preserve"> Keras-Modelle als </w:t>
      </w:r>
      <w:r w:rsidR="0054471D" w:rsidRPr="0054471D">
        <w:t>scikit-learn</w:t>
      </w:r>
      <w:r w:rsidR="00A90CE1">
        <w:t xml:space="preserve">-Prädiktoren zu behandeln, allerdings wird </w:t>
      </w:r>
      <w:r w:rsidR="001E3BF0">
        <w:t>dabei</w:t>
      </w:r>
      <w:r w:rsidR="00A90CE1">
        <w:t xml:space="preserve"> nicht die Möglichkeit des Sequence-</w:t>
      </w:r>
      <w:r w:rsidR="0005477B">
        <w:t>t</w:t>
      </w:r>
      <w:r w:rsidR="00A90CE1">
        <w:t xml:space="preserve">o-Sequence-Trainings unterstützt. Deshalb </w:t>
      </w:r>
      <w:r w:rsidR="00183FA1">
        <w:t>wurde eine einfache Gittersuche</w:t>
      </w:r>
      <w:r w:rsidR="001E3BF0">
        <w:t xml:space="preserve"> ohne Kreuzvalidierung </w:t>
      </w:r>
      <w:r w:rsidR="00183FA1">
        <w:t>implementiert</w:t>
      </w:r>
      <w:r w:rsidR="001E3BF0">
        <w:t xml:space="preserve">, </w:t>
      </w:r>
      <w:r w:rsidR="00B05155">
        <w:t xml:space="preserve">die zur Hyperparameteroptimierung der RNNs genutzt wird. </w:t>
      </w:r>
    </w:p>
    <w:p w14:paraId="2E211610" w14:textId="68A9342A" w:rsidR="0046092D" w:rsidRDefault="0046092D" w:rsidP="00FE6F35">
      <w:pPr>
        <w:spacing w:after="360"/>
      </w:pPr>
      <w:r>
        <w:t xml:space="preserve">Basis für die Gittersuche bei allen zu optimierenden Modellen sind die in Code 11 dargestellten Parameterlisten, die im Prinzip dem Parametergitter, wie es bei </w:t>
      </w:r>
      <w:r w:rsidRPr="0046092D">
        <w:rPr>
          <w:rStyle w:val="Code"/>
        </w:rPr>
        <w:t>GridSearchCV</w:t>
      </w:r>
      <w:r>
        <w:t xml:space="preserve"> zum Einsatz kommt, entsprechen. Auf Basis dieser Listen wird die Liste </w:t>
      </w:r>
      <w:r w:rsidRPr="0046092D">
        <w:rPr>
          <w:rStyle w:val="Code"/>
          <w:noProof/>
        </w:rPr>
        <w:t>param_list</w:t>
      </w:r>
      <w:r>
        <w:t xml:space="preserve"> erstellt, welche alle 216 möglichen Hyperparameterkombinationen als Tupel enthält.</w:t>
      </w:r>
    </w:p>
    <w:p w14:paraId="301012E2" w14:textId="77777777" w:rsidR="00873E97" w:rsidRPr="008037C1" w:rsidRDefault="00873E97" w:rsidP="00873E97">
      <w:pPr>
        <w:pStyle w:val="CodeMitRahmen"/>
      </w:pPr>
      <w:r w:rsidRPr="008037C1">
        <w:t>l_pre_list = [4, 2, 1]</w:t>
      </w:r>
    </w:p>
    <w:p w14:paraId="73B12B4F" w14:textId="4F1C2D6D" w:rsidR="00873E97" w:rsidRPr="008037C1" w:rsidRDefault="00873E97" w:rsidP="00873E97">
      <w:pPr>
        <w:pStyle w:val="CodeMitRahmen"/>
      </w:pPr>
      <w:r w:rsidRPr="008037C1">
        <w:t>l_post_list = [4, 2, 1]</w:t>
      </w:r>
    </w:p>
    <w:p w14:paraId="6ED77347" w14:textId="327D04CC" w:rsidR="00873E97" w:rsidRPr="008037C1" w:rsidRDefault="00873E97" w:rsidP="00873E97">
      <w:pPr>
        <w:pStyle w:val="CodeMitRahmen"/>
        <w:rPr>
          <w:lang w:val="de-DE"/>
        </w:rPr>
      </w:pPr>
      <w:r w:rsidRPr="008037C1">
        <w:rPr>
          <w:lang w:val="de-DE"/>
        </w:rPr>
        <w:t>l_lstm_list = [4, 2, 1]</w:t>
      </w:r>
    </w:p>
    <w:p w14:paraId="5A6E551D" w14:textId="4FB09D11" w:rsidR="00873E97" w:rsidRPr="008037C1" w:rsidRDefault="00873E97" w:rsidP="00873E97">
      <w:pPr>
        <w:pStyle w:val="CodeMitRahmen"/>
        <w:rPr>
          <w:lang w:val="de-DE"/>
        </w:rPr>
      </w:pPr>
      <w:r w:rsidRPr="008037C1">
        <w:rPr>
          <w:lang w:val="de-DE"/>
        </w:rPr>
        <w:t>n_list = [</w:t>
      </w:r>
      <w:r w:rsidR="00EA0701" w:rsidRPr="008037C1">
        <w:rPr>
          <w:lang w:val="de-DE"/>
        </w:rPr>
        <w:t xml:space="preserve">256, </w:t>
      </w:r>
      <w:r w:rsidRPr="008037C1">
        <w:rPr>
          <w:lang w:val="de-DE"/>
        </w:rPr>
        <w:t>128, 64, 32]</w:t>
      </w:r>
    </w:p>
    <w:p w14:paraId="04F4C99A" w14:textId="6FEAE1A6" w:rsidR="00F55783" w:rsidRPr="00125476" w:rsidRDefault="00AD3594" w:rsidP="00873E97">
      <w:pPr>
        <w:pStyle w:val="CodeMitRahmen"/>
        <w:rPr>
          <w:lang w:val="de-DE"/>
        </w:rPr>
      </w:pPr>
      <w:r w:rsidRPr="00125476">
        <w:rPr>
          <w:lang w:val="de-DE"/>
        </w:rPr>
        <w:t>phi</w:t>
      </w:r>
      <w:r w:rsidR="00873E97" w:rsidRPr="00125476">
        <w:rPr>
          <w:lang w:val="de-DE"/>
        </w:rPr>
        <w:t>_list = ["tanh", "relu"]</w:t>
      </w:r>
    </w:p>
    <w:p w14:paraId="3197CF73" w14:textId="0CF4DA3D" w:rsidR="00873E97" w:rsidRDefault="006E4C6E" w:rsidP="006E4C6E">
      <w:pPr>
        <w:pStyle w:val="Beschriftung"/>
      </w:pPr>
      <w:bookmarkStart w:id="149" w:name="_Toc143696963"/>
      <w:bookmarkStart w:id="150" w:name="_Toc144726778"/>
      <w:r>
        <w:t xml:space="preserve">Code </w:t>
      </w:r>
      <w:fldSimple w:instr=" SEQ Code \* ARABIC ">
        <w:r w:rsidR="00134B12">
          <w:rPr>
            <w:noProof/>
          </w:rPr>
          <w:t>11</w:t>
        </w:r>
      </w:fldSimple>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77000131" w:rsidR="00873E97" w:rsidRPr="00C11099" w:rsidRDefault="00FE5250" w:rsidP="006A3AB5">
      <w:pPr>
        <w:suppressAutoHyphens/>
        <w:spacing w:after="360"/>
        <w:rPr>
          <w:lang w:val="en-US"/>
        </w:rPr>
      </w:pPr>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w:t>
      </w:r>
      <w:r w:rsidR="007D3191">
        <w:t xml:space="preserve"> Die</w:t>
      </w:r>
      <w:r w:rsidR="00EF415F">
        <w:t xml:space="preserve"> </w:t>
      </w:r>
      <w:r w:rsidR="00EF415F" w:rsidRPr="000B26D0">
        <w:rPr>
          <w:i/>
          <w:iCs/>
          <w:noProof/>
        </w:rPr>
        <w:t>Sparse</w:t>
      </w:r>
      <w:r w:rsidR="007D3191" w:rsidRPr="007D3191">
        <w:rPr>
          <w:noProof/>
        </w:rPr>
        <w:t>-Variante wird genutz</w:t>
      </w:r>
      <w:r w:rsidR="007D3191">
        <w:rPr>
          <w:noProof/>
        </w:rPr>
        <w:t>t</w:t>
      </w:r>
      <w:r w:rsidR="00EF415F" w:rsidRPr="007D3191">
        <w:t>,</w:t>
      </w:r>
      <w:r w:rsidR="00EF415F">
        <w:t xml:space="preserve"> da im vorliegenden Fall die Labels zu jedem Zeitschritt nur einem einzigen Index für die Zielkategorie entsprechen </w:t>
      </w:r>
      <w:r w:rsidR="00EF415F">
        <w:lastRenderedPageBreak/>
        <w:t>und sich die einzelnen 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VzZU51bWJlcmluZ1R5cGVPZlBhcmVudERvY3VtZW50IjpmYWxzZX1dLCJGb3JtYXR0ZWRUZXh0Ijp7IiRpZCI6IjEzIiwiQ291bnQiOjEsIlRleHRVbml0cyI6W3siJGlkIjoiMTQiLCJGb250U3R5bGUiOnsiJGlkIjoiMTUiLCJOZXV0cmFsIjp0cnVlfSwiUmVhZGluZ09yZGVyIjoxLCJUZXh0IjoiWzExLCBTLiAzMDRdIn1dfSwiVGFnIjoiQ2l0YXZpUGxhY2Vob2xkZXIjYTQyMDE5MDUtYWM2Mi00ZmY5LTg5MDctMDM4YTJiNzg3ZjUzIiwiVGV4dCI6IlsxMSwgUy4gMzA0XSIsIldBSVZlcnNpb24iOiI2LjE0LjAuMCJ9}</w:instrText>
          </w:r>
          <w:r w:rsidR="00085449">
            <w:fldChar w:fldCharType="separate"/>
          </w:r>
          <w:r w:rsidR="006B2F4C">
            <w:t>[11,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Adaptive Moment Estimation</w:t>
      </w:r>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C125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NFQxNzoxOTozO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SwgUy4gMzU0ZmYuXSJ9XX0sIlRhZyI6IkNpdGF2aVBsYWNlaG9sZGVyIzU5ZjUyNGIzLWQzNTYtNDEwZi05NjcxLWQxOTM5YTk0NDg5MyIsIlRleHQiOiJbMTEsIFMuIDM1NGZmLl0iLCJXQUlWZXJzaW9uIjoiNi4xNC4wLjAifQ==}</w:instrText>
          </w:r>
          <w:r w:rsidR="00085449">
            <w:fldChar w:fldCharType="separate"/>
          </w:r>
          <w:r w:rsidR="006B2F4C">
            <w:t>[11, S. 354ff.]</w:t>
          </w:r>
          <w:r w:rsidR="00085449">
            <w:fldChar w:fldCharType="end"/>
          </w:r>
        </w:sdtContent>
      </w:sdt>
      <w:r w:rsidR="00085449">
        <w:t xml:space="preserve">. </w:t>
      </w:r>
      <w:r w:rsidR="00EF415F">
        <w:t>Die Lernrate wurde</w:t>
      </w:r>
      <w:r w:rsidR="00367E4B">
        <w:t xml:space="preserve"> hierbei</w:t>
      </w:r>
      <w:r w:rsidR="00EF415F">
        <w:t xml:space="preserve"> auf de</w:t>
      </w:r>
      <w:r w:rsidR="00367E4B">
        <w:t>m</w:t>
      </w:r>
      <w:r w:rsidR="00EF415F">
        <w:t xml:space="preserve"> </w:t>
      </w:r>
      <w:r w:rsidR="00367E4B">
        <w:t xml:space="preserve">Standardwert belassen, welcher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w:t>
      </w:r>
      <w:r w:rsidR="00367E4B">
        <w:t xml:space="preserve">beträgt </w:t>
      </w:r>
      <w:sdt>
        <w:sdtPr>
          <w:alias w:val="To edit, see citavi.com/edit"/>
          <w:tag w:val="CitaviPlaceholder#b3de1c20-5234-49bb-accf-f082712385a8"/>
          <w:id w:val="-2013827624"/>
          <w:placeholder>
            <w:docPart w:val="DefaultPlaceholder_-1854013440"/>
          </w:placeholder>
        </w:sdtPr>
        <w:sdtContent>
          <w:r w:rsidR="00367E4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zMyNmQ4LTM3MGEtNDMxYi1hYWVlLTdmMWYxZGY3MjI3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w:instrText>
          </w:r>
          <w:r w:rsidR="006B2F4C" w:rsidRPr="00C11099">
            <w:rPr>
              <w:lang w:val="en-US"/>
            </w:rPr>
            <w:instrText>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2IzZGUxYzIwLTUyMzQtNDliYi1hY2NmLWYwODI3MTIzODVhOCIsIlRleHQiOiJbMjddIiwiV0FJVmVyc2lvbiI6IjYuMTQuMC4wIn0=}</w:instrText>
          </w:r>
          <w:r w:rsidR="00367E4B">
            <w:fldChar w:fldCharType="separate"/>
          </w:r>
          <w:r w:rsidR="006B2F4C" w:rsidRPr="00C11099">
            <w:rPr>
              <w:lang w:val="en-US"/>
            </w:rPr>
            <w:t>[27]</w:t>
          </w:r>
          <w:r w:rsidR="00367E4B">
            <w:fldChar w:fldCharType="end"/>
          </w:r>
        </w:sdtContent>
      </w:sdt>
      <w:r w:rsidR="00EF415F" w:rsidRPr="00C11099">
        <w:rPr>
          <w:lang w:val="en-US"/>
        </w:rPr>
        <w:t>.</w:t>
      </w:r>
      <w:r w:rsidR="00085449" w:rsidRPr="00C11099">
        <w:rPr>
          <w:lang w:val="en-US"/>
        </w:rPr>
        <w:t xml:space="preserve"> </w:t>
      </w:r>
    </w:p>
    <w:p w14:paraId="36C80BC6" w14:textId="337FAE98" w:rsidR="00441322" w:rsidRPr="008037C1" w:rsidRDefault="00441322" w:rsidP="00441322">
      <w:pPr>
        <w:pStyle w:val="CodeMitRahmen"/>
        <w:contextualSpacing/>
        <w:rPr>
          <w:sz w:val="22"/>
          <w:szCs w:val="20"/>
          <w:lang w:val="en-GB"/>
        </w:rPr>
      </w:pPr>
      <w:r w:rsidRPr="008037C1">
        <w:rPr>
          <w:sz w:val="22"/>
          <w:szCs w:val="20"/>
          <w:lang w:val="en-GB"/>
        </w:rPr>
        <w:t>early_stopping_cb = keras.callbacks.EarlyStopping(</w:t>
      </w:r>
    </w:p>
    <w:p w14:paraId="0F41788D" w14:textId="1BC6A302" w:rsidR="00441322" w:rsidRPr="008037C1" w:rsidRDefault="00441322" w:rsidP="00441322">
      <w:pPr>
        <w:pStyle w:val="CodeMitRahmen"/>
        <w:rPr>
          <w:sz w:val="22"/>
          <w:szCs w:val="20"/>
          <w:lang w:val="en-GB"/>
        </w:rPr>
      </w:pPr>
      <w:r w:rsidRPr="008037C1">
        <w:rPr>
          <w:sz w:val="22"/>
          <w:szCs w:val="20"/>
          <w:lang w:val="en-GB"/>
        </w:rPr>
        <w:t xml:space="preserve">  monitor="val_loss", patience=10, restore_best_weights=True)</w:t>
      </w:r>
    </w:p>
    <w:p w14:paraId="304A515D" w14:textId="77777777" w:rsidR="00441322" w:rsidRPr="008037C1" w:rsidRDefault="00441322" w:rsidP="00441322">
      <w:pPr>
        <w:pStyle w:val="CodeMitRahmen"/>
        <w:rPr>
          <w:sz w:val="22"/>
          <w:szCs w:val="20"/>
          <w:lang w:val="en-GB"/>
        </w:rPr>
      </w:pPr>
    </w:p>
    <w:p w14:paraId="3660485F" w14:textId="3CE82117" w:rsidR="00441322" w:rsidRPr="008037C1" w:rsidRDefault="00441322" w:rsidP="00441322">
      <w:pPr>
        <w:pStyle w:val="CodeMitRahmen"/>
        <w:rPr>
          <w:sz w:val="22"/>
          <w:szCs w:val="20"/>
          <w:lang w:val="en-GB"/>
        </w:rPr>
      </w:pPr>
      <w:r w:rsidRPr="008037C1">
        <w:rPr>
          <w:sz w:val="22"/>
          <w:szCs w:val="20"/>
          <w:lang w:val="en-GB"/>
        </w:rPr>
        <w:t>min_loss = float("inf")</w:t>
      </w:r>
    </w:p>
    <w:p w14:paraId="26C52EC4" w14:textId="0E83B312" w:rsidR="00441322" w:rsidRPr="008037C1" w:rsidRDefault="00441322" w:rsidP="00441322">
      <w:pPr>
        <w:pStyle w:val="CodeMitRahmen"/>
        <w:rPr>
          <w:sz w:val="22"/>
          <w:szCs w:val="20"/>
          <w:lang w:val="en-GB"/>
        </w:rPr>
      </w:pPr>
      <w:r w:rsidRPr="008037C1">
        <w:rPr>
          <w:sz w:val="22"/>
          <w:szCs w:val="20"/>
          <w:lang w:val="en-GB"/>
        </w:rPr>
        <w:t>best_params = ()</w:t>
      </w:r>
    </w:p>
    <w:p w14:paraId="759FEF44" w14:textId="6DF4999E" w:rsidR="00441322" w:rsidRPr="008037C1" w:rsidRDefault="00441322" w:rsidP="00441322">
      <w:pPr>
        <w:pStyle w:val="CodeMitRahmen"/>
        <w:rPr>
          <w:sz w:val="22"/>
          <w:szCs w:val="20"/>
          <w:lang w:val="en-GB"/>
        </w:rPr>
      </w:pPr>
      <w:r w:rsidRPr="008037C1">
        <w:rPr>
          <w:sz w:val="22"/>
          <w:szCs w:val="20"/>
          <w:lang w:val="en-GB"/>
        </w:rPr>
        <w:t>best_model = None</w:t>
      </w:r>
    </w:p>
    <w:p w14:paraId="13AAEA48" w14:textId="77777777" w:rsidR="00441322" w:rsidRPr="008037C1" w:rsidRDefault="00441322" w:rsidP="00441322">
      <w:pPr>
        <w:pStyle w:val="CodeMitRahmen"/>
        <w:rPr>
          <w:sz w:val="22"/>
          <w:szCs w:val="20"/>
          <w:lang w:val="en-GB"/>
        </w:rPr>
      </w:pPr>
    </w:p>
    <w:p w14:paraId="1EEA9943" w14:textId="08712633" w:rsidR="00441322" w:rsidRPr="008037C1" w:rsidRDefault="00441322" w:rsidP="00441322">
      <w:pPr>
        <w:pStyle w:val="CodeMitRahmen"/>
        <w:rPr>
          <w:sz w:val="22"/>
          <w:szCs w:val="20"/>
          <w:lang w:val="en-GB"/>
        </w:rPr>
      </w:pPr>
      <w:r w:rsidRPr="008037C1">
        <w:rPr>
          <w:sz w:val="22"/>
          <w:szCs w:val="20"/>
          <w:lang w:val="en-GB"/>
        </w:rPr>
        <w:t xml:space="preserve">for (l_pre, l_post, l_lstm, n, </w:t>
      </w:r>
      <w:r w:rsidR="00AD3594" w:rsidRPr="00AD3594">
        <w:rPr>
          <w:sz w:val="22"/>
          <w:szCs w:val="20"/>
        </w:rPr>
        <w:t>phi</w:t>
      </w:r>
      <w:r w:rsidRPr="008037C1">
        <w:rPr>
          <w:sz w:val="22"/>
          <w:szCs w:val="20"/>
          <w:lang w:val="en-GB"/>
        </w:rPr>
        <w:t>) in param_list:</w:t>
      </w:r>
    </w:p>
    <w:p w14:paraId="2D5DE0A0" w14:textId="454F5951" w:rsidR="00441322" w:rsidRPr="008037C1" w:rsidRDefault="00441322" w:rsidP="00441322">
      <w:pPr>
        <w:pStyle w:val="CodeMitRahmen"/>
        <w:rPr>
          <w:sz w:val="22"/>
          <w:szCs w:val="20"/>
          <w:lang w:val="en-GB"/>
        </w:rPr>
      </w:pPr>
      <w:r w:rsidRPr="008037C1">
        <w:rPr>
          <w:sz w:val="22"/>
          <w:szCs w:val="20"/>
          <w:lang w:val="en-GB"/>
        </w:rPr>
        <w:t xml:space="preserve">  model = build_rnn_model(l_pre, l_post, l_lstm, n, </w:t>
      </w:r>
      <w:r w:rsidR="00AD3594" w:rsidRPr="00AD3594">
        <w:rPr>
          <w:sz w:val="22"/>
          <w:szCs w:val="20"/>
        </w:rPr>
        <w:t>phi</w:t>
      </w:r>
      <w:r w:rsidRPr="008037C1">
        <w:rPr>
          <w:sz w:val="22"/>
          <w:szCs w:val="20"/>
          <w:lang w:val="en-GB"/>
        </w:rPr>
        <w:t>)</w:t>
      </w:r>
    </w:p>
    <w:p w14:paraId="48AE59E8" w14:textId="4C190161" w:rsidR="00441322" w:rsidRPr="008037C1" w:rsidRDefault="00441322" w:rsidP="00441322">
      <w:pPr>
        <w:pStyle w:val="CodeMitRahmen"/>
        <w:contextualSpacing/>
        <w:rPr>
          <w:sz w:val="22"/>
          <w:szCs w:val="20"/>
          <w:lang w:val="en-GB"/>
        </w:rPr>
      </w:pPr>
      <w:r w:rsidRPr="008037C1">
        <w:rPr>
          <w:sz w:val="22"/>
          <w:szCs w:val="20"/>
          <w:lang w:val="en-GB"/>
        </w:rPr>
        <w:t xml:space="preserve">  model.compile(loss=keras.losses.SparseCategoricalCrossentropy(),</w:t>
      </w:r>
    </w:p>
    <w:p w14:paraId="56F16F1C" w14:textId="75A0272D" w:rsidR="00441322" w:rsidRPr="008037C1" w:rsidRDefault="00441322" w:rsidP="00441322">
      <w:pPr>
        <w:pStyle w:val="CodeMitRahmen"/>
        <w:rPr>
          <w:sz w:val="22"/>
          <w:szCs w:val="20"/>
          <w:lang w:val="en-GB"/>
        </w:rPr>
      </w:pPr>
      <w:r w:rsidRPr="008037C1">
        <w:rPr>
          <w:sz w:val="22"/>
          <w:szCs w:val="20"/>
          <w:lang w:val="en-GB"/>
        </w:rPr>
        <w:t xml:space="preserve">    optimizer=tf.keras.optimizers.Adam(learning_rate=1e-3))</w:t>
      </w:r>
    </w:p>
    <w:p w14:paraId="23254293" w14:textId="013CA34D" w:rsidR="00441322" w:rsidRPr="008037C1" w:rsidRDefault="00441322" w:rsidP="00441322">
      <w:pPr>
        <w:pStyle w:val="CodeMitRahmen"/>
        <w:contextualSpacing/>
        <w:rPr>
          <w:sz w:val="22"/>
          <w:szCs w:val="20"/>
          <w:lang w:val="en-GB"/>
        </w:rPr>
      </w:pPr>
      <w:r w:rsidRPr="008037C1">
        <w:rPr>
          <w:sz w:val="22"/>
          <w:szCs w:val="20"/>
          <w:lang w:val="en-GB"/>
        </w:rPr>
        <w:t xml:space="preserve">  model.fit(X_train, Y_train, epochs=1000,</w:t>
      </w:r>
    </w:p>
    <w:p w14:paraId="0740684E" w14:textId="08892855" w:rsidR="00441322" w:rsidRPr="008037C1" w:rsidRDefault="00441322" w:rsidP="00441322">
      <w:pPr>
        <w:pStyle w:val="CodeMitRahmen"/>
        <w:contextualSpacing/>
        <w:rPr>
          <w:sz w:val="22"/>
          <w:szCs w:val="20"/>
          <w:lang w:val="en-GB"/>
        </w:rPr>
      </w:pPr>
      <w:r w:rsidRPr="008037C1">
        <w:rPr>
          <w:sz w:val="22"/>
          <w:szCs w:val="20"/>
          <w:lang w:val="en-GB"/>
        </w:rPr>
        <w:t xml:space="preserve">    validation_data=(X_valid, Y_valid),</w:t>
      </w:r>
    </w:p>
    <w:p w14:paraId="4CEE37BA" w14:textId="3602D8CD" w:rsidR="00441322" w:rsidRPr="008037C1" w:rsidRDefault="00441322" w:rsidP="00441322">
      <w:pPr>
        <w:pStyle w:val="CodeMitRahmen"/>
        <w:rPr>
          <w:sz w:val="22"/>
          <w:szCs w:val="20"/>
          <w:lang w:val="en-GB"/>
        </w:rPr>
      </w:pPr>
      <w:r w:rsidRPr="008037C1">
        <w:rPr>
          <w:sz w:val="22"/>
          <w:szCs w:val="20"/>
          <w:lang w:val="en-GB"/>
        </w:rPr>
        <w:t xml:space="preserve">    callbacks=[early_stopping_cb])</w:t>
      </w:r>
    </w:p>
    <w:p w14:paraId="69DCA7AB" w14:textId="77777777" w:rsidR="00441322" w:rsidRPr="008037C1" w:rsidRDefault="00441322" w:rsidP="00441322">
      <w:pPr>
        <w:pStyle w:val="CodeMitRahmen"/>
        <w:rPr>
          <w:sz w:val="22"/>
          <w:szCs w:val="20"/>
          <w:lang w:val="en-GB"/>
        </w:rPr>
      </w:pPr>
    </w:p>
    <w:p w14:paraId="511947CD" w14:textId="383C0179" w:rsidR="00441322" w:rsidRPr="008037C1" w:rsidRDefault="00441322" w:rsidP="00441322">
      <w:pPr>
        <w:pStyle w:val="CodeMitRahmen"/>
        <w:rPr>
          <w:sz w:val="22"/>
          <w:szCs w:val="20"/>
          <w:lang w:val="en-GB"/>
        </w:rPr>
      </w:pPr>
      <w:r w:rsidRPr="008037C1">
        <w:rPr>
          <w:sz w:val="22"/>
          <w:szCs w:val="20"/>
          <w:lang w:val="en-GB"/>
        </w:rPr>
        <w:t xml:space="preserve">  loss = model.evaluate(X_valid, Y_valid)</w:t>
      </w:r>
    </w:p>
    <w:p w14:paraId="51E466E7" w14:textId="77777777" w:rsidR="00441322" w:rsidRPr="008037C1" w:rsidRDefault="00441322" w:rsidP="00441322">
      <w:pPr>
        <w:pStyle w:val="CodeMitRahmen"/>
        <w:rPr>
          <w:sz w:val="22"/>
          <w:szCs w:val="20"/>
          <w:lang w:val="en-GB"/>
        </w:rPr>
      </w:pPr>
    </w:p>
    <w:p w14:paraId="424C872E" w14:textId="5ED616F5" w:rsidR="00441322" w:rsidRPr="008037C1" w:rsidRDefault="00441322" w:rsidP="00441322">
      <w:pPr>
        <w:pStyle w:val="CodeMitRahmen"/>
        <w:rPr>
          <w:sz w:val="22"/>
          <w:szCs w:val="20"/>
          <w:lang w:val="en-GB"/>
        </w:rPr>
      </w:pPr>
      <w:r w:rsidRPr="008037C1">
        <w:rPr>
          <w:sz w:val="22"/>
          <w:szCs w:val="20"/>
          <w:lang w:val="en-GB"/>
        </w:rPr>
        <w:t xml:space="preserve">  if loss &lt; min_loss:</w:t>
      </w:r>
    </w:p>
    <w:p w14:paraId="0CEAD2B2" w14:textId="6DBDED8F" w:rsidR="00441322" w:rsidRPr="008037C1" w:rsidRDefault="00441322" w:rsidP="00441322">
      <w:pPr>
        <w:pStyle w:val="CodeMitRahmen"/>
        <w:rPr>
          <w:sz w:val="22"/>
          <w:szCs w:val="20"/>
          <w:lang w:val="en-GB"/>
        </w:rPr>
      </w:pPr>
      <w:r w:rsidRPr="008037C1">
        <w:rPr>
          <w:sz w:val="22"/>
          <w:szCs w:val="20"/>
          <w:lang w:val="en-GB"/>
        </w:rPr>
        <w:t xml:space="preserve">    min_loss = loss</w:t>
      </w:r>
    </w:p>
    <w:p w14:paraId="27A1A81E" w14:textId="261085E4" w:rsidR="00441322" w:rsidRPr="008037C1" w:rsidRDefault="00441322" w:rsidP="00441322">
      <w:pPr>
        <w:pStyle w:val="CodeMitRahmen"/>
        <w:rPr>
          <w:sz w:val="22"/>
          <w:szCs w:val="20"/>
          <w:lang w:val="en-GB"/>
        </w:rPr>
      </w:pPr>
      <w:r w:rsidRPr="008037C1">
        <w:rPr>
          <w:sz w:val="22"/>
          <w:szCs w:val="20"/>
          <w:lang w:val="en-GB"/>
        </w:rPr>
        <w:t xml:space="preserve">    best_params = (l_pre, l_post, l_lstm, n, </w:t>
      </w:r>
      <w:r w:rsidR="00AD3594" w:rsidRPr="00AD3594">
        <w:rPr>
          <w:sz w:val="22"/>
          <w:szCs w:val="20"/>
        </w:rPr>
        <w:t>phi</w:t>
      </w:r>
      <w:r w:rsidRPr="008037C1">
        <w:rPr>
          <w:sz w:val="22"/>
          <w:szCs w:val="20"/>
          <w:lang w:val="en-GB"/>
        </w:rPr>
        <w:t>)</w:t>
      </w:r>
    </w:p>
    <w:p w14:paraId="31DF287E" w14:textId="449684F6" w:rsidR="00F55783" w:rsidRPr="00125476" w:rsidRDefault="00441322" w:rsidP="00441322">
      <w:pPr>
        <w:pStyle w:val="CodeMitRahmen"/>
        <w:rPr>
          <w:sz w:val="22"/>
          <w:szCs w:val="20"/>
          <w:lang w:val="de-DE"/>
        </w:rPr>
      </w:pPr>
      <w:r w:rsidRPr="008037C1">
        <w:rPr>
          <w:sz w:val="22"/>
          <w:szCs w:val="20"/>
          <w:lang w:val="en-GB"/>
        </w:rPr>
        <w:t xml:space="preserve">    </w:t>
      </w:r>
      <w:r w:rsidRPr="00125476">
        <w:rPr>
          <w:sz w:val="22"/>
          <w:szCs w:val="20"/>
          <w:lang w:val="de-DE"/>
        </w:rPr>
        <w:t>best_model = model</w:t>
      </w:r>
    </w:p>
    <w:p w14:paraId="23C05E24" w14:textId="3812D024" w:rsidR="00F55783" w:rsidRDefault="006E4C6E" w:rsidP="006E4C6E">
      <w:pPr>
        <w:pStyle w:val="Beschriftung"/>
        <w:ind w:left="1418" w:hanging="1418"/>
      </w:pPr>
      <w:bookmarkStart w:id="151" w:name="_Toc143696964"/>
      <w:bookmarkStart w:id="152" w:name="_Toc144726779"/>
      <w:r>
        <w:t xml:space="preserve">Code </w:t>
      </w:r>
      <w:fldSimple w:instr=" SEQ Code \* ARABIC ">
        <w:r w:rsidR="00134B12">
          <w:rPr>
            <w:noProof/>
          </w:rPr>
          <w:t>12</w:t>
        </w:r>
      </w:fldSimple>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075924BE"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w:t>
      </w:r>
      <w:r w:rsidR="00506A67">
        <w:lastRenderedPageBreak/>
        <w:t xml:space="preserve">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Training also vermutlich </w:t>
      </w:r>
      <w:r w:rsidR="00367E4B">
        <w:t xml:space="preserve">in ein </w:t>
      </w:r>
      <w:r w:rsidR="00BD1CDC">
        <w:t>Overfitting</w:t>
      </w:r>
      <w:r w:rsidR="00367E4B">
        <w:t xml:space="preserve"> übergegangen ist</w:t>
      </w:r>
      <w:r w:rsidR="00BD1CDC">
        <w: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r w:rsidR="00367E4B">
        <w:t xml:space="preserve"> </w:t>
      </w:r>
      <w:sdt>
        <w:sdtPr>
          <w:alias w:val="To edit, see citavi.com/edit"/>
          <w:tag w:val="CitaviPlaceholder#0bd53df9-8f3b-4814-9465-e63f16ac7e52"/>
          <w:id w:val="1882204363"/>
          <w:placeholder>
            <w:docPart w:val="DefaultPlaceholder_-1854013440"/>
          </w:placeholder>
        </w:sdtPr>
        <w:sdtContent>
          <w:r w:rsidR="00367E4B">
            <w:fldChar w:fldCharType="begin"/>
          </w:r>
          <w:r w:rsidR="006B2F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jMwODVmLWVmNjUtNGZhMi1hMjQ5LTFhZjUyM2Y0N2I5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BiZDUzZGY5LThmM2ItNDgxNC05NDY1LWU2M2YxNmFjN2U1MiIsIlRleHQiOiJbMjddIiwiV0FJVmVyc2lvbiI6IjYuMTQuMC4wIn0=}</w:instrText>
          </w:r>
          <w:r w:rsidR="00367E4B">
            <w:fldChar w:fldCharType="separate"/>
          </w:r>
          <w:r w:rsidR="006B2F4C">
            <w:t>[27]</w:t>
          </w:r>
          <w:r w:rsidR="00367E4B">
            <w:fldChar w:fldCharType="end"/>
          </w:r>
        </w:sdtContent>
      </w:sdt>
      <w:r w:rsidR="001010C5">
        <w:t>.</w:t>
      </w:r>
    </w:p>
    <w:p w14:paraId="03B3168E" w14:textId="402EA629" w:rsidR="000D0E72" w:rsidRDefault="000D0E72" w:rsidP="00F55783">
      <w:r>
        <w:t>Nach dem Abbruch des Trainings wird der Verlust des Modells</w:t>
      </w:r>
      <w:r w:rsidR="00BC6111">
        <w:t xml:space="preserve"> auf den Validierungsdaten</w:t>
      </w:r>
      <w:r>
        <w:t xml:space="preserve"> über </w:t>
      </w:r>
      <w:r w:rsidR="00AE688C">
        <w:t>die</w:t>
      </w:r>
      <w:r>
        <w:t xml:space="preserve"> </w:t>
      </w:r>
      <w:r w:rsidRPr="00BC6111">
        <w:rPr>
          <w:rStyle w:val="Code"/>
          <w:noProof/>
        </w:rPr>
        <w:t>evaluate</w:t>
      </w:r>
      <w:r>
        <w:t>-Methode</w:t>
      </w:r>
      <w:r w:rsidR="00AE688C">
        <w:t xml:space="preserve"> des Modells</w:t>
      </w:r>
      <w:r w:rsidR="00BC6111">
        <w:t xml:space="preserve"> bestimmt. Anschließend wird </w:t>
      </w:r>
      <w:r w:rsidR="00AE688C">
        <w:t>der Verlust</w:t>
      </w:r>
      <w:r w:rsidR="00BC6111">
        <w:t xml:space="preserve"> mit dem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188285F8" w:rsidR="000F488A" w:rsidRPr="00B56C88" w:rsidRDefault="007E5EAB" w:rsidP="00FE6F35">
      <w:pPr>
        <w:spacing w:after="360"/>
      </w:pPr>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w:t>
      </w:r>
      <w:r w:rsidR="00EF04F3">
        <w:t>-</w:t>
      </w:r>
      <w:r>
        <w:t>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3DFE3DE5" w14:textId="5D8B7E57" w:rsidR="00A43AD1" w:rsidRDefault="006E4C6E" w:rsidP="00FE6F35">
      <w:pPr>
        <w:pStyle w:val="Beschriftung"/>
      </w:pPr>
      <w:bookmarkStart w:id="153" w:name="_Toc143696952"/>
      <w:bookmarkStart w:id="154" w:name="_Toc144726748"/>
      <w:r>
        <w:t xml:space="preserve">Tab. </w:t>
      </w:r>
      <w:fldSimple w:instr=" SEQ Tab. \* ARABIC ">
        <w:r w:rsidR="00134B12">
          <w:rPr>
            <w:noProof/>
          </w:rPr>
          <w:t>9</w:t>
        </w:r>
      </w:fldSimple>
      <w:r>
        <w:t>:</w:t>
      </w:r>
      <w:r>
        <w:tab/>
      </w:r>
      <w:r w:rsidR="00A71833">
        <w:t xml:space="preserve">Ergebnisse der </w:t>
      </w:r>
      <w:r w:rsidR="00E72290">
        <w:t xml:space="preserve">Gittersuche für </w:t>
      </w:r>
      <w:bookmarkEnd w:id="153"/>
      <w:r w:rsidR="00A32111">
        <w:t>die RNNs</w:t>
      </w:r>
      <w:bookmarkEnd w:id="154"/>
      <w:r w:rsidR="00A71833">
        <w:t xml:space="preserve"> </w:t>
      </w:r>
    </w:p>
    <w:p w14:paraId="4DC7E802" w14:textId="740679DD" w:rsidR="00085449" w:rsidRDefault="00FF5317" w:rsidP="00A43AD1">
      <w:r>
        <w:lastRenderedPageBreak/>
        <w:t xml:space="preserve">In Bezug auf die gefundenen Hyperparamter sind der Tabelle hierbei einige Auffälligkeiten zu entnehmen. </w:t>
      </w:r>
      <w:r w:rsidR="00561B33">
        <w:t xml:space="preserve">Bspw. </w:t>
      </w:r>
      <w:r w:rsidR="0091178A">
        <w:t>ist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38E8540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w:t>
      </w:r>
      <w:r w:rsidR="007D3191">
        <w:t>anscheinend</w:t>
      </w:r>
      <w:r>
        <w:t xml:space="preserve">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02709EBA"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bei allen betrachteten Modellen zu </w:t>
      </w:r>
      <w:r w:rsidR="0030252B">
        <w:t>besseren Ergebnissen</w:t>
      </w:r>
      <w:r>
        <w:t xml:space="preserve"> als die ReLU-Funktion geführt hat.</w:t>
      </w:r>
    </w:p>
    <w:p w14:paraId="16AEA24A" w14:textId="689A1A57"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w:t>
      </w:r>
      <w:r w:rsidR="00EF04F3">
        <w:t>-</w:t>
      </w:r>
      <w:r w:rsidR="009737EF">
        <w:t>Matchings ist anhand d</w:t>
      </w:r>
      <w:r w:rsidR="00CE0AE4">
        <w:t xml:space="preserve">ieser Verlustwerte jedoch </w:t>
      </w:r>
      <w:r w:rsidR="009737EF">
        <w:t xml:space="preserve">nur schwer einzuschätzen, da die </w:t>
      </w:r>
      <w:r w:rsidR="00CE0AE4">
        <w:t>Bewertung</w:t>
      </w:r>
      <w:r w:rsidR="003F0347">
        <w:t>en</w:t>
      </w:r>
      <w:r w:rsidR="009737EF">
        <w:t xml:space="preserve"> der korrespondierenden Datensätze oft nah beieinander lieg</w:t>
      </w:r>
      <w:r w:rsidR="003F0347">
        <w:t>en</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4726486"/>
      <w:r w:rsidRPr="00B74968">
        <w:lastRenderedPageBreak/>
        <w:t>Evaluierung</w:t>
      </w:r>
      <w:r w:rsidR="00436DC8" w:rsidRPr="00B74968">
        <w:t xml:space="preserve"> </w:t>
      </w:r>
      <w:r w:rsidR="00DB5FAD">
        <w:t>und Diskussion</w:t>
      </w:r>
      <w:bookmarkEnd w:id="155"/>
    </w:p>
    <w:p w14:paraId="5C2341C3" w14:textId="1C081848" w:rsidR="0063209C" w:rsidRDefault="009C64C7" w:rsidP="009C64C7">
      <w:r>
        <w:t>Im letzten Kapitel</w:t>
      </w:r>
      <w:r w:rsidR="00406764">
        <w:t xml:space="preserve"> wurden zahlreiche Modelle umgesetzt, welche sich prinzipiell dazu eignen</w:t>
      </w:r>
      <w:r w:rsidR="00311D4B">
        <w:t>,</w:t>
      </w:r>
      <w:r w:rsidR="00406764">
        <w:t xml:space="preserve"> </w:t>
      </w:r>
      <w:proofErr w:type="gramStart"/>
      <w:r w:rsidR="00406764">
        <w:t>das</w:t>
      </w:r>
      <w:proofErr w:type="gramEnd"/>
      <w:r w:rsidR="00406764">
        <w:t xml:space="preserve"> dieser Arbeit zugrundeliegende </w:t>
      </w:r>
      <w:r w:rsidR="006A0DBD">
        <w:t>Problem der Verkehrsteilnehmerklassifikation</w:t>
      </w:r>
      <w:r w:rsidR="00406764">
        <w:t xml:space="preserve"> zu lösen. Im Rahmen dieses Kapitels sollen die vielversprechendsten Modelle auf Basis </w:t>
      </w:r>
      <w:r w:rsidR="006A0DBD">
        <w:t>der</w:t>
      </w:r>
      <w:r w:rsidR="00406764">
        <w:t xml:space="preserve"> bisher zurückgehaltenen Testdatensätze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205BA55B" w:rsidR="009C64C7" w:rsidRPr="00B364B5" w:rsidRDefault="00406764" w:rsidP="009C64C7">
      <w:r w:rsidRPr="00B364B5">
        <w:t xml:space="preserve">Als Vertreter des in </w:t>
      </w:r>
      <w:r w:rsidR="009C2D24" w:rsidRPr="00B364B5">
        <w:t>Abschnitt</w:t>
      </w:r>
      <w:r w:rsidRPr="00B364B5">
        <w:t xml:space="preserve"> 8.1 umgesetzten </w:t>
      </w:r>
      <w:r w:rsidRPr="00B364B5">
        <w:rPr>
          <w:i/>
          <w:iCs/>
        </w:rPr>
        <w:t>naiven Klassifikationsansatzes</w:t>
      </w:r>
      <w:r w:rsidRPr="00B364B5">
        <w:t xml:space="preserve"> </w:t>
      </w:r>
      <w:r w:rsidR="008C7593" w:rsidRPr="00B364B5">
        <w:t xml:space="preserve">und </w:t>
      </w:r>
      <w:r w:rsidRPr="00B364B5">
        <w:t xml:space="preserve">als Ausgangspunkt </w:t>
      </w:r>
      <w:r w:rsidR="008C7593" w:rsidRPr="00B364B5">
        <w:t>des</w:t>
      </w:r>
      <w:r w:rsidRPr="00B364B5">
        <w:t xml:space="preserve"> Leistungsvergleichs</w:t>
      </w:r>
      <w:r w:rsidR="008C7593" w:rsidRPr="00B364B5">
        <w:t xml:space="preserve"> </w:t>
      </w:r>
      <w:r w:rsidR="005B1868" w:rsidRPr="00B364B5">
        <w:t>wird</w:t>
      </w:r>
      <w:r w:rsidR="008C7593" w:rsidRPr="00B364B5">
        <w:t xml:space="preserve"> </w:t>
      </w:r>
      <w:r w:rsidR="0063209C" w:rsidRPr="00B364B5">
        <w:t xml:space="preserve">zunächst </w:t>
      </w:r>
      <w:r w:rsidR="009C2D24" w:rsidRPr="00B364B5">
        <w:t>der</w:t>
      </w:r>
      <w:r w:rsidR="0063209C" w:rsidRPr="00B364B5">
        <w:t xml:space="preserve"> Random</w:t>
      </w:r>
      <w:r w:rsidR="000A2F5D" w:rsidRPr="00B364B5">
        <w:t xml:space="preserve"> </w:t>
      </w:r>
      <w:r w:rsidR="0063209C" w:rsidRPr="00B364B5">
        <w:t>Forest evaluiert, welcher</w:t>
      </w:r>
      <w:r w:rsidRPr="00B364B5">
        <w:t xml:space="preserve"> auf Basis eines Aufnahmeintervalls von </w:t>
      </w:r>
      <w:r w:rsidR="007C5A97" w:rsidRPr="00B364B5">
        <w:t>zwei Sekunden</w:t>
      </w:r>
      <w:r w:rsidRPr="00B364B5">
        <w:t xml:space="preserve"> </w:t>
      </w:r>
      <w:r w:rsidR="0063209C" w:rsidRPr="00B364B5">
        <w:t>optimiert wurde</w:t>
      </w:r>
      <w:r w:rsidRPr="00B364B5">
        <w:t xml:space="preserve">. </w:t>
      </w:r>
      <w:r w:rsidR="00275E3B" w:rsidRPr="00B364B5">
        <w:t>Abb</w:t>
      </w:r>
      <w:r w:rsidR="00311D4B">
        <w:t>.</w:t>
      </w:r>
      <w:r w:rsidR="00275E3B" w:rsidRPr="00B364B5">
        <w:t xml:space="preserve"> 27 zeigt </w:t>
      </w:r>
      <w:r w:rsidR="005B1868" w:rsidRPr="00B364B5">
        <w:t xml:space="preserve">die zugehörige </w:t>
      </w:r>
      <w:r w:rsidR="00EF68DD" w:rsidRPr="00B364B5">
        <w:t>Konfusionsmatrix</w:t>
      </w:r>
      <w:r w:rsidR="005B1868" w:rsidRPr="00B364B5">
        <w:t xml:space="preserve">, die sich aus einer </w:t>
      </w:r>
      <w:r w:rsidR="00EF68DD" w:rsidRPr="00B364B5">
        <w:t>Vorhersage von insgesamt</w:t>
      </w:r>
      <w:r w:rsidR="00DB5FAD" w:rsidRPr="00B364B5">
        <w:t xml:space="preserve"> 2616 Testdatenpunkten </w:t>
      </w:r>
      <w:r w:rsidR="005B1868" w:rsidRPr="00B364B5">
        <w:t xml:space="preserve">ergibt. Der Klassifikator erreicht für die Klasse </w:t>
      </w:r>
      <w:r w:rsidR="005B1868" w:rsidRPr="00B364B5">
        <w:rPr>
          <w:i/>
          <w:iCs/>
        </w:rPr>
        <w:t>Fußgänger</w:t>
      </w:r>
      <w:r w:rsidR="00DB5FAD" w:rsidRPr="00B364B5">
        <w:t xml:space="preserve"> </w:t>
      </w:r>
      <w:r w:rsidR="005B1868" w:rsidRPr="00B364B5">
        <w:t xml:space="preserve">eine nahezu perfekte Sensitivität von </w:t>
      </w:r>
      <w:r w:rsidR="00B12F5B" w:rsidRPr="00B364B5">
        <w:t xml:space="preserve">ca. </w:t>
      </w:r>
      <w:r w:rsidR="00EF68DD" w:rsidRPr="00B364B5">
        <w:t>0,99</w:t>
      </w:r>
      <w:r w:rsidR="00DB5FAD" w:rsidRPr="00B364B5">
        <w:t>. Für</w:t>
      </w:r>
      <w:r w:rsidR="00130014" w:rsidRPr="00B364B5">
        <w:t xml:space="preserve"> die Klasse</w:t>
      </w:r>
      <w:r w:rsidR="00DB5FAD" w:rsidRPr="00B364B5">
        <w:t xml:space="preserve"> </w:t>
      </w:r>
      <w:r w:rsidR="00DB5FAD" w:rsidRPr="00B364B5">
        <w:rPr>
          <w:i/>
          <w:iCs/>
        </w:rPr>
        <w:t>Fahrr</w:t>
      </w:r>
      <w:r w:rsidR="0063209C" w:rsidRPr="00B364B5">
        <w:rPr>
          <w:i/>
          <w:iCs/>
        </w:rPr>
        <w:t>a</w:t>
      </w:r>
      <w:r w:rsidR="00DB5FAD" w:rsidRPr="00B364B5">
        <w:rPr>
          <w:i/>
          <w:iCs/>
        </w:rPr>
        <w:t>d</w:t>
      </w:r>
      <w:r w:rsidR="00DB5FAD" w:rsidRPr="00B364B5">
        <w:t xml:space="preserve"> beträgt die Sensitivität </w:t>
      </w:r>
      <w:r w:rsidR="00B364B5" w:rsidRPr="00B364B5">
        <w:t>jedoch</w:t>
      </w:r>
      <w:r w:rsidR="00DB5FAD" w:rsidRPr="00B364B5">
        <w:t xml:space="preserve"> bereits nur noch </w:t>
      </w:r>
      <w:r w:rsidR="00B12F5B" w:rsidRPr="00B364B5">
        <w:t>0,8</w:t>
      </w:r>
      <w:r w:rsidR="00EF68DD" w:rsidRPr="00B364B5">
        <w:t>8</w:t>
      </w:r>
      <w:r w:rsidR="00B12F5B" w:rsidRPr="00B364B5">
        <w:t xml:space="preserve">. </w:t>
      </w:r>
      <w:r w:rsidR="00B364B5" w:rsidRPr="00B364B5">
        <w:t xml:space="preserve">Von den übrigen 12% der Datenpunkte werden knapp 10% und damit der überwiegende Teil fälschlicherweise der Klasse </w:t>
      </w:r>
      <w:r w:rsidR="00B364B5" w:rsidRPr="00B364B5">
        <w:rPr>
          <w:i/>
          <w:iCs/>
        </w:rPr>
        <w:t>Auto</w:t>
      </w:r>
      <w:r w:rsidR="00B364B5" w:rsidRPr="00B364B5">
        <w:t xml:space="preserve"> zugeordnet. </w:t>
      </w:r>
      <w:r w:rsidR="00DB5FAD" w:rsidRPr="00B364B5">
        <w:t xml:space="preserve">Wie erwartet treten die größten Schwierigkeiten bei der Unterscheidung der Klassen </w:t>
      </w:r>
      <w:r w:rsidR="00DB5FAD" w:rsidRPr="00B364B5">
        <w:rPr>
          <w:i/>
          <w:iCs/>
        </w:rPr>
        <w:t>Motorrad</w:t>
      </w:r>
      <w:r w:rsidR="00DB5FAD" w:rsidRPr="00B364B5">
        <w:t xml:space="preserve"> und </w:t>
      </w:r>
      <w:r w:rsidR="00DB5FAD" w:rsidRPr="00B364B5">
        <w:rPr>
          <w:i/>
          <w:iCs/>
        </w:rPr>
        <w:t>Auto</w:t>
      </w:r>
      <w:r w:rsidR="00DB5FAD" w:rsidRPr="00B364B5">
        <w:t xml:space="preserve"> auf. </w:t>
      </w:r>
      <w:r w:rsidR="00130014" w:rsidRPr="00B364B5">
        <w:t xml:space="preserve">Erstere erkennt der Klassifikator mit einer Sensitivität von </w:t>
      </w:r>
      <w:r w:rsidR="00B12F5B" w:rsidRPr="00B364B5">
        <w:t>0,</w:t>
      </w:r>
      <w:r w:rsidR="00130014" w:rsidRPr="00B364B5">
        <w:t>6</w:t>
      </w:r>
      <w:r w:rsidR="00EF68DD" w:rsidRPr="00B364B5">
        <w:t>1</w:t>
      </w:r>
      <w:r w:rsidR="00130014" w:rsidRPr="00B364B5">
        <w:t xml:space="preserve">, Zweitere </w:t>
      </w:r>
      <w:r w:rsidR="00B12F5B" w:rsidRPr="00B364B5">
        <w:t>mit einer Sensitivität von 0,</w:t>
      </w:r>
      <w:r w:rsidR="00130014" w:rsidRPr="00B364B5">
        <w:t>6</w:t>
      </w:r>
      <w:r w:rsidR="00EF68DD" w:rsidRPr="00B364B5">
        <w:t>6</w:t>
      </w:r>
      <w:r w:rsidR="00130014" w:rsidRPr="00B364B5">
        <w:t>. Die falsch klassifizierten Datenpunkte werden dabei</w:t>
      </w:r>
      <w:r w:rsidR="0063209C" w:rsidRPr="00B364B5">
        <w:t>, wie zu erwarten,</w:t>
      </w:r>
      <w:r w:rsidR="00130014" w:rsidRPr="00B364B5">
        <w:t xml:space="preserve"> vor allem der jeweils anderen Klasse zug</w:t>
      </w:r>
      <w:r w:rsidR="00296693" w:rsidRPr="00B364B5">
        <w:t>e</w:t>
      </w:r>
      <w:r w:rsidR="00130014" w:rsidRPr="00B364B5">
        <w:t xml:space="preserve">ordnet. </w:t>
      </w:r>
      <w:r w:rsidR="00AA4054" w:rsidRPr="00B364B5">
        <w:t>Trotz der hohen Verwechslungsrate</w:t>
      </w:r>
      <w:r w:rsidR="00296693" w:rsidRPr="00B364B5">
        <w:t xml:space="preserve">n ist der Klassifikator jedoch offensichtlich zu einer gewissen Unterscheidung von motorisierten </w:t>
      </w:r>
      <w:r w:rsidR="0063209C" w:rsidRPr="00B364B5">
        <w:t>Straßenf</w:t>
      </w:r>
      <w:r w:rsidR="00296693" w:rsidRPr="00B364B5">
        <w:t>ahrzeugen</w:t>
      </w:r>
      <w:r w:rsidR="004A5766" w:rsidRPr="00B364B5">
        <w:t xml:space="preserve"> </w:t>
      </w:r>
      <w:r w:rsidR="00296693" w:rsidRPr="00B364B5">
        <w:t xml:space="preserve">fähig.  </w:t>
      </w:r>
    </w:p>
    <w:p w14:paraId="7F298088" w14:textId="3CEFAB37" w:rsidR="007A6343" w:rsidRDefault="00EF68DD" w:rsidP="007A6343">
      <w:pPr>
        <w:pStyle w:val="AbbMitRahmen"/>
        <w:keepNext/>
      </w:pPr>
      <w:r w:rsidRPr="00EF68DD">
        <w:rPr>
          <w:noProof/>
        </w:rPr>
        <w:drawing>
          <wp:inline distT="0" distB="0" distL="0" distR="0" wp14:anchorId="51882D87" wp14:editId="3676F30B">
            <wp:extent cx="3605278" cy="2619375"/>
            <wp:effectExtent l="0" t="0" r="0" b="0"/>
            <wp:docPr id="8" name="Grafik 8" descr="Ein Bild, das Text, Screenshot, Quadra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Quadrat, Diagramm enthält.&#10;&#10;Automatisch generierte Beschreibung"/>
                    <pic:cNvPicPr/>
                  </pic:nvPicPr>
                  <pic:blipFill rotWithShape="1">
                    <a:blip r:embed="rId38"/>
                    <a:srcRect t="6374" b="1758"/>
                    <a:stretch/>
                  </pic:blipFill>
                  <pic:spPr bwMode="auto">
                    <a:xfrm>
                      <a:off x="0" y="0"/>
                      <a:ext cx="3607734" cy="2621160"/>
                    </a:xfrm>
                    <a:prstGeom prst="rect">
                      <a:avLst/>
                    </a:prstGeom>
                    <a:ln>
                      <a:noFill/>
                    </a:ln>
                    <a:extLst>
                      <a:ext uri="{53640926-AAD7-44D8-BBD7-CCE9431645EC}">
                        <a14:shadowObscured xmlns:a14="http://schemas.microsoft.com/office/drawing/2010/main"/>
                      </a:ext>
                    </a:extLst>
                  </pic:spPr>
                </pic:pic>
              </a:graphicData>
            </a:graphic>
          </wp:inline>
        </w:drawing>
      </w:r>
    </w:p>
    <w:p w14:paraId="4DB4B2EA" w14:textId="6D232D94" w:rsidR="002745B9" w:rsidRPr="002745B9" w:rsidRDefault="006E4C6E" w:rsidP="008D5D3B">
      <w:pPr>
        <w:pStyle w:val="Beschriftung"/>
        <w:ind w:left="1134" w:hanging="1134"/>
      </w:pPr>
      <w:bookmarkStart w:id="156" w:name="_Toc143696940"/>
      <w:bookmarkStart w:id="157" w:name="_Toc144726590"/>
      <w:r>
        <w:t xml:space="preserve">Abb. </w:t>
      </w:r>
      <w:fldSimple w:instr=" SEQ Abb. \* ARABIC ">
        <w:r w:rsidR="00134B12">
          <w:rPr>
            <w:noProof/>
          </w:rPr>
          <w:t>27</w:t>
        </w:r>
      </w:fldSimple>
      <w:r>
        <w:t>:</w:t>
      </w:r>
      <w:r>
        <w:tab/>
      </w:r>
      <w:r w:rsidR="008D5D3B">
        <w:t>Konfusionsmatrix</w:t>
      </w:r>
      <w:r w:rsidR="007A6343">
        <w:t xml:space="preserve"> des naiven Klassifikationsansatzes für ein </w:t>
      </w:r>
      <w:r w:rsidR="007C5A97">
        <w:t>Aufnahmei</w:t>
      </w:r>
      <w:r w:rsidR="004831A3">
        <w:t xml:space="preserve">ntervall </w:t>
      </w:r>
      <w:r w:rsidR="007A6343">
        <w:t xml:space="preserve">von </w:t>
      </w:r>
      <w:bookmarkEnd w:id="156"/>
      <w:r w:rsidR="007C5A97">
        <w:t>zwei Sekunden</w:t>
      </w:r>
      <w:bookmarkEnd w:id="157"/>
    </w:p>
    <w:p w14:paraId="7B9C1FE8" w14:textId="00D604DD" w:rsidR="002A5B82" w:rsidRDefault="00F92739" w:rsidP="002A5B82">
      <w:r w:rsidRPr="003540C1">
        <w:lastRenderedPageBreak/>
        <w:t xml:space="preserve">Insgesamt erreicht der Random-Forest-Klassifikator für ein Aufnahmeintervall von </w:t>
      </w:r>
      <w:r w:rsidR="003540C1" w:rsidRPr="003540C1">
        <w:t>zwei</w:t>
      </w:r>
      <w:r w:rsidRPr="003540C1">
        <w:t xml:space="preserve"> Sekunden als bester Vertreter des naiven Klassifikationsansatzes eine </w:t>
      </w:r>
      <w:r w:rsidR="00B538BF" w:rsidRPr="003540C1">
        <w:t>Genauigkeit</w:t>
      </w:r>
      <w:r w:rsidRPr="003540C1">
        <w:t xml:space="preserve"> von </w:t>
      </w:r>
      <w:r w:rsidR="006A67EA" w:rsidRPr="003540C1">
        <w:t>0,</w:t>
      </w:r>
      <w:r w:rsidRPr="003540C1">
        <w:t>7</w:t>
      </w:r>
      <w:r w:rsidR="00EF68DD" w:rsidRPr="003540C1">
        <w:t>752</w:t>
      </w:r>
      <w:r w:rsidRPr="003540C1">
        <w:t xml:space="preserve"> und einen F1-Score von </w:t>
      </w:r>
      <w:r w:rsidR="006A67EA" w:rsidRPr="003540C1">
        <w:t>0,</w:t>
      </w:r>
      <w:r w:rsidRPr="003540C1">
        <w:t>7</w:t>
      </w:r>
      <w:r w:rsidR="00EF68DD" w:rsidRPr="003540C1">
        <w:t>831</w:t>
      </w:r>
      <w:r w:rsidRPr="003540C1">
        <w:t>.</w:t>
      </w:r>
    </w:p>
    <w:p w14:paraId="390D4B9B" w14:textId="5887A946" w:rsidR="00E81D4A" w:rsidRDefault="00311D4B" w:rsidP="00311D4B">
      <w:r>
        <w:t xml:space="preserve">Für </w:t>
      </w:r>
      <w:r w:rsidR="004F76CB">
        <w:t xml:space="preserve">die </w:t>
      </w:r>
      <w:r>
        <w:t xml:space="preserve">nachfolgende Evaluierung des </w:t>
      </w:r>
      <w:r w:rsidRPr="00311D4B">
        <w:rPr>
          <w:i/>
          <w:iCs/>
        </w:rPr>
        <w:t>sequenziellen Klassifikationsansatzes</w:t>
      </w:r>
      <w:r w:rsidRPr="00311D4B">
        <w:t xml:space="preserve"> </w:t>
      </w:r>
      <w:r w:rsidR="004A4525">
        <w:t xml:space="preserve">erfolgt eine Betrachtung aller </w:t>
      </w:r>
      <w:r>
        <w:t>RNN-</w:t>
      </w:r>
      <w:r w:rsidR="004A4525">
        <w:t xml:space="preserve">Modelle, welche auf </w:t>
      </w:r>
      <w:r w:rsidR="006D42E2">
        <w:t>Basis der</w:t>
      </w:r>
      <w:r w:rsidR="004A4525">
        <w:t xml:space="preserve"> Datensätze mit einem Aufnahmeintervall von </w:t>
      </w:r>
      <w:r w:rsidR="00C26057">
        <w:t>zwei Sekunden</w:t>
      </w:r>
      <w:r w:rsidR="004A4525">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w:t>
      </w:r>
      <w:r w:rsidR="00EF04F3">
        <w:t>-</w:t>
      </w:r>
      <w:r w:rsidR="00F510D3">
        <w:t>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A13A70">
        <w:t>Anscheinend</w:t>
      </w:r>
      <w:r w:rsidR="00876453">
        <w:t xml:space="preserve">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0E96CB39" w:rsidR="00736C1A" w:rsidRDefault="00644E96" w:rsidP="00876453">
      <w:r>
        <w:t>Abb</w:t>
      </w:r>
      <w:r w:rsidR="00DC2C9C">
        <w:t xml:space="preserve">. 28 stellt die </w:t>
      </w:r>
      <w:r w:rsidR="003540C1">
        <w:t>Konfusionsmatrizen</w:t>
      </w:r>
      <w:r w:rsidR="00DC2C9C">
        <w:t xml:space="preserve">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hierbei links zu sehen. Die rechte Seite zeigt die analoge Matrix für das Modell, für welches die Sequenzen zuvor mittels Map</w:t>
      </w:r>
      <w:r w:rsidR="00EF04F3">
        <w:t>-</w:t>
      </w:r>
      <w:r w:rsidR="00F67317">
        <w:t>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69F98564" w:rsidR="00736C1A" w:rsidRPr="00824ED2" w:rsidRDefault="00736C1A" w:rsidP="00876453">
      <w:r>
        <w:t xml:space="preserve">Für die Klasse </w:t>
      </w:r>
      <w:r w:rsidRPr="00736C1A">
        <w:rPr>
          <w:i/>
          <w:iCs/>
        </w:rPr>
        <w:t>Fußgänger</w:t>
      </w:r>
      <w:r>
        <w:t xml:space="preserve"> erreichen beide Modelle mit jeweils</w:t>
      </w:r>
      <w:r w:rsidR="003540C1">
        <w:t xml:space="preserve"> nur einer Fehlklassifikation eine</w:t>
      </w:r>
      <w:r>
        <w:t xml:space="preserve"> </w:t>
      </w:r>
      <w:r w:rsidR="00C612B0">
        <w:t xml:space="preserve">ebenso </w:t>
      </w:r>
      <w:r w:rsidR="003540C1">
        <w:t xml:space="preserve">hervorragende Sensitivität von </w:t>
      </w:r>
      <w:r>
        <w:t>0</w:t>
      </w:r>
      <w:r w:rsidR="003540C1">
        <w:t>,</w:t>
      </w:r>
      <w:r>
        <w:t>99</w:t>
      </w:r>
      <w:r w:rsidR="00C612B0">
        <w:t xml:space="preserve"> </w:t>
      </w:r>
      <w:r w:rsidR="003540C1">
        <w:t>wie</w:t>
      </w:r>
      <w:r>
        <w:t xml:space="preserve"> der </w:t>
      </w:r>
      <w:r w:rsidR="00A13A70">
        <w:t>vorher</w:t>
      </w:r>
      <w:r>
        <w:t xml:space="preserve"> betrachtete Random-Forest-Klassifikator. Für </w:t>
      </w:r>
      <w:r w:rsidR="00536D6C">
        <w:t xml:space="preserve">alle übrigen Klassen zeigt der </w:t>
      </w:r>
      <w:r w:rsidR="00824ED2">
        <w:t>sequenzielle</w:t>
      </w:r>
      <w:r w:rsidR="00536D6C">
        <w:t xml:space="preserve"> Ansatz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w:t>
      </w:r>
      <w:r w:rsidR="00C612B0">
        <w:t>,</w:t>
      </w:r>
      <w:r w:rsidR="00824ED2">
        <w:t>92 und rechts eine etwas schlechtere Sensitivität von 0</w:t>
      </w:r>
      <w:r w:rsidR="00C612B0">
        <w:t>,</w:t>
      </w:r>
      <w:r w:rsidR="00824ED2">
        <w:t xml:space="preserve">90 erreicht. Verwechslungen passieren in beiden Fällen zum Teil mit </w:t>
      </w:r>
      <w:r w:rsidR="00824ED2" w:rsidRPr="00824ED2">
        <w:t>Fußgängern</w:t>
      </w:r>
      <w:r w:rsidR="00824ED2">
        <w:t xml:space="preserve">, aber </w:t>
      </w:r>
      <w:r w:rsidR="00C612B0">
        <w:t>nach wie vor primär</w:t>
      </w:r>
      <w:r w:rsidR="00824ED2">
        <w:t xml:space="preserve">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e mit 0</w:t>
      </w:r>
      <w:r w:rsidR="00C612B0">
        <w:t>,</w:t>
      </w:r>
      <w:r w:rsidR="00FE0A50">
        <w:t>65 und 0</w:t>
      </w:r>
      <w:r w:rsidR="00C612B0">
        <w:t>,</w:t>
      </w:r>
      <w:r w:rsidR="00FE0A50">
        <w:t xml:space="preserve">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mit einer Sensitivität von nur 0</w:t>
      </w:r>
      <w:r w:rsidR="00C612B0">
        <w:t>,</w:t>
      </w:r>
      <w:r w:rsidR="00FE0A50">
        <w:t xml:space="preserve">6 ganz klar der Klasse </w:t>
      </w:r>
      <w:r w:rsidR="00FE0A50" w:rsidRPr="00FE0A50">
        <w:rPr>
          <w:i/>
          <w:iCs/>
        </w:rPr>
        <w:t>Auto</w:t>
      </w:r>
      <w:r w:rsidR="00FE0A50">
        <w:t>, die im Gegenzug jedoch eine gute Sensitivität von 0</w:t>
      </w:r>
      <w:r w:rsidR="00C612B0">
        <w:t>,</w:t>
      </w:r>
      <w:r w:rsidR="00FE0A50">
        <w:t xml:space="preserve">8 erreicht. Aus beiden Matrizen lässt sich hierbei ablesen, dass die falsch klassifizierten Sequenzen </w:t>
      </w:r>
      <w:r w:rsidR="00C612B0">
        <w:t>beider</w:t>
      </w:r>
      <w:r w:rsidR="00FE0A50">
        <w:t xml:space="preserve"> Klassen</w:t>
      </w:r>
      <w:r w:rsidR="00A13A70">
        <w:t>,</w:t>
      </w:r>
      <w:r w:rsidR="00FE0A50">
        <w:t xml:space="preserve"> wie auch schon zuvor</w:t>
      </w:r>
      <w:r w:rsidR="00A13A70">
        <w:t>,</w:t>
      </w:r>
      <w:r w:rsidR="00FE0A50">
        <w:t xml:space="preserve"> vor allem der jeweils anderen Klasse zugeordnet werden.</w:t>
      </w:r>
    </w:p>
    <w:p w14:paraId="2234248F" w14:textId="48490173" w:rsidR="00C75157" w:rsidRDefault="00C612B0" w:rsidP="006E4C6E">
      <w:pPr>
        <w:pStyle w:val="AbbMitRahmen"/>
      </w:pPr>
      <w:r>
        <w:rPr>
          <w:noProof/>
        </w:rPr>
        <w:drawing>
          <wp:inline distT="0" distB="0" distL="0" distR="0" wp14:anchorId="3D1ABCD9" wp14:editId="695001E9">
            <wp:extent cx="5691600" cy="2664000"/>
            <wp:effectExtent l="0" t="0" r="4445"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281"/>
                    <a:stretch/>
                  </pic:blipFill>
                  <pic:spPr bwMode="auto">
                    <a:xfrm>
                      <a:off x="0" y="0"/>
                      <a:ext cx="5691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76FBA593" w:rsidR="004831A3" w:rsidRDefault="006E4C6E" w:rsidP="006E4C6E">
      <w:pPr>
        <w:pStyle w:val="Beschriftung"/>
      </w:pPr>
      <w:bookmarkStart w:id="158" w:name="_Toc143696941"/>
      <w:bookmarkStart w:id="159" w:name="_Toc144726591"/>
      <w:r>
        <w:t xml:space="preserve">Abb. </w:t>
      </w:r>
      <w:fldSimple w:instr=" SEQ Abb. \* ARABIC ">
        <w:r w:rsidR="00134B12">
          <w:rPr>
            <w:noProof/>
          </w:rPr>
          <w:t>28</w:t>
        </w:r>
      </w:fldSimple>
      <w:r>
        <w:t>:</w:t>
      </w:r>
      <w:r>
        <w:tab/>
      </w:r>
      <w:r w:rsidR="003D3C19">
        <w:t>Konfusionsmatrizen</w:t>
      </w:r>
      <w:r w:rsidR="004831A3">
        <w:t xml:space="preserve">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08D33EAB" w:rsidR="00282D3E" w:rsidRDefault="00466B3B" w:rsidP="004831A3">
      <w:r>
        <w:t>Insgesamt</w:t>
      </w:r>
      <w:r w:rsidR="00BC5A1B">
        <w:t xml:space="preserve"> erreicht das</w:t>
      </w:r>
      <w:r w:rsidR="005E303D">
        <w:t xml:space="preserve"> </w:t>
      </w:r>
      <w:r w:rsidR="00BC5A1B">
        <w:t>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8188. Erfolgt eine Vorverarbeitung mit Map</w:t>
      </w:r>
      <w:r w:rsidR="00EF04F3">
        <w:t>-</w:t>
      </w:r>
      <w:r w:rsidR="00114419">
        <w:t xml:space="preserve">Matching erreicht das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C612B0">
        <w:t xml:space="preserve"> trotz der geringeren Ausgewogenheit</w:t>
      </w:r>
      <w:r w:rsidR="00282D3E">
        <w:t xml:space="preserve"> eine etwas bessere Gesamtbewertung</w:t>
      </w:r>
      <w:r w:rsidR="00114419">
        <w:t xml:space="preserve">. </w:t>
      </w:r>
      <w:r w:rsidR="001C5B41" w:rsidRPr="00C876A4">
        <w:t xml:space="preserve">Damit </w:t>
      </w:r>
      <w:r w:rsidR="00C612B0">
        <w:t>weisen</w:t>
      </w:r>
      <w:r w:rsidR="00282D3E" w:rsidRPr="00C876A4">
        <w:t xml:space="preserve"> beide </w:t>
      </w:r>
      <w:r w:rsidR="008D3B22">
        <w:t xml:space="preserve">Modelle </w:t>
      </w:r>
      <w:r w:rsidR="00282D3E" w:rsidRPr="00C876A4">
        <w:t>eine</w:t>
      </w:r>
      <w:r w:rsidR="00C612B0">
        <w:t xml:space="preserve"> deutliche</w:t>
      </w:r>
      <w:r w:rsidR="00282D3E" w:rsidRPr="00C876A4">
        <w:t xml:space="preserve"> bessere Klassifikations</w:t>
      </w:r>
      <w:r w:rsidR="00B9573F">
        <w:t>qualität</w:t>
      </w:r>
      <w:r w:rsidR="00282D3E" w:rsidRPr="00C876A4">
        <w:t xml:space="preserve"> </w:t>
      </w:r>
      <w:r w:rsidR="00C612B0">
        <w:t xml:space="preserve">auf </w:t>
      </w:r>
      <w:r w:rsidR="00282D3E" w:rsidRPr="00C876A4">
        <w:t>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w:t>
      </w:r>
      <w:r w:rsidR="00C612B0">
        <w:t>sequenziellen Daten.</w:t>
      </w:r>
      <w:r w:rsidR="00915B52">
        <w:t xml:space="preserve"> </w:t>
      </w:r>
    </w:p>
    <w:p w14:paraId="7D92D7C0" w14:textId="444FDF28" w:rsidR="005F787E" w:rsidRPr="003E240C" w:rsidRDefault="005F787E" w:rsidP="00A732AC">
      <w:r w:rsidRPr="003E240C">
        <w:t xml:space="preserve">Als Nächstes erfolgt die Betrachtung der in Abb. 29 in analoger Weise </w:t>
      </w:r>
      <w:r w:rsidR="003E240C">
        <w:t xml:space="preserve">dargestellten </w:t>
      </w:r>
      <w:r w:rsidR="00C612B0">
        <w:t>Konfusionsmatrizen</w:t>
      </w:r>
      <w:r w:rsidRPr="003E240C">
        <w:t xml:space="preserve"> für die</w:t>
      </w:r>
      <w:r w:rsidR="003E240C">
        <w:t xml:space="preserve"> Modelle</w:t>
      </w:r>
      <w:r w:rsidR="00C612B0">
        <w:t>, welche</w:t>
      </w:r>
      <w:r w:rsidR="003E240C">
        <w:t xml:space="preserve"> auf den</w:t>
      </w:r>
      <w:r w:rsidRPr="003E240C">
        <w:t xml:space="preserve"> Datensätze mit einer Sequenzlänge von zwei Minuten (60 Datenpunkte)</w:t>
      </w:r>
      <w:r w:rsidR="00C612B0">
        <w:t xml:space="preserve"> basieren</w:t>
      </w:r>
      <w:r w:rsidRPr="003E240C">
        <w:t xml:space="preserve">. </w:t>
      </w:r>
      <w:r w:rsidR="007D1E42">
        <w:t xml:space="preserve">Diese </w:t>
      </w:r>
      <w:r w:rsidR="008D3B22">
        <w:t>stützen sich</w:t>
      </w:r>
      <w:r w:rsidR="007D1E42">
        <w:t xml:space="preserve"> auf einer Vorhersage von jeweils 21</w:t>
      </w:r>
      <w:r w:rsidR="00F53EA3">
        <w:t>8</w:t>
      </w:r>
      <w:r w:rsidR="007D1E42">
        <w:t xml:space="preserve"> Testsequenzen. </w:t>
      </w:r>
      <w:r w:rsidR="003D3C19">
        <w:t>Hier</w:t>
      </w:r>
      <w:r w:rsidR="0002745B">
        <w:t xml:space="preserve"> erreichen beide Modelle</w:t>
      </w:r>
      <w:r w:rsidR="003D3C19">
        <w:t xml:space="preserve"> erstmals</w:t>
      </w:r>
      <w:r w:rsidR="0002745B">
        <w:t xml:space="preserve"> eine perfekte Sensitivität </w:t>
      </w:r>
      <w:r w:rsidR="00690064">
        <w:t>von 1</w:t>
      </w:r>
      <w:r w:rsidR="003D3C19">
        <w:t>,</w:t>
      </w:r>
      <w:r w:rsidR="00690064">
        <w:t xml:space="preserve">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w:t>
      </w:r>
      <w:r w:rsidR="003D3C19">
        <w:t>berechnet sich aus der</w:t>
      </w:r>
      <w:r w:rsidR="00690064">
        <w:t xml:space="preserve"> linke</w:t>
      </w:r>
      <w:r w:rsidR="003D3C19">
        <w:t>n</w:t>
      </w:r>
      <w:r w:rsidR="00690064">
        <w:t xml:space="preserve"> Matrix eine sehr gute Sensitivität von 0</w:t>
      </w:r>
      <w:r w:rsidR="003D3C19">
        <w:t>,</w:t>
      </w:r>
      <w:r w:rsidR="00690064">
        <w:t>95, welche jedoch nochmal deutlich durch den Sensitivitätswert von 0</w:t>
      </w:r>
      <w:r w:rsidR="003D3C19">
        <w:t>,</w:t>
      </w:r>
      <w:r w:rsidR="00690064">
        <w:t xml:space="preserve">98, </w:t>
      </w:r>
      <w:r w:rsidR="00A13A70">
        <w:t>der</w:t>
      </w:r>
      <w:r w:rsidR="00690064">
        <w:t xml:space="preserve"> </w:t>
      </w:r>
      <w:r w:rsidR="003D3C19">
        <w:t xml:space="preserve">sich </w:t>
      </w:r>
      <w:r w:rsidR="00690064">
        <w:t xml:space="preserve">rechts für diese Klasse </w:t>
      </w:r>
      <w:r w:rsidR="003D3C19">
        <w:t>ergibt</w:t>
      </w:r>
      <w:r w:rsidR="00690064">
        <w:t xml:space="preserve">,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w:t>
      </w:r>
      <w:r w:rsidR="00843631">
        <w:lastRenderedPageBreak/>
        <w:t>eine deutliche Verbesserung. Dieses erreicht für Motorräder eine</w:t>
      </w:r>
      <w:r w:rsidR="00BD6FF1">
        <w:t xml:space="preserve"> gute</w:t>
      </w:r>
      <w:r w:rsidR="00843631">
        <w:t xml:space="preserve"> Sensitivität von 0</w:t>
      </w:r>
      <w:r w:rsidR="003D3C19">
        <w:t>,</w:t>
      </w:r>
      <w:r w:rsidR="00843631">
        <w:t>72 und für Autos eine</w:t>
      </w:r>
      <w:r w:rsidR="00BD6FF1">
        <w:t xml:space="preserve"> sehr gute</w:t>
      </w:r>
      <w:r w:rsidR="00843631">
        <w:t xml:space="preserve"> Sensitivität von 0</w:t>
      </w:r>
      <w:r w:rsidR="003D3C19">
        <w:t>,</w:t>
      </w:r>
      <w:r w:rsidR="00843631">
        <w:t xml:space="preserve">85. </w:t>
      </w:r>
      <w:r w:rsidR="00265E71">
        <w:t>Die Vorverarbeitung mit Map</w:t>
      </w:r>
      <w:r w:rsidR="00EF04F3">
        <w:t>-</w:t>
      </w:r>
      <w:r w:rsidR="00265E71">
        <w:t>Matching führt auf der anderen Seite zwar</w:t>
      </w:r>
      <w:r w:rsidR="00843631">
        <w:t xml:space="preserve"> </w:t>
      </w:r>
      <w:r w:rsidR="00265E71">
        <w:t>zu einer höheren Sensitivität von 0</w:t>
      </w:r>
      <w:r w:rsidR="003D3C19">
        <w:t>,</w:t>
      </w:r>
      <w:r w:rsidR="00265E71">
        <w:t xml:space="preserve">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w:t>
      </w:r>
      <w:r w:rsidR="003D3C19">
        <w:t>e nicht irrelevante Menge der</w:t>
      </w:r>
      <w:r w:rsidR="00A732AC">
        <w:t xml:space="preserve"> Sequenzen der Klasse </w:t>
      </w:r>
      <w:r w:rsidR="00A732AC" w:rsidRPr="003D3C19">
        <w:rPr>
          <w:i/>
          <w:iCs/>
        </w:rPr>
        <w:t>Auto</w:t>
      </w:r>
      <w:r w:rsidR="00A732AC">
        <w:t xml:space="preserve"> werden jedoch auch als </w:t>
      </w:r>
      <w:r w:rsidR="00A732AC" w:rsidRPr="003D3C19">
        <w:t>Fahrr</w:t>
      </w:r>
      <w:r w:rsidR="003D3C19">
        <w:t>ä</w:t>
      </w:r>
      <w:r w:rsidR="00A732AC" w:rsidRPr="003D3C19">
        <w:t>d</w:t>
      </w:r>
      <w:r w:rsidR="003D3C19">
        <w:t>er</w:t>
      </w:r>
      <w:r w:rsidR="00A732AC">
        <w:t xml:space="preserve"> klassifiziert. </w:t>
      </w:r>
    </w:p>
    <w:p w14:paraId="08F9BF83" w14:textId="71AE4729" w:rsidR="00D3624B" w:rsidRDefault="003D3C19" w:rsidP="00D3624B">
      <w:pPr>
        <w:pStyle w:val="AbbMitRahmen"/>
        <w:keepNext/>
      </w:pPr>
      <w:r>
        <w:rPr>
          <w:noProof/>
        </w:rPr>
        <w:drawing>
          <wp:inline distT="0" distB="0" distL="0" distR="0" wp14:anchorId="19434DAB" wp14:editId="3969B126">
            <wp:extent cx="5745600" cy="2664000"/>
            <wp:effectExtent l="0" t="0" r="762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950"/>
                    <a:stretch/>
                  </pic:blipFill>
                  <pic:spPr bwMode="auto">
                    <a:xfrm>
                      <a:off x="0" y="0"/>
                      <a:ext cx="5745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2EEF2570" w:rsidR="00D3624B" w:rsidRDefault="006E4C6E" w:rsidP="006E4C6E">
      <w:pPr>
        <w:pStyle w:val="Beschriftung"/>
      </w:pPr>
      <w:bookmarkStart w:id="160" w:name="_Toc143696942"/>
      <w:bookmarkStart w:id="161" w:name="_Toc144726592"/>
      <w:r>
        <w:t xml:space="preserve">Abb. </w:t>
      </w:r>
      <w:fldSimple w:instr=" SEQ Abb. \* ARABIC ">
        <w:r w:rsidR="00134B12">
          <w:rPr>
            <w:noProof/>
          </w:rPr>
          <w:t>29</w:t>
        </w:r>
      </w:fldSimple>
      <w:r>
        <w:t>:</w:t>
      </w:r>
      <w:r>
        <w:tab/>
      </w:r>
      <w:r w:rsidR="003D3C19">
        <w:t xml:space="preserve">Konfusionsmatrizen </w:t>
      </w:r>
      <w:r w:rsidR="00D3624B">
        <w:t>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4DD3C2FB" w:rsidR="00C26057" w:rsidRDefault="002951B6" w:rsidP="008D3B22">
      <w:r>
        <w:t xml:space="preserve">Insgesamt erreicht das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w:t>
      </w:r>
      <w:r w:rsidR="00EF04F3">
        <w:t>-</w:t>
      </w:r>
      <w:r w:rsidR="00C26057">
        <w:t>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in</w:t>
      </w:r>
      <w:r w:rsidR="003D3C19">
        <w:t xml:space="preserve"> Bezug auf die</w:t>
      </w:r>
      <w:r w:rsidR="008D3B22">
        <w:t xml:space="preserve">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6D53C881"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Testsequenzen für eine</w:t>
      </w:r>
      <w:r w:rsidR="003D3C19">
        <w:t xml:space="preserve"> grobe</w:t>
      </w:r>
      <w:r w:rsidR="0084704C">
        <w:t xml:space="preserve"> </w:t>
      </w:r>
      <w:r w:rsidR="008660B1">
        <w:t>Einordnung</w:t>
      </w:r>
      <w:r w:rsidR="0084704C">
        <w:t xml:space="preserve"> der beiden Modelle ausreichend sein.</w:t>
      </w:r>
      <w:r w:rsidR="008660B1">
        <w:t xml:space="preserve"> </w:t>
      </w:r>
    </w:p>
    <w:p w14:paraId="75404038" w14:textId="5F2C320E" w:rsidR="004831A3" w:rsidRPr="00D25A77" w:rsidRDefault="00E14B0C" w:rsidP="00B747C4">
      <w:r>
        <w:t>Die</w:t>
      </w:r>
      <w:r w:rsidR="002A2CCB">
        <w:t xml:space="preserve"> Modelle</w:t>
      </w:r>
      <w:r w:rsidR="006C7EE0">
        <w:t xml:space="preserve"> </w:t>
      </w:r>
      <w:r>
        <w:t xml:space="preserve">erzielen </w:t>
      </w:r>
      <w:r w:rsidR="002A2CCB">
        <w:t xml:space="preserve">mit 0,95 die bisher schlechteste errechnete Sensitivität für die Klasse </w:t>
      </w:r>
      <w:r w:rsidR="002A2CCB" w:rsidRPr="009F11EB">
        <w:rPr>
          <w:i/>
          <w:iCs/>
        </w:rPr>
        <w:t>Fußgänger</w:t>
      </w:r>
      <w:r w:rsidR="002A2CCB">
        <w:t xml:space="preserve">. Diese ist jedoch immer noch als sehr gut einzuordnen, insbesondere im Hinblick darauf, dass sie sich </w:t>
      </w:r>
      <w:r>
        <w:t xml:space="preserve">in beiden Fällen aus </w:t>
      </w:r>
      <w:r w:rsidR="002A2CCB">
        <w:t xml:space="preserve">nur einer einzigen Fehlklassifikation ergibt. Links wird die falsch klassifizierte Sequenz hierbei der nächstnäheren Klasse </w:t>
      </w:r>
      <w:r w:rsidR="002A2CCB" w:rsidRPr="002A2CCB">
        <w:rPr>
          <w:i/>
          <w:iCs/>
        </w:rPr>
        <w:t>Fahrrad</w:t>
      </w:r>
      <w:r w:rsidR="002A2CCB">
        <w:t xml:space="preserve"> zugeordnet. Auf der rechten Seite erfolgt trotz der hohen Sequenzlänge interessanterweise eine Zuordnung zur Klasse </w:t>
      </w:r>
      <w:r w:rsidR="002A2CCB" w:rsidRPr="00D25A77">
        <w:rPr>
          <w:i/>
          <w:iCs/>
        </w:rPr>
        <w:t>Auto</w:t>
      </w:r>
      <w:r w:rsidR="002A2CCB">
        <w:t xml:space="preserve">, was sich ggf. auf in den Daten enthaltene Stausituationen zurückführen lässt. Für Fahrräder erreichen beide Modelle erstmalig </w:t>
      </w:r>
      <w:r w:rsidR="001C0BDD">
        <w:t>eine perfekte Sensitivität von 1,0</w:t>
      </w:r>
      <w:r w:rsidR="006C7EE0">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 beide Modelle im </w:t>
      </w:r>
      <w:r w:rsidR="00B747C4">
        <w:t>Vergleich</w:t>
      </w:r>
      <w:r w:rsidR="0092118C">
        <w:t xml:space="preserve"> mit den anderen betrachteten Modellen </w:t>
      </w:r>
      <w:r w:rsidR="00B747C4">
        <w:t xml:space="preserve">eine </w:t>
      </w:r>
      <w:r w:rsidR="0092118C">
        <w:t>sehr gute Leistung. Links wird für Motorräder eine gute Sensitivität von 0</w:t>
      </w:r>
      <w:r w:rsidR="00B747C4">
        <w:t>,</w:t>
      </w:r>
      <w:r w:rsidR="0092118C">
        <w:t xml:space="preserve">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2B430734" w:rsidR="00F238D0" w:rsidRPr="00D3624B" w:rsidRDefault="003D3C19" w:rsidP="00F238D0">
      <w:pPr>
        <w:pStyle w:val="AbbMitRahmen"/>
      </w:pPr>
      <w:r>
        <w:rPr>
          <w:noProof/>
        </w:rPr>
        <w:drawing>
          <wp:inline distT="0" distB="0" distL="0" distR="0" wp14:anchorId="2D99D675" wp14:editId="6C2023BF">
            <wp:extent cx="5778000" cy="26640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653"/>
                    <a:stretch/>
                  </pic:blipFill>
                  <pic:spPr bwMode="auto">
                    <a:xfrm>
                      <a:off x="0" y="0"/>
                      <a:ext cx="57780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3428E62B" w:rsidR="00F238D0" w:rsidRDefault="006E4C6E" w:rsidP="006E4C6E">
      <w:pPr>
        <w:pStyle w:val="Beschriftung"/>
      </w:pPr>
      <w:bookmarkStart w:id="162" w:name="_Toc143696943"/>
      <w:bookmarkStart w:id="163" w:name="_Toc144726593"/>
      <w:r>
        <w:t xml:space="preserve">Abb. </w:t>
      </w:r>
      <w:fldSimple w:instr=" SEQ Abb. \* ARABIC ">
        <w:r w:rsidR="00134B12">
          <w:rPr>
            <w:noProof/>
          </w:rPr>
          <w:t>30</w:t>
        </w:r>
      </w:fldSimple>
      <w:r>
        <w:t>:</w:t>
      </w:r>
      <w:r>
        <w:tab/>
      </w:r>
      <w:r w:rsidR="003D3C19">
        <w:t xml:space="preserve">Konfusionsmatrizen </w:t>
      </w:r>
      <w:r w:rsidR="00F238D0">
        <w:t>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531999D1" w14:textId="6F01C90B" w:rsidR="00EF4632"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w:t>
      </w:r>
      <w:r w:rsidR="009F11EB">
        <w:lastRenderedPageBreak/>
        <w:t xml:space="preserve">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w:t>
      </w:r>
      <w:r w:rsidR="00FF3067">
        <w:t xml:space="preserve">je nach Präferenz </w:t>
      </w:r>
      <w:r w:rsidR="00A13A70">
        <w:t xml:space="preserve">ggf. </w:t>
      </w:r>
      <w:r w:rsidR="009F11EB">
        <w:t xml:space="preserve">dennoch vorzuziehen. </w:t>
      </w:r>
    </w:p>
    <w:p w14:paraId="410DDA71" w14:textId="3BAD901F"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 positiven Einfluss auf die Klassifikationsleistung </w:t>
      </w:r>
      <w:r w:rsidR="00A13A70">
        <w:t>RNNs</w:t>
      </w:r>
      <w:r>
        <w:t xml:space="preserv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eingeschränkt ist</w:t>
      </w:r>
      <w:r w:rsidR="00BF5A11">
        <w:t xml:space="preserve"> und</w:t>
      </w:r>
      <w:r w:rsidR="00285C42">
        <w:t xml:space="preserve"> im Falle der hier verwendeten LSTM-Zellen</w:t>
      </w:r>
      <w:r w:rsidR="00BF5A11">
        <w:t xml:space="preserve"> von e</w:t>
      </w:r>
      <w:r>
        <w:t>ine</w:t>
      </w:r>
      <w:r w:rsidR="00BF5A11">
        <w:t>r</w:t>
      </w:r>
      <w:r>
        <w:t xml:space="preserve"> Sequenzlänge von vier Minuten (120 Datenpunkten) </w:t>
      </w:r>
      <w:r w:rsidR="00285C42">
        <w:t xml:space="preserve">gut </w:t>
      </w:r>
      <w:r w:rsidR="00BF5A11">
        <w:t>ausgeschöpft werden sollte.</w:t>
      </w:r>
      <w:r w:rsidR="00410788">
        <w:t xml:space="preserve"> Vier Minuten </w:t>
      </w:r>
      <w:r w:rsidR="00A13A70">
        <w:t>sind</w:t>
      </w:r>
      <w:r w:rsidR="00410788">
        <w:t xml:space="preserve"> somit als </w:t>
      </w:r>
      <w:r w:rsidR="00A13A70">
        <w:t>Richtwert</w:t>
      </w:r>
      <w:r w:rsidR="00410788">
        <w:t xml:space="preserve"> für die Sequenzlänge </w:t>
      </w:r>
      <w:r w:rsidR="00A13A70">
        <w:t>zu betrachten</w:t>
      </w:r>
      <w:r w:rsidR="00410788">
        <w:t>. Die Eigenschaft von RNNs</w:t>
      </w:r>
      <w:r w:rsidR="00CA6505">
        <w:t>,</w:t>
      </w:r>
      <w:r w:rsidR="00410788">
        <w:t xml:space="preserve">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A13A70">
        <w:t xml:space="preserve">in der Praxis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mit einer Minderung der Klassifikationsqualität einhergehen, was sich besonders auf die Unterscheidung von motorisierten Fahrzeugen auswirken dürfte.</w:t>
      </w:r>
    </w:p>
    <w:p w14:paraId="770AF41C" w14:textId="1F13DA52" w:rsidR="00FE13F7" w:rsidRDefault="000D723F" w:rsidP="00410788">
      <w:r>
        <w:t xml:space="preserve">Die </w:t>
      </w:r>
      <w:r w:rsidR="00FF3067">
        <w:t>V</w:t>
      </w:r>
      <w:r>
        <w:t>orverarbeitung der Sequenzen mittels Map</w:t>
      </w:r>
      <w:r w:rsidR="00EF04F3">
        <w:t>-</w:t>
      </w:r>
      <w:r>
        <w:t>Matching führte</w:t>
      </w:r>
      <w:r w:rsidR="00682376">
        <w:t xml:space="preserve"> (diskutabel)</w:t>
      </w:r>
      <w:r w:rsidR="00CA6505">
        <w:t xml:space="preserve"> </w:t>
      </w:r>
      <w:r w:rsidR="00387CBC">
        <w:t>bei</w:t>
      </w:r>
      <w:r>
        <w:t xml:space="preserve"> </w:t>
      </w:r>
      <w:r w:rsidR="00155276">
        <w:t>ein</w:t>
      </w:r>
      <w:r w:rsidR="00CA6505">
        <w:t>em</w:t>
      </w:r>
      <w:r w:rsidR="00155276">
        <w:t xml:space="preserve">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CA6505">
        <w:t xml:space="preserve"> insbesondere</w:t>
      </w:r>
      <w:r w:rsidR="00387CBC">
        <w:t xml:space="preserve"> im Hinblick auf den starken Leistungsabfall bei einer Sequenzlänge von zwei Minuten</w:t>
      </w:r>
      <w:r w:rsidR="00F60AB8">
        <w:t xml:space="preserve"> als sehr</w:t>
      </w:r>
      <w:r>
        <w:t xml:space="preserve"> </w:t>
      </w:r>
      <w:r w:rsidR="00F60AB8">
        <w:t xml:space="preserve">inkonsistent und möglicherweise von Zufallseffekten beeinflusst. </w:t>
      </w:r>
      <w:r w:rsidR="00155276">
        <w:t>Die Rohsequenzen erweisen sich trotz der festgestellten Fehlerbelastung als völlig hinreichend, wodurch der Mehraufwand, der mit dem Map</w:t>
      </w:r>
      <w:r w:rsidR="00EF04F3">
        <w:t>-</w:t>
      </w:r>
      <w:r w:rsidR="00155276">
        <w:t xml:space="preserve">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w:t>
      </w:r>
      <w:r w:rsidR="00FF3067">
        <w:t xml:space="preserve"> zugrundeliegenden</w:t>
      </w:r>
      <w:r w:rsidR="00155276">
        <w:t xml:space="preserve"> GNSS-</w:t>
      </w:r>
      <w:r w:rsidR="0005784C">
        <w:t>Sequenzen</w:t>
      </w:r>
      <w:r w:rsidR="000530AF">
        <w:t xml:space="preserve"> </w:t>
      </w:r>
      <w:r w:rsidR="00FF3067">
        <w:t xml:space="preserve">– </w:t>
      </w:r>
      <w:r w:rsidR="000530AF">
        <w:t xml:space="preserve">wie </w:t>
      </w:r>
      <w:r w:rsidR="00FF3067">
        <w:t xml:space="preserve">sie </w:t>
      </w:r>
      <w:r w:rsidR="000530AF">
        <w:t>hier gegeben</w:t>
      </w:r>
      <w:r w:rsidR="00FF3067">
        <w:t xml:space="preserve"> war –</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w:t>
      </w:r>
      <w:r w:rsidR="00EF04F3">
        <w:t>-</w:t>
      </w:r>
      <w:r w:rsidR="000530AF">
        <w:t>Matching</w:t>
      </w:r>
      <w:r w:rsidR="008468D2">
        <w:t xml:space="preserve"> auf stark fehlerbelastete Sequenzen</w:t>
      </w:r>
      <w:r w:rsidR="000530AF">
        <w:t xml:space="preserve"> einen korrigierenden Einfluss besitzt, der sich positiv auf die</w:t>
      </w:r>
      <w:r w:rsidR="00285C42">
        <w:t xml:space="preserve"> </w:t>
      </w:r>
      <w:r w:rsidR="000530AF">
        <w:t xml:space="preserve">Klassifikation </w:t>
      </w:r>
      <w:r w:rsidR="00285C42">
        <w:t xml:space="preserve">der betroffenen Sequenzen </w:t>
      </w:r>
      <w:r w:rsidR="000530AF">
        <w:t xml:space="preserve">auswirken sollte. </w:t>
      </w:r>
    </w:p>
    <w:p w14:paraId="4EEA54A9" w14:textId="55CD0F91" w:rsidR="00F21842" w:rsidRDefault="00F21842" w:rsidP="00F21842">
      <w:pPr>
        <w:pStyle w:val="berschrift1"/>
      </w:pPr>
      <w:bookmarkStart w:id="164" w:name="_Toc144726487"/>
      <w:r w:rsidRPr="002D6A27">
        <w:lastRenderedPageBreak/>
        <w:t>Zusammenfassung und Ausblick</w:t>
      </w:r>
      <w:bookmarkEnd w:id="164"/>
    </w:p>
    <w:p w14:paraId="7D6A5C94" w14:textId="5AE196A1" w:rsidR="00EB6D63" w:rsidRDefault="00EB6D63" w:rsidP="00EB6D63">
      <w:r>
        <w:t xml:space="preserve">Das Ziel dieser Bachelorarbeit war die Erforschung der Möglichkeit der Klassifikation von Verkehrsteilnehmern auf Basis von sequenziell bereitgestellten </w:t>
      </w:r>
      <w:r w:rsidR="007D3191">
        <w:t>Positionsdaten (Ermittlung über das GNSS)</w:t>
      </w:r>
      <w:r>
        <w:t xml:space="preserve"> durch den Einsatz von maschinellen Lernverfahren. Insbesondere sollte hierdurch die nachfolgende Forschungsfrage geklärt werden:</w:t>
      </w:r>
    </w:p>
    <w:p w14:paraId="746E8788" w14:textId="77777777" w:rsidR="00EB6D63" w:rsidRPr="00F320F3" w:rsidRDefault="00EB6D63" w:rsidP="00EB6D63">
      <w:pPr>
        <w:rPr>
          <w:i/>
          <w:iCs/>
        </w:rPr>
      </w:pPr>
      <w:r w:rsidRPr="00F320F3">
        <w:rPr>
          <w:i/>
          <w:iCs/>
        </w:rPr>
        <w:t>Welche Verfahren des maschinellen Lernens sind für die Klassifikation von Verkehrsteilnehmern auf Basis von sequenziellen Positionsdaten geeignet?</w:t>
      </w:r>
    </w:p>
    <w:p w14:paraId="4F5270A7" w14:textId="07D51C04" w:rsidR="00EB6D63" w:rsidRDefault="00EB6D63" w:rsidP="00EB6D63">
      <w:r>
        <w:t xml:space="preserve">Besonders wichtig war dabei eine möglichst hohe Realitätsnähe, weshalb speziell für diese Arbeit eine Datenbasis bestehend aus gelabelten GNSS-Sequenzen mit einer Gesamtlänge von 32 Stunden geschaffen wurde. Diese GNSS-Sequenzen wurden durch eine kleine Anzahl freiwilliger Teilnehmer im realen Straßenverkehr aufgezeichnet und umfassten insgesamt vier Klassen: </w:t>
      </w:r>
      <w:r w:rsidRPr="00F06EBC">
        <w:rPr>
          <w:i/>
          <w:iCs/>
        </w:rPr>
        <w:t>Fußgänger</w:t>
      </w:r>
      <w:r>
        <w:t xml:space="preserve">, </w:t>
      </w:r>
      <w:r w:rsidRPr="00F06EBC">
        <w:rPr>
          <w:i/>
          <w:iCs/>
        </w:rPr>
        <w:t>Fahrrad</w:t>
      </w:r>
      <w:r>
        <w:t xml:space="preserve">, </w:t>
      </w:r>
      <w:r w:rsidRPr="00F06EBC">
        <w:rPr>
          <w:i/>
          <w:iCs/>
        </w:rPr>
        <w:t>Motorrad</w:t>
      </w:r>
      <w:r>
        <w:t xml:space="preserve"> und </w:t>
      </w:r>
      <w:r w:rsidRPr="00F06EBC">
        <w:rPr>
          <w:i/>
          <w:iCs/>
        </w:rPr>
        <w:t>Auto</w:t>
      </w:r>
      <w:r>
        <w:t xml:space="preserve">. Eine genaue Betrachtung der Datenbasis erfolgte in Kapitel 4. Durch </w:t>
      </w:r>
      <w:r w:rsidR="007D3DE6">
        <w:t>vorangegangene</w:t>
      </w:r>
      <w:r>
        <w:t xml:space="preserve"> Forschungsarbeiten, auf welche im dritten Kapitel Bezug genommen wurde, war bereits bekannt, dass reale Positionsdaten fehlerbelastet sind. Deshalb wurden im Zuge der Betrachtung insbesondere auch die in der Datenbasis identifizierten Fehler aufgezeigt. Da davon auszugehen war, dass diese einen merkbaren Einfluss auf die Klassifikationsqualität besitzen, wurde die obige primäre Forschungsfrage durch die folgende ergänzt:</w:t>
      </w:r>
    </w:p>
    <w:p w14:paraId="28B8A770" w14:textId="77777777" w:rsidR="00EB6D63" w:rsidRDefault="00EB6D63" w:rsidP="00EB6D63">
      <w:pPr>
        <w:rPr>
          <w:i/>
          <w:iCs/>
        </w:rPr>
      </w:pPr>
      <w:r w:rsidRPr="00620355">
        <w:rPr>
          <w:i/>
          <w:iCs/>
        </w:rPr>
        <w:t>Wie können reale Positionsdaten, die Ungenauigkeiten und Rauschen aufweisen, so vorverarbeitet werden, dass sie sich gut für den Einsatz maschineller Lernverfahren eignen?</w:t>
      </w:r>
    </w:p>
    <w:p w14:paraId="4EFC3553" w14:textId="77777777" w:rsidR="00EB6D63" w:rsidRDefault="00EB6D63" w:rsidP="00EB6D63">
      <w:r>
        <w:t xml:space="preserve">Ausgangspunkt für die Untersuchung beider Fragen war das im fünften Kapitel dieser Arbeit vorgestellte </w:t>
      </w:r>
      <w:r w:rsidRPr="002E3DA2">
        <w:t>Gesamtkonzept. Wie in Kapitel 6 beschrieben, erfolgte als Ausgangspunkt für die praktische Umsetzung des Konzeptes, eine Generierung von verschiedenen Datensätzen aus der Datenbasis. Diese Datensätze bildeten die Grundlage für Training</w:t>
      </w:r>
      <w:r>
        <w:t xml:space="preserve"> und Evaluierung</w:t>
      </w:r>
      <w:r w:rsidRPr="002E3DA2">
        <w:t xml:space="preserve"> der Klassifikatoren </w:t>
      </w:r>
      <w:r>
        <w:t>sowie für</w:t>
      </w:r>
      <w:r w:rsidRPr="002E3DA2">
        <w:t xml:space="preserve"> </w:t>
      </w:r>
      <w:r>
        <w:t xml:space="preserve">die Untersuchung der Auswirkungen verschiedener Sequenzlängen </w:t>
      </w:r>
      <w:r w:rsidRPr="002E3DA2">
        <w:t>(eine, zwei oder vier Minuten</w:t>
      </w:r>
      <w:r>
        <w:t xml:space="preserve">) und Aufnahmeintervalle </w:t>
      </w:r>
      <w:r w:rsidRPr="002E3DA2">
        <w:t>(eine oder zwei Sekunden)</w:t>
      </w:r>
      <w:r>
        <w:t xml:space="preserve"> auf die Klassifikationsqualität. </w:t>
      </w:r>
      <w:r w:rsidRPr="002E3DA2">
        <w:t xml:space="preserve">Direkt im Anschluss an die </w:t>
      </w:r>
      <w:r>
        <w:t>Datensatzgenerierung</w:t>
      </w:r>
      <w:r w:rsidRPr="002E3DA2">
        <w:t xml:space="preserve"> erfolgte </w:t>
      </w:r>
      <w:r>
        <w:t>dabei eine</w:t>
      </w:r>
      <w:r w:rsidRPr="002E3DA2">
        <w:t xml:space="preserve"> </w:t>
      </w:r>
      <w:r>
        <w:t>Erweiterung der Datensätze</w:t>
      </w:r>
      <w:r w:rsidRPr="002E3DA2">
        <w:t xml:space="preserve">, indem aus </w:t>
      </w:r>
      <w:r>
        <w:t>aufeinanderfolgenden Positionsaufnahmen</w:t>
      </w:r>
      <w:r w:rsidRPr="002E3DA2">
        <w:t xml:space="preserve"> relevante Bewegungsmerkmale </w:t>
      </w:r>
      <w:r>
        <w:t>(</w:t>
      </w:r>
      <w:r w:rsidRPr="002E3DA2">
        <w:t xml:space="preserve">Geschwindigkeit, Beschleunigung etc.)  </w:t>
      </w:r>
      <w:r>
        <w:t>berechnet und den Sequenzen hinzugefügt</w:t>
      </w:r>
      <w:r w:rsidRPr="002E3DA2">
        <w:t xml:space="preserve"> wurden. </w:t>
      </w:r>
    </w:p>
    <w:p w14:paraId="3C968F7D" w14:textId="77777777" w:rsidR="00EB6D63" w:rsidRDefault="00EB6D63" w:rsidP="00EB6D63">
      <w:r>
        <w:t xml:space="preserve">Kapitel 7 widmete sich der Umsetzung des Map-Matchings, welches eine vielversprechende Möglichkeit zur Behandlung von Verrauschungsfehlern in GNSS-Sequenzen darstellte. Die </w:t>
      </w:r>
      <w:r>
        <w:lastRenderedPageBreak/>
        <w:t xml:space="preserve">Grundlage dafür bildete eine Instanz der Routing-Engine </w:t>
      </w:r>
      <w:r w:rsidRPr="002D65B7">
        <w:rPr>
          <w:i/>
          <w:iCs/>
        </w:rPr>
        <w:t>Valhalla</w:t>
      </w:r>
      <w:r>
        <w:t xml:space="preserve">, welche einen Map-Matching-Service über eine API zur Verfügung stellte. Bei der Übergabe der Sequenzen an diesen Service wurde die Angabe eines Matching-Modus vorausgesetzt, der sich daraus ergibt, ob die übergebene Sequenz von einem Fußgänger (Modus </w:t>
      </w:r>
      <w:r w:rsidRPr="00436418">
        <w:rPr>
          <w:i/>
          <w:iCs/>
        </w:rPr>
        <w:t>pedestrian</w:t>
      </w:r>
      <w:r>
        <w:t xml:space="preserve">), Fahrradfahrer (Modus </w:t>
      </w:r>
      <w:r>
        <w:rPr>
          <w:i/>
          <w:iCs/>
        </w:rPr>
        <w:t>bicycle</w:t>
      </w:r>
      <w:r>
        <w:t xml:space="preserve">) oder motorisierten Straßenfahrzeug (Modus </w:t>
      </w:r>
      <w:r>
        <w:rPr>
          <w:i/>
          <w:iCs/>
        </w:rPr>
        <w:t>auto</w:t>
      </w:r>
      <w:r>
        <w:t xml:space="preserve">) aufgenommen wurde. Um den Matching-Modus vorherzusagen, wurde deshalb eine Vorklassifikation auf Basis zusammenfassender deskriptiver Merkmale der Sequenzen umgesetzt. Als Klassifikatoren wurden dabei Random-Forests genutzt, welche sich in einem vorangegangenen Vergleich mit SVMs im Zuge der Validierung durchsetzen konnten. </w:t>
      </w:r>
    </w:p>
    <w:p w14:paraId="770B7C2F" w14:textId="77777777" w:rsidR="00EB6D63" w:rsidRDefault="00EB6D63" w:rsidP="00EB6D63">
      <w:r>
        <w:t xml:space="preserve">Auf Basis der Vorhersage der Matching-Modi durch die Vorklassifikatoren erfolgte für jeden zuvor generierten Datensatz die Generierung eines weiteren Datensatzes durch ein Map-Matching aller enthaltenen Positionssequenzen und eine Neuberechnung der daraus abgeleiteten Bewegungsmerkmale. Die Resultate des Map-Matchings zeigten eine gute Anpassung der Positionssequenzen an das Straßennetz, die dem Anschein </w:t>
      </w:r>
      <w:proofErr w:type="gramStart"/>
      <w:r>
        <w:t>nach einen positiven Einfluss</w:t>
      </w:r>
      <w:proofErr w:type="gramEnd"/>
      <w:r>
        <w:t xml:space="preserve"> auf den Realismus stark verrauschter Sequenzen besaß. Beim Großteil der Sequenzen, waren allerdings nur geringe Unterschiede zwischen den Rohsequenzen und den angepassten Sequenzen erkennbar. In einigen Fällen war das Map-Matching fehlerhaft, insbesondere dann, wenn Matching-Modi falsch vorhergesagt wurden oder sich die Verkehrsteilnehmer bei der Aufzeichnung von Sequenzen abseits des verzeichneten Straßennetzes bewegten. </w:t>
      </w:r>
    </w:p>
    <w:p w14:paraId="0EA805BF" w14:textId="6D73B5A0" w:rsidR="00EB6D63" w:rsidRDefault="00EB6D63" w:rsidP="00EB6D63">
      <w:r>
        <w:t xml:space="preserve">Kapitel 8 widmete sich der vollständigen Klassifikation der Sequenzen entsprechend der vier betrachteten Verkehrsteilnehmertypen. Hierfür wurden zwei Ansätze umgesetzt. Der </w:t>
      </w:r>
      <w:r w:rsidRPr="00612273">
        <w:rPr>
          <w:i/>
          <w:iCs/>
        </w:rPr>
        <w:t xml:space="preserve">naive Klassifikationsansatz </w:t>
      </w:r>
      <w:r>
        <w:t xml:space="preserve">bestand darin, die bereits umgesetzte nicht-sequenzielle Vorklassifikation um eine Klasse zu erweitern, um somit auch motorisierte Fahrzeuge zu unterscheiden. Nach den hierfür nötigen Anpassungen und dem Training der Modelle erwies sich dieser jedoch schon im Zuge der Validierung als wenig vielversprechend. Deutlich erfolgsversprechender war der sequenzielle Klassifikationsansatz, der auf RNNs basierte. Hierbei handelt es sich um neuronale Netze, die durch Rückkopplungen dazu in der Lage sind, Sequenzen zu verarbeiten und dabei zeitlich codierte Informationen zu beachten. Eine Zusammenfassung der Sequenzen auf deskriptive Merkmale wie bei der Vorklassifikation ist somit nicht </w:t>
      </w:r>
      <w:r w:rsidR="007D3191">
        <w:t>notwendig</w:t>
      </w:r>
      <w:r>
        <w:t xml:space="preserve">. </w:t>
      </w:r>
    </w:p>
    <w:p w14:paraId="5EF12ECD" w14:textId="33B66091" w:rsidR="00EB6D63" w:rsidRDefault="00EB6D63" w:rsidP="00EB6D63">
      <w:r>
        <w:t xml:space="preserve">Zur Umsetzung des sequenziellen Klassifikationsansatzes wurde zunächst eine generalisierte RNN-Architektur ausgearbeitet, vorgestellt und implementiert. Auf Basis dieser Architektur erfolgte anschließend das Training und die Optimierung je eines Modells für jeden Datensatz und dessen zuvor mit Map-Matching vorverarbeitetes Pendant. Bereits bei der Validierung der </w:t>
      </w:r>
      <w:r>
        <w:lastRenderedPageBreak/>
        <w:t>Modelle fiel hierbei auf, dass eine Erhöhung des Aufnahmeintervalls auf zwei Sekunden anscheinend zu einer Steigerung der Klassifikationsqualität führt, da hierdurch vermutlich das relative Rauschen in den Sequenzen reduziert werden kann. Von einer weiteren Erhöhung ist jedoch abzuraten, da diese ggf. mit einem zu starken Informationsverlust bei der Berechnung der Bewegungsmerkmale einhergeht.</w:t>
      </w:r>
    </w:p>
    <w:p w14:paraId="659D5413" w14:textId="30CF006A" w:rsidR="00EB6D63" w:rsidRDefault="00EB6D63" w:rsidP="00EB6D63">
      <w:r>
        <w:t>Die Evaluierung der Verkehrsteilnehmerklassifikation und eine Beurteilung der Auswirkungen, die mit verschiedenen Sequenzlängen und einer Vorverarbeitung mittels Map-Matching einhergehen, erfolgte schließlich in Kapitel 9. Hierbei konnte eindeutig gezeigt werden, dass der sequenzielle dem naiven Klassifikationsansatz überlegen ist. Des Weiteren konnte aus der Evaluation abgeleitet werden, dass eine Erhöhung der Sequenzlänge einen stark positiven Einfluss auf die Klassifikationsleistung der rekurrenten neuronalen Netze besitzt. Gut funktioniert hierbei bereits eine Sequenzlänge von zwei Minuten (60 Datenpunkte). Als Richtwert sollte allerdings eine Sequenzlänge von vier Minuten (120 Datenpunkte) betrachtet werden, denn diese schöpft die Gedächtnisleistung der RNNs besser aus. Da RNNs dazu in der Lage sind, beliebige lang</w:t>
      </w:r>
      <w:r w:rsidR="00186F9A">
        <w:t>e</w:t>
      </w:r>
      <w:r>
        <w:t xml:space="preserve"> Sequenzen zu verarbeiten, können in der Praxis unter Hinnahme einer ggf. abnehmenden Klassifikationsqualität in Bezug auf motorisierte Fahrzeuge dennoch auch deutlich kürzere Sequenzen verarbeitet werden.</w:t>
      </w:r>
    </w:p>
    <w:p w14:paraId="5FAF426E" w14:textId="77777777" w:rsidR="00EB6D63" w:rsidRDefault="00EB6D63" w:rsidP="00EB6D63">
      <w:r>
        <w:t>Durch das Map-Matching der Sequenzen konnte im Allgemeinen keine Steigerung der Klassifikationsqualität festgestellt werden. Somit ist der Mehraufwand</w:t>
      </w:r>
      <w:r w:rsidRPr="00011F79">
        <w:t xml:space="preserve"> </w:t>
      </w:r>
      <w:r>
        <w:t xml:space="preserve">bei der Vorverarbeitung, der durch ein Map-Matching aller Sequenzen entsteht, in der Praxis nicht zu rechtfertigen. Da jedoch davon ausgegangen werden kann, dass das Map-Matching bei stärker verrauschten Sequenzen dennoch einen korrigierenden Effekt aufweist, sollte auf Basis der Erkenntnisse dieser Arbeit eine Hybridlösung untersucht werden, </w:t>
      </w:r>
      <w:proofErr w:type="gramStart"/>
      <w:r>
        <w:t>bei welcher Sequenzen</w:t>
      </w:r>
      <w:proofErr w:type="gramEnd"/>
      <w:r>
        <w:t xml:space="preserve"> oder Teile von Sequenzen nur dann mit Map-Matching vorverarbeitet werden, wenn ihre geschätzte GNSS-Genauigkeit einen gewissen Schwellenwert überschreitet. </w:t>
      </w:r>
    </w:p>
    <w:p w14:paraId="61945485" w14:textId="77777777" w:rsidR="00EB6D63" w:rsidRDefault="00EB6D63" w:rsidP="00EB6D63">
      <w:r>
        <w:t>Das insgesamt beste gefundene RNN-Modell konnte im Rahmen der Evaluierung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zwischen motorisierten Fahrzeugen, konnte durch das Modell erstaunlich gut bewältigt werden. Für Motorräder ergab sich hierbei eine Sensitivität von 0,71 und für Autos eine Sensitivität von 0,90. Verwechslungen erfolgten vor allem innerhalb der motorisierten Fahrzeugklassen. </w:t>
      </w:r>
    </w:p>
    <w:p w14:paraId="127B5500" w14:textId="77777777" w:rsidR="00EB6D63" w:rsidRDefault="00EB6D63" w:rsidP="00EB6D63">
      <w:r>
        <w:lastRenderedPageBreak/>
        <w:t xml:space="preserve">Damit erweisen sich RNNs als vielversprechende Möglichkeit zur </w:t>
      </w:r>
      <w:r w:rsidRPr="00C537D1">
        <w:t>Klassifikation von Verkehrsteilnehmern auf Basis von sequenziellen Positionsdaten</w:t>
      </w:r>
      <w:r>
        <w:t xml:space="preserve"> </w:t>
      </w:r>
      <w:r>
        <w:rPr>
          <w:rStyle w:val="Fett"/>
          <w:rFonts w:ascii="Roboto" w:hAnsi="Roboto"/>
          <w:color w:val="767676"/>
          <w:sz w:val="21"/>
          <w:szCs w:val="21"/>
          <w:shd w:val="clear" w:color="auto" w:fill="FFFFFF"/>
        </w:rPr>
        <w:t>–</w:t>
      </w:r>
      <w:r>
        <w:t xml:space="preserve"> auch im Rahmen der erweiterten Umfeldwahrnehmung autonomer Fahrzeuge zur Unterstützung bestehender Sensorsysteme. Allerdings sollte der in diese Arbeit realisierte Klassifikationsansatz für einen praxisnahen Einsatz noch deutlich erweitert werden. Aspekte, die hierbei nahezulegen sind, umfassen unter anderem eine Erweiterung der betrachteten Verkehrsteilnehmertypen, aber auch des allgemeinen Umfangs der Datenbasis, welche hier in vielerlei Hinsicht eingeschränkt war. In der Praxis muss insbesondere beachtet werden, dass ein Verkehrsteilnehmer die Art seiner Fortbewegung (und damit seine Klasse) zu jedem Zeitpunkt verändern kann. Dieser Umstand ist hier noch nicht abgebildet worden. Außerdem sollten zusätzliche Kategorisierungen erforscht werden, um darauf basierend weitere Schlussfolgerungen, bspw. in Bezug auf die Relevanz anderer Verkehrsteilnehmer, zu ziehen. </w:t>
      </w:r>
    </w:p>
    <w:p w14:paraId="0AA349DE" w14:textId="2F0D119A" w:rsidR="00066E17" w:rsidRDefault="00EB6D63" w:rsidP="00066E17">
      <w:r>
        <w:t xml:space="preserve">Abschließend sei erwähnt, dass auch eine allgemeine Umsetzbarkeitsprüfung dieses Ansatzes in der weiteren Forschung nicht an letzter Stelle stehen sollte. Infrastrukturell sollten im Hinblick auf die weitläufige Verbreitung von GNSS-Empfängern und den schrittweisen Ausbau des 5G-Netzes zwar bald schon die Möglichkeit zur Realisierung dieses Ansatzes gegeben sein, allerdings ist unklar, inwiefern ggf. andere </w:t>
      </w:r>
      <w:r>
        <w:rPr>
          <w:rStyle w:val="Fett"/>
          <w:rFonts w:ascii="Roboto" w:hAnsi="Roboto"/>
          <w:color w:val="767676"/>
          <w:sz w:val="21"/>
          <w:szCs w:val="21"/>
          <w:shd w:val="clear" w:color="auto" w:fill="FFFFFF"/>
        </w:rPr>
        <w:t>–</w:t>
      </w:r>
      <w:r>
        <w:t xml:space="preserve"> bspw. ethische, datenschutzbezogene oder rechtliche </w:t>
      </w:r>
      <w:r>
        <w:rPr>
          <w:rStyle w:val="Fett"/>
          <w:rFonts w:ascii="Roboto" w:hAnsi="Roboto"/>
          <w:color w:val="767676"/>
          <w:sz w:val="21"/>
          <w:szCs w:val="21"/>
          <w:shd w:val="clear" w:color="auto" w:fill="FFFFFF"/>
        </w:rPr>
        <w:t>–</w:t>
      </w:r>
      <w:r>
        <w:t xml:space="preserve"> Aspekte dieser Realisierung im Wege stehen könnten. </w:t>
      </w:r>
    </w:p>
    <w:p w14:paraId="0CD1A618" w14:textId="4362612E" w:rsidR="00814669" w:rsidRPr="00125476" w:rsidRDefault="00814669" w:rsidP="00814669">
      <w:pPr>
        <w:pStyle w:val="berschrift1"/>
        <w:numPr>
          <w:ilvl w:val="0"/>
          <w:numId w:val="0"/>
        </w:numPr>
        <w:rPr>
          <w:lang w:val="en-US"/>
        </w:rPr>
      </w:pPr>
      <w:bookmarkStart w:id="165" w:name="_Toc144726488"/>
      <w:proofErr w:type="spellStart"/>
      <w:r w:rsidRPr="00125476">
        <w:rPr>
          <w:lang w:val="en-US"/>
        </w:rPr>
        <w:lastRenderedPageBreak/>
        <w:t>Quellenverzeichnis</w:t>
      </w:r>
      <w:bookmarkEnd w:id="165"/>
      <w:proofErr w:type="spellEnd"/>
    </w:p>
    <w:sdt>
      <w:sdtPr>
        <w:tag w:val="CitaviBibliography"/>
        <w:id w:val="-586609109"/>
        <w:placeholder>
          <w:docPart w:val="DefaultPlaceholder_-1854013440"/>
        </w:placeholder>
      </w:sdtPr>
      <w:sdtContent>
        <w:p w14:paraId="50E8F28E" w14:textId="77777777" w:rsidR="00E51011" w:rsidRDefault="00814669" w:rsidP="00E51011">
          <w:pPr>
            <w:pStyle w:val="CitaviBibliographyEntry"/>
          </w:pPr>
          <w:r>
            <w:fldChar w:fldCharType="begin"/>
          </w:r>
          <w:r w:rsidRPr="00D76C2B">
            <w:rPr>
              <w:lang w:val="en-GB"/>
            </w:rPr>
            <w:instrText>ADDIN CitaviBibliography</w:instrText>
          </w:r>
          <w:r>
            <w:fldChar w:fldCharType="separate"/>
          </w:r>
          <w:r w:rsidR="00E51011" w:rsidRPr="00E51011">
            <w:rPr>
              <w:lang w:val="en-US"/>
            </w:rPr>
            <w:t>[1]</w:t>
          </w:r>
          <w:r w:rsidR="00E51011" w:rsidRPr="00E51011">
            <w:rPr>
              <w:lang w:val="en-US"/>
            </w:rPr>
            <w:tab/>
          </w:r>
          <w:bookmarkStart w:id="166" w:name="_CTVL0013603186579b04970937f6064970cd1d3"/>
          <w:r w:rsidR="00E51011" w:rsidRPr="00E51011">
            <w:rPr>
              <w:lang w:val="en-US"/>
            </w:rPr>
            <w:t>Gartner Inc.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E51011" w:rsidRPr="00E51011">
            <w:rPr>
              <w:lang w:val="en-US"/>
            </w:rPr>
            <w:t>Zugriff</w:t>
          </w:r>
          <w:proofErr w:type="spellEnd"/>
          <w:r w:rsidR="00E51011" w:rsidRPr="00E51011">
            <w:rPr>
              <w:lang w:val="en-US"/>
            </w:rPr>
            <w:t xml:space="preserve"> am: 20. </w:t>
          </w:r>
          <w:r w:rsidR="00E51011">
            <w:t>Juni 2023).</w:t>
          </w:r>
        </w:p>
        <w:bookmarkEnd w:id="166"/>
        <w:p w14:paraId="377C9424" w14:textId="77777777" w:rsidR="00E51011" w:rsidRDefault="00E51011" w:rsidP="00E51011">
          <w:pPr>
            <w:pStyle w:val="CitaviBibliographyEntry"/>
          </w:pPr>
          <w:r>
            <w:t>[2]</w:t>
          </w:r>
          <w:r>
            <w:tab/>
          </w:r>
          <w:bookmarkStart w:id="167" w:name="_CTVL0016714e6a8b31e4393921c2efbbda8587a"/>
          <w:r>
            <w:t>Innovations-Zentrum Region Kronach e.V. „5GKC: 5G basiertes Testfeld für das automatisierte Fahren.” https://​5gkc.net​/​ (Zugriff am: 20. Juni 2023).</w:t>
          </w:r>
        </w:p>
        <w:bookmarkEnd w:id="167"/>
        <w:p w14:paraId="052C73B7" w14:textId="77777777" w:rsidR="00E51011" w:rsidRDefault="00E51011" w:rsidP="00E51011">
          <w:pPr>
            <w:pStyle w:val="CitaviBibliographyEntry"/>
          </w:pPr>
          <w:r>
            <w:t>[3]</w:t>
          </w:r>
          <w:r>
            <w:tab/>
          </w:r>
          <w:bookmarkStart w:id="168"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68"/>
          <w:r>
            <w:t xml:space="preserve"> </w:t>
          </w:r>
          <w:r w:rsidRPr="00E51011">
            <w:rPr>
              <w:i/>
            </w:rPr>
            <w:t xml:space="preserve">Handbuch Fahrerassistenzsysteme: Grundlagen, Komponenten und Systeme für aktive Sicherheit und Komfort, </w:t>
          </w:r>
          <w:r w:rsidRPr="00E51011">
            <w:t>3. Aufl. Wiesbaden: Springer Vieweg, 2015. [Online]. Verfügbar unter: https://​ebookcentral.proquest.com​/​lib/​kxp/​</w:t>
          </w:r>
          <w:proofErr w:type="gramStart"/>
          <w:r w:rsidRPr="00E51011">
            <w:t>detail.action​</w:t>
          </w:r>
          <w:proofErr w:type="gramEnd"/>
          <w:r w:rsidRPr="00E51011">
            <w:t>?​docID=​1997888</w:t>
          </w:r>
        </w:p>
        <w:p w14:paraId="0438641E" w14:textId="77777777" w:rsidR="00E51011" w:rsidRPr="00E51011" w:rsidRDefault="00E51011" w:rsidP="00E51011">
          <w:pPr>
            <w:pStyle w:val="CitaviBibliographyEntry"/>
            <w:rPr>
              <w:lang w:val="en-US"/>
            </w:rPr>
          </w:pPr>
          <w:r w:rsidRPr="00E51011">
            <w:rPr>
              <w:lang w:val="en-US"/>
            </w:rPr>
            <w:t>[4]</w:t>
          </w:r>
          <w:r w:rsidRPr="00E51011">
            <w:rPr>
              <w:lang w:val="en-US"/>
            </w:rPr>
            <w:tab/>
          </w:r>
          <w:bookmarkStart w:id="169" w:name="_CTVL001c3ad1922bbaa4690a18753c802f82bad"/>
          <w:r w:rsidRPr="00E51011">
            <w:rPr>
              <w:lang w:val="en-US"/>
            </w:rPr>
            <w:t>E. D. Kaplan und C. J. Hegarty,</w:t>
          </w:r>
          <w:bookmarkEnd w:id="169"/>
          <w:r w:rsidRPr="00E51011">
            <w:rPr>
              <w:lang w:val="en-US"/>
            </w:rPr>
            <w:t xml:space="preserve"> </w:t>
          </w:r>
          <w:r w:rsidRPr="00E51011">
            <w:rPr>
              <w:i/>
              <w:lang w:val="en-US"/>
            </w:rPr>
            <w:t>Understanding GPS/GNSS: Principles and applications</w:t>
          </w:r>
          <w:r w:rsidRPr="00E51011">
            <w:rPr>
              <w:lang w:val="en-US"/>
            </w:rPr>
            <w:t>. Boston, London: Artech House, 2017.</w:t>
          </w:r>
        </w:p>
        <w:p w14:paraId="2054F64F" w14:textId="77777777" w:rsidR="00E51011" w:rsidRDefault="00E51011" w:rsidP="00E51011">
          <w:pPr>
            <w:pStyle w:val="CitaviBibliographyEntry"/>
          </w:pPr>
          <w:r w:rsidRPr="00E51011">
            <w:rPr>
              <w:lang w:val="en-US"/>
            </w:rPr>
            <w:t>[5]</w:t>
          </w:r>
          <w:r w:rsidRPr="00E51011">
            <w:rPr>
              <w:lang w:val="en-US"/>
            </w:rPr>
            <w:tab/>
          </w:r>
          <w:bookmarkStart w:id="170" w:name="_CTVL0017f104fa0073b4b0bb636bb25d3fae8ee"/>
          <w:r w:rsidRPr="00E51011">
            <w:rPr>
              <w:lang w:val="en-US"/>
            </w:rPr>
            <w:t>Wikipedia. „</w:t>
          </w:r>
          <w:proofErr w:type="spellStart"/>
          <w:r w:rsidRPr="00E51011">
            <w:rPr>
              <w:lang w:val="en-US"/>
            </w:rPr>
            <w:t>Globales</w:t>
          </w:r>
          <w:proofErr w:type="spellEnd"/>
          <w:r w:rsidRPr="00E51011">
            <w:rPr>
              <w:lang w:val="en-US"/>
            </w:rPr>
            <w:t xml:space="preserve"> </w:t>
          </w:r>
          <w:proofErr w:type="spellStart"/>
          <w:r w:rsidRPr="00E51011">
            <w:rPr>
              <w:lang w:val="en-US"/>
            </w:rPr>
            <w:t>Navigationssatellitensystem</w:t>
          </w:r>
          <w:proofErr w:type="spellEnd"/>
          <w:r w:rsidRPr="00E51011">
            <w:rPr>
              <w:lang w:val="en-US"/>
            </w:rPr>
            <w:t>.” https://​de.wikipedia.org​/​w/​index.php​?​title=​Globales_Navigationssatellitensystem&amp;​oldid=​233312836 (</w:t>
          </w:r>
          <w:proofErr w:type="spellStart"/>
          <w:r w:rsidRPr="00E51011">
            <w:rPr>
              <w:lang w:val="en-US"/>
            </w:rPr>
            <w:t>Zugriff</w:t>
          </w:r>
          <w:proofErr w:type="spellEnd"/>
          <w:r w:rsidRPr="00E51011">
            <w:rPr>
              <w:lang w:val="en-US"/>
            </w:rPr>
            <w:t xml:space="preserve"> am: 22. </w:t>
          </w:r>
          <w:r>
            <w:t>Juni 2023).</w:t>
          </w:r>
        </w:p>
        <w:bookmarkEnd w:id="170"/>
        <w:p w14:paraId="43E0DEA3" w14:textId="77777777" w:rsidR="00E51011" w:rsidRPr="00E51011" w:rsidRDefault="00E51011" w:rsidP="00E51011">
          <w:pPr>
            <w:pStyle w:val="CitaviBibliographyEntry"/>
            <w:rPr>
              <w:lang w:val="en-US"/>
            </w:rPr>
          </w:pPr>
          <w:r>
            <w:t>[6]</w:t>
          </w:r>
          <w:r>
            <w:tab/>
          </w:r>
          <w:bookmarkStart w:id="171" w:name="_CTVL0017f51b3d680c746ea8881fa17a94c35b4"/>
          <w:proofErr w:type="spellStart"/>
          <w:r>
            <w:t>MagicMaps</w:t>
          </w:r>
          <w:proofErr w:type="spellEnd"/>
          <w:r>
            <w:t xml:space="preserve">. „Wie funktioniert Satellitennavigation?” https://​www.magicmaps.de​/​gnss-​wissen/​wie-​funktioniert-​gps (Zugriff am: 22. </w:t>
          </w:r>
          <w:r w:rsidRPr="00E51011">
            <w:rPr>
              <w:lang w:val="en-US"/>
            </w:rPr>
            <w:t>Juni 2023).</w:t>
          </w:r>
        </w:p>
        <w:bookmarkEnd w:id="171"/>
        <w:p w14:paraId="0083B4F3" w14:textId="77777777" w:rsidR="00E51011" w:rsidRPr="00E51011" w:rsidRDefault="00E51011" w:rsidP="00E51011">
          <w:pPr>
            <w:pStyle w:val="CitaviBibliographyEntry"/>
            <w:rPr>
              <w:lang w:val="en-US"/>
            </w:rPr>
          </w:pPr>
          <w:r w:rsidRPr="00E51011">
            <w:rPr>
              <w:lang w:val="en-US"/>
            </w:rPr>
            <w:t>[7]</w:t>
          </w:r>
          <w:r w:rsidRPr="00E51011">
            <w:rPr>
              <w:lang w:val="en-US"/>
            </w:rPr>
            <w:tab/>
          </w:r>
          <w:bookmarkStart w:id="172" w:name="_CTVL001da765fb362ee4a9aa10116cf16c22eb4"/>
          <w:r w:rsidRPr="00E51011">
            <w:rPr>
              <w:lang w:val="en-US"/>
            </w:rPr>
            <w:t xml:space="preserve">N. Zhu, J. Marais, D. </w:t>
          </w:r>
          <w:proofErr w:type="spellStart"/>
          <w:r w:rsidRPr="00E51011">
            <w:rPr>
              <w:lang w:val="en-US"/>
            </w:rPr>
            <w:t>Betaille</w:t>
          </w:r>
          <w:proofErr w:type="spellEnd"/>
          <w:r w:rsidRPr="00E51011">
            <w:rPr>
              <w:lang w:val="en-US"/>
            </w:rPr>
            <w:t xml:space="preserve"> und M. </w:t>
          </w:r>
          <w:proofErr w:type="spellStart"/>
          <w:r w:rsidRPr="00E51011">
            <w:rPr>
              <w:lang w:val="en-US"/>
            </w:rPr>
            <w:t>Berbineau</w:t>
          </w:r>
          <w:proofErr w:type="spellEnd"/>
          <w:r w:rsidRPr="00E51011">
            <w:rPr>
              <w:lang w:val="en-US"/>
            </w:rPr>
            <w:t xml:space="preserve">, „GNSS Position Integrity in Urban Environments: A Review of </w:t>
          </w:r>
          <w:proofErr w:type="gramStart"/>
          <w:r w:rsidRPr="00E51011">
            <w:rPr>
              <w:lang w:val="en-US"/>
            </w:rPr>
            <w:t>Literature,“</w:t>
          </w:r>
          <w:bookmarkEnd w:id="172"/>
          <w:proofErr w:type="gramEnd"/>
          <w:r w:rsidRPr="00E51011">
            <w:rPr>
              <w:lang w:val="en-US"/>
            </w:rPr>
            <w:t xml:space="preserve"> </w:t>
          </w:r>
          <w:r w:rsidRPr="00E51011">
            <w:rPr>
              <w:i/>
              <w:lang w:val="en-US"/>
            </w:rPr>
            <w:t xml:space="preserve">IEEE Trans. </w:t>
          </w:r>
          <w:proofErr w:type="spellStart"/>
          <w:r w:rsidRPr="00E51011">
            <w:rPr>
              <w:i/>
              <w:lang w:val="en-US"/>
            </w:rPr>
            <w:t>Intell</w:t>
          </w:r>
          <w:proofErr w:type="spellEnd"/>
          <w:r w:rsidRPr="00E51011">
            <w:rPr>
              <w:i/>
              <w:lang w:val="en-US"/>
            </w:rPr>
            <w:t>. Transport. Syst.</w:t>
          </w:r>
          <w:r w:rsidRPr="00E51011">
            <w:rPr>
              <w:lang w:val="en-US"/>
            </w:rPr>
            <w:t xml:space="preserve">, Jg. 19, Nr. 9, S. 2762–2778, 2018, </w:t>
          </w:r>
          <w:proofErr w:type="spellStart"/>
          <w:r w:rsidRPr="00E51011">
            <w:rPr>
              <w:lang w:val="en-US"/>
            </w:rPr>
            <w:t>doi</w:t>
          </w:r>
          <w:proofErr w:type="spellEnd"/>
          <w:r w:rsidRPr="00E51011">
            <w:rPr>
              <w:lang w:val="en-US"/>
            </w:rPr>
            <w:t>: 10.1109/TITS.2017.2766768.</w:t>
          </w:r>
        </w:p>
        <w:p w14:paraId="22982B3B" w14:textId="77777777" w:rsidR="00E51011" w:rsidRPr="00E51011" w:rsidRDefault="00E51011" w:rsidP="00E51011">
          <w:pPr>
            <w:pStyle w:val="CitaviBibliographyEntry"/>
            <w:rPr>
              <w:lang w:val="en-US"/>
            </w:rPr>
          </w:pPr>
          <w:r w:rsidRPr="00E51011">
            <w:rPr>
              <w:lang w:val="en-US"/>
            </w:rPr>
            <w:t>[8]</w:t>
          </w:r>
          <w:r w:rsidRPr="00E51011">
            <w:rPr>
              <w:lang w:val="en-US"/>
            </w:rPr>
            <w:tab/>
          </w:r>
          <w:bookmarkStart w:id="173" w:name="_CTVL001a21226a1a8b144fb993f0ad3fb6ffba8"/>
          <w:r w:rsidRPr="00E51011">
            <w:rPr>
              <w:lang w:val="en-US"/>
            </w:rPr>
            <w:t xml:space="preserve">S. Saki und T. Hagen, „A Practical Guide to an Open-Source Map-Matching Approach for Big GPS </w:t>
          </w:r>
          <w:proofErr w:type="gramStart"/>
          <w:r w:rsidRPr="00E51011">
            <w:rPr>
              <w:lang w:val="en-US"/>
            </w:rPr>
            <w:t>Data,“</w:t>
          </w:r>
          <w:bookmarkEnd w:id="173"/>
          <w:proofErr w:type="gramEnd"/>
          <w:r w:rsidRPr="00E51011">
            <w:rPr>
              <w:lang w:val="en-US"/>
            </w:rPr>
            <w:t xml:space="preserve"> </w:t>
          </w:r>
          <w:r w:rsidRPr="00E51011">
            <w:rPr>
              <w:i/>
              <w:lang w:val="en-US"/>
            </w:rPr>
            <w:t>SN Computer Science</w:t>
          </w:r>
          <w:r w:rsidRPr="00E51011">
            <w:rPr>
              <w:lang w:val="en-US"/>
            </w:rPr>
            <w:t xml:space="preserve">, Jg. 3, Nr. 5, 2022, Art. Nr. 415, </w:t>
          </w:r>
          <w:proofErr w:type="spellStart"/>
          <w:r w:rsidRPr="00E51011">
            <w:rPr>
              <w:lang w:val="en-US"/>
            </w:rPr>
            <w:t>doi</w:t>
          </w:r>
          <w:proofErr w:type="spellEnd"/>
          <w:r w:rsidRPr="00E51011">
            <w:rPr>
              <w:lang w:val="en-US"/>
            </w:rPr>
            <w:t>: 10.1007/s42979-022-01340-5.</w:t>
          </w:r>
        </w:p>
        <w:p w14:paraId="1722B2F0" w14:textId="77777777" w:rsidR="00E51011" w:rsidRDefault="00E51011" w:rsidP="00E51011">
          <w:pPr>
            <w:pStyle w:val="CitaviBibliographyEntry"/>
          </w:pPr>
          <w:r w:rsidRPr="00E51011">
            <w:rPr>
              <w:lang w:val="en-US"/>
            </w:rPr>
            <w:t>[9]</w:t>
          </w:r>
          <w:r w:rsidRPr="00E51011">
            <w:rPr>
              <w:lang w:val="en-US"/>
            </w:rPr>
            <w:tab/>
          </w:r>
          <w:bookmarkStart w:id="174" w:name="_CTVL001b467f668897941c7a2bb98db80ada867"/>
          <w:r w:rsidRPr="00E51011">
            <w:rPr>
              <w:lang w:val="en-US"/>
            </w:rPr>
            <w:t xml:space="preserve">P. Chao, Y. Xu, W. Hua und X. Zhou, „A Survey on Map-Matching </w:t>
          </w:r>
          <w:proofErr w:type="gramStart"/>
          <w:r w:rsidRPr="00E51011">
            <w:rPr>
              <w:lang w:val="en-US"/>
            </w:rPr>
            <w:t>Algorithms,“</w:t>
          </w:r>
          <w:proofErr w:type="gramEnd"/>
          <w:r w:rsidRPr="00E51011">
            <w:rPr>
              <w:lang w:val="en-US"/>
            </w:rPr>
            <w:t xml:space="preserve"> </w:t>
          </w:r>
          <w:proofErr w:type="spellStart"/>
          <w:r w:rsidRPr="00E51011">
            <w:rPr>
              <w:lang w:val="en-US"/>
            </w:rPr>
            <w:t>Okt</w:t>
          </w:r>
          <w:proofErr w:type="spellEnd"/>
          <w:r w:rsidRPr="00E51011">
            <w:rPr>
              <w:lang w:val="en-US"/>
            </w:rPr>
            <w:t xml:space="preserve">. 2019. </w:t>
          </w:r>
          <w:r>
            <w:t>[Online]. Verfügbar unter: https://​arxiv.org​/​pdf/​1910.13065</w:t>
          </w:r>
        </w:p>
        <w:bookmarkEnd w:id="174"/>
        <w:p w14:paraId="392C77F8" w14:textId="77777777" w:rsidR="00E51011" w:rsidRDefault="00E51011" w:rsidP="00E51011">
          <w:pPr>
            <w:pStyle w:val="CitaviBibliographyEntry"/>
          </w:pPr>
          <w:r>
            <w:t>[10]</w:t>
          </w:r>
          <w:r>
            <w:tab/>
          </w:r>
          <w:bookmarkStart w:id="175"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75"/>
        <w:p w14:paraId="29E17A18" w14:textId="77777777" w:rsidR="00E51011" w:rsidRDefault="00E51011" w:rsidP="00E51011">
          <w:pPr>
            <w:pStyle w:val="CitaviBibliographyEntry"/>
          </w:pPr>
          <w:r>
            <w:t>[11]</w:t>
          </w:r>
          <w:r>
            <w:tab/>
          </w:r>
          <w:bookmarkStart w:id="176" w:name="_CTVL0013d992f5979ee4145a2f7e5b22d949ea3"/>
          <w:r>
            <w:t xml:space="preserve">A. </w:t>
          </w:r>
          <w:proofErr w:type="spellStart"/>
          <w:r>
            <w:t>Géron</w:t>
          </w:r>
          <w:proofErr w:type="spellEnd"/>
          <w:r>
            <w:t>,</w:t>
          </w:r>
          <w:bookmarkEnd w:id="176"/>
          <w:r>
            <w:t xml:space="preserve"> </w:t>
          </w:r>
          <w:r w:rsidRPr="00E51011">
            <w:rPr>
              <w:i/>
            </w:rPr>
            <w:t xml:space="preserve">Praxiseinstieg Machine Learning mit Scikit-Learn, Keras und TensorFlow: Konzepte, Tools und Techniken für intelligente Systeme, </w:t>
          </w:r>
          <w:r w:rsidRPr="00E51011">
            <w:t>2. Aufl. Heidelberg: O'Reilly, 2020.</w:t>
          </w:r>
        </w:p>
        <w:p w14:paraId="07682748" w14:textId="77777777" w:rsidR="00E51011" w:rsidRPr="00E51011" w:rsidRDefault="00E51011" w:rsidP="00E51011">
          <w:pPr>
            <w:pStyle w:val="CitaviBibliographyEntry"/>
            <w:rPr>
              <w:lang w:val="en-US"/>
            </w:rPr>
          </w:pPr>
          <w:r w:rsidRPr="00E51011">
            <w:rPr>
              <w:lang w:val="en-US"/>
            </w:rPr>
            <w:lastRenderedPageBreak/>
            <w:t>[12]</w:t>
          </w:r>
          <w:r w:rsidRPr="00E51011">
            <w:rPr>
              <w:lang w:val="en-US"/>
            </w:rPr>
            <w:tab/>
          </w:r>
          <w:bookmarkStart w:id="177" w:name="_CTVL00134833ffae8bb46c8b775f068c74cd599"/>
          <w:r w:rsidRPr="00E51011">
            <w:rPr>
              <w:lang w:val="en-US"/>
            </w:rPr>
            <w:t xml:space="preserve">M. </w:t>
          </w:r>
          <w:proofErr w:type="spellStart"/>
          <w:r w:rsidRPr="00E51011">
            <w:rPr>
              <w:lang w:val="en-US"/>
            </w:rPr>
            <w:t>Grandini</w:t>
          </w:r>
          <w:proofErr w:type="spellEnd"/>
          <w:r w:rsidRPr="00E51011">
            <w:rPr>
              <w:lang w:val="en-US"/>
            </w:rPr>
            <w:t xml:space="preserve">, E. Bagli und G. </w:t>
          </w:r>
          <w:proofErr w:type="spellStart"/>
          <w:r w:rsidRPr="00E51011">
            <w:rPr>
              <w:lang w:val="en-US"/>
            </w:rPr>
            <w:t>Visani</w:t>
          </w:r>
          <w:proofErr w:type="spellEnd"/>
          <w:r w:rsidRPr="00E51011">
            <w:rPr>
              <w:lang w:val="en-US"/>
            </w:rPr>
            <w:t xml:space="preserve">, „Metrics for Multi-Class Classification: an </w:t>
          </w:r>
          <w:proofErr w:type="gramStart"/>
          <w:r w:rsidRPr="00E51011">
            <w:rPr>
              <w:lang w:val="en-US"/>
            </w:rPr>
            <w:t>Overview,“</w:t>
          </w:r>
          <w:proofErr w:type="gramEnd"/>
          <w:r w:rsidRPr="00E51011">
            <w:rPr>
              <w:lang w:val="en-US"/>
            </w:rPr>
            <w:t xml:space="preserve"> Aug. 2020. [Online]. </w:t>
          </w:r>
          <w:proofErr w:type="spellStart"/>
          <w:r w:rsidRPr="00E51011">
            <w:rPr>
              <w:lang w:val="en-US"/>
            </w:rPr>
            <w:t>Verfügbar</w:t>
          </w:r>
          <w:proofErr w:type="spellEnd"/>
          <w:r w:rsidRPr="00E51011">
            <w:rPr>
              <w:lang w:val="en-US"/>
            </w:rPr>
            <w:t xml:space="preserve"> </w:t>
          </w:r>
          <w:proofErr w:type="spellStart"/>
          <w:r w:rsidRPr="00E51011">
            <w:rPr>
              <w:lang w:val="en-US"/>
            </w:rPr>
            <w:t>unter</w:t>
          </w:r>
          <w:proofErr w:type="spellEnd"/>
          <w:r w:rsidRPr="00E51011">
            <w:rPr>
              <w:lang w:val="en-US"/>
            </w:rPr>
            <w:t>: https://​arxiv.org​/​pdf/​2008.05756</w:t>
          </w:r>
        </w:p>
        <w:bookmarkEnd w:id="177"/>
        <w:p w14:paraId="4D84855F" w14:textId="77777777" w:rsidR="00E51011" w:rsidRDefault="00E51011" w:rsidP="00E51011">
          <w:pPr>
            <w:pStyle w:val="CitaviBibliographyEntry"/>
          </w:pPr>
          <w:r w:rsidRPr="00E51011">
            <w:rPr>
              <w:lang w:val="en-US"/>
            </w:rPr>
            <w:t>[13]</w:t>
          </w:r>
          <w:r w:rsidRPr="00E51011">
            <w:rPr>
              <w:lang w:val="en-US"/>
            </w:rPr>
            <w:tab/>
          </w:r>
          <w:bookmarkStart w:id="178" w:name="_CTVL00126b06b01395e47c08df66a3ce6b85910"/>
          <w:r w:rsidRPr="00E51011">
            <w:rPr>
              <w:lang w:val="en-US"/>
            </w:rPr>
            <w:t xml:space="preserve">A. Mammone, M. Turchi und N. </w:t>
          </w:r>
          <w:proofErr w:type="spellStart"/>
          <w:r w:rsidRPr="00E51011">
            <w:rPr>
              <w:lang w:val="en-US"/>
            </w:rPr>
            <w:t>Cristianini</w:t>
          </w:r>
          <w:proofErr w:type="spellEnd"/>
          <w:r w:rsidRPr="00E51011">
            <w:rPr>
              <w:lang w:val="en-US"/>
            </w:rPr>
            <w:t xml:space="preserve">, „Support vector </w:t>
          </w:r>
          <w:proofErr w:type="gramStart"/>
          <w:r w:rsidRPr="00E51011">
            <w:rPr>
              <w:lang w:val="en-US"/>
            </w:rPr>
            <w:t>machines,“</w:t>
          </w:r>
          <w:bookmarkEnd w:id="178"/>
          <w:proofErr w:type="gramEnd"/>
          <w:r w:rsidRPr="00E51011">
            <w:rPr>
              <w:lang w:val="en-US"/>
            </w:rPr>
            <w:t xml:space="preserve"> </w:t>
          </w:r>
          <w:r w:rsidRPr="00E51011">
            <w:rPr>
              <w:i/>
              <w:lang w:val="en-US"/>
            </w:rPr>
            <w:t>WIREs Computational Statistics</w:t>
          </w:r>
          <w:r w:rsidRPr="00E51011">
            <w:rPr>
              <w:lang w:val="en-US"/>
            </w:rPr>
            <w:t xml:space="preserve">, Jg. 1, Nr. 3, S. 283–289, 2009. </w:t>
          </w:r>
          <w:proofErr w:type="spellStart"/>
          <w:r w:rsidRPr="00E51011">
            <w:rPr>
              <w:lang w:val="en-US"/>
            </w:rPr>
            <w:t>doi</w:t>
          </w:r>
          <w:proofErr w:type="spellEnd"/>
          <w:r w:rsidRPr="00E51011">
            <w:rPr>
              <w:lang w:val="en-US"/>
            </w:rPr>
            <w:t xml:space="preserve">: 10.1002/wics.49. </w:t>
          </w:r>
          <w:r w:rsidRPr="00E51011">
            <w:t>[Online]. Verfügbar unter: https://​wires.onlinelibrary.wiley.com​/​doi/​pdfdirect/​10.1002/​wics.49​?​download=​true</w:t>
          </w:r>
        </w:p>
        <w:p w14:paraId="0A847C99" w14:textId="77777777" w:rsidR="00E51011" w:rsidRDefault="00E51011" w:rsidP="00E51011">
          <w:pPr>
            <w:pStyle w:val="CitaviBibliographyEntry"/>
          </w:pPr>
          <w:r w:rsidRPr="00E51011">
            <w:rPr>
              <w:lang w:val="en-US"/>
            </w:rPr>
            <w:t>[14]</w:t>
          </w:r>
          <w:r w:rsidRPr="00E51011">
            <w:rPr>
              <w:lang w:val="en-US"/>
            </w:rPr>
            <w:tab/>
          </w:r>
          <w:bookmarkStart w:id="179" w:name="_CTVL001b00da318389b404192344c42c92c66e4"/>
          <w:r w:rsidRPr="00E51011">
            <w:rPr>
              <w:lang w:val="en-US"/>
            </w:rPr>
            <w:t xml:space="preserve">J. Ali, R. Khan, N. Ahmad und I. Maqsood, „Random Forests and Decision </w:t>
          </w:r>
          <w:proofErr w:type="gramStart"/>
          <w:r w:rsidRPr="00E51011">
            <w:rPr>
              <w:lang w:val="en-US"/>
            </w:rPr>
            <w:t>Trees,“</w:t>
          </w:r>
          <w:bookmarkEnd w:id="179"/>
          <w:proofErr w:type="gramEnd"/>
          <w:r w:rsidRPr="00E51011">
            <w:rPr>
              <w:lang w:val="en-US"/>
            </w:rPr>
            <w:t xml:space="preserve"> </w:t>
          </w:r>
          <w:r w:rsidRPr="00E51011">
            <w:rPr>
              <w:i/>
              <w:lang w:val="en-US"/>
            </w:rPr>
            <w:t>IJCSI International Journal of Computer Science Issues</w:t>
          </w:r>
          <w:r w:rsidRPr="00E51011">
            <w:rPr>
              <w:lang w:val="en-US"/>
            </w:rPr>
            <w:t xml:space="preserve">, Jg. 9, Nr. 3, 2012, Art. Nr. 5. </w:t>
          </w:r>
          <w:r w:rsidRPr="00E51011">
            <w:t>[Online]. Verfügbar unter: https://​www.uetpeshawar.edu.pk​/​TRP-​G/​Dr.Nasir-​Ahmad-​TRP/​Journals/​2012/​Random%20Forests%20and%20Decision%20Trees.pdf</w:t>
          </w:r>
        </w:p>
        <w:p w14:paraId="014355CE" w14:textId="77777777" w:rsidR="00E51011" w:rsidRPr="00E51011" w:rsidRDefault="00E51011" w:rsidP="00E51011">
          <w:pPr>
            <w:pStyle w:val="CitaviBibliographyEntry"/>
            <w:rPr>
              <w:lang w:val="en-US"/>
            </w:rPr>
          </w:pPr>
          <w:r w:rsidRPr="00E51011">
            <w:rPr>
              <w:lang w:val="en-US"/>
            </w:rPr>
            <w:t>[15]</w:t>
          </w:r>
          <w:r w:rsidRPr="00E51011">
            <w:rPr>
              <w:lang w:val="en-US"/>
            </w:rPr>
            <w:tab/>
          </w:r>
          <w:bookmarkStart w:id="180" w:name="_CTVL0011a41ca57e0cf408eaff41d383455eabe"/>
          <w:r w:rsidRPr="00E51011">
            <w:rPr>
              <w:lang w:val="en-US"/>
            </w:rPr>
            <w:t xml:space="preserve">M. Simoncini, L. </w:t>
          </w:r>
          <w:proofErr w:type="spellStart"/>
          <w:r w:rsidRPr="00E51011">
            <w:rPr>
              <w:lang w:val="en-US"/>
            </w:rPr>
            <w:t>Taccari</w:t>
          </w:r>
          <w:proofErr w:type="spellEnd"/>
          <w:r w:rsidRPr="00E51011">
            <w:rPr>
              <w:lang w:val="en-US"/>
            </w:rPr>
            <w:t xml:space="preserve">, F. Sambo, L. </w:t>
          </w:r>
          <w:proofErr w:type="spellStart"/>
          <w:r w:rsidRPr="00E51011">
            <w:rPr>
              <w:lang w:val="en-US"/>
            </w:rPr>
            <w:t>Bravi</w:t>
          </w:r>
          <w:proofErr w:type="spellEnd"/>
          <w:r w:rsidRPr="00E51011">
            <w:rPr>
              <w:lang w:val="en-US"/>
            </w:rPr>
            <w:t xml:space="preserve">, S. Salti und A. Lori, „Vehicle Classification from Low-Frequency GPS Data with Recurrent Neural </w:t>
          </w:r>
          <w:proofErr w:type="gramStart"/>
          <w:r w:rsidRPr="00E51011">
            <w:rPr>
              <w:lang w:val="en-US"/>
            </w:rPr>
            <w:t>Networks,“</w:t>
          </w:r>
          <w:bookmarkEnd w:id="180"/>
          <w:proofErr w:type="gramEnd"/>
          <w:r w:rsidRPr="00E51011">
            <w:rPr>
              <w:lang w:val="en-US"/>
            </w:rPr>
            <w:t xml:space="preserve"> </w:t>
          </w:r>
          <w:r w:rsidRPr="00E51011">
            <w:rPr>
              <w:i/>
              <w:lang w:val="en-US"/>
            </w:rPr>
            <w:t>Transportation Research Part C: Emerging Technologies</w:t>
          </w:r>
          <w:r w:rsidRPr="00E51011">
            <w:rPr>
              <w:lang w:val="en-US"/>
            </w:rPr>
            <w:t xml:space="preserve">, Jg. 91, S. 176–191, 2018, </w:t>
          </w:r>
          <w:proofErr w:type="spellStart"/>
          <w:r w:rsidRPr="00E51011">
            <w:rPr>
              <w:lang w:val="en-US"/>
            </w:rPr>
            <w:t>doi</w:t>
          </w:r>
          <w:proofErr w:type="spellEnd"/>
          <w:r w:rsidRPr="00E51011">
            <w:rPr>
              <w:lang w:val="en-US"/>
            </w:rPr>
            <w:t>: 10.1016/j.trc.2018.03.024.</w:t>
          </w:r>
        </w:p>
        <w:p w14:paraId="619A998D" w14:textId="77777777" w:rsidR="00E51011" w:rsidRDefault="00E51011" w:rsidP="00E51011">
          <w:pPr>
            <w:pStyle w:val="CitaviBibliographyEntry"/>
          </w:pPr>
          <w:r w:rsidRPr="00E51011">
            <w:rPr>
              <w:lang w:val="en-US"/>
            </w:rPr>
            <w:t>[16]</w:t>
          </w:r>
          <w:r w:rsidRPr="00E51011">
            <w:rPr>
              <w:lang w:val="en-US"/>
            </w:rPr>
            <w:tab/>
          </w:r>
          <w:bookmarkStart w:id="181" w:name="_CTVL00122e26bf3fbde4762be3dd2cc52978cfa"/>
          <w:r w:rsidRPr="00E51011">
            <w:rPr>
              <w:lang w:val="en-US"/>
            </w:rPr>
            <w:t xml:space="preserve">M. Nielsen, „Neural Networks and Deep </w:t>
          </w:r>
          <w:proofErr w:type="gramStart"/>
          <w:r w:rsidRPr="00E51011">
            <w:rPr>
              <w:lang w:val="en-US"/>
            </w:rPr>
            <w:t>Learning,“</w:t>
          </w:r>
          <w:proofErr w:type="gramEnd"/>
          <w:r w:rsidRPr="00E51011">
            <w:rPr>
              <w:lang w:val="en-US"/>
            </w:rPr>
            <w:t xml:space="preserve"> 2019. </w:t>
          </w:r>
          <w:r>
            <w:t>[Online]. Verfügbar unter: https://​static.latexstudio.net​/​article/​2018/​0912/​neuralnetworksanddeeplearning.pdf</w:t>
          </w:r>
        </w:p>
        <w:bookmarkEnd w:id="181"/>
        <w:p w14:paraId="22AFF578" w14:textId="77777777" w:rsidR="00E51011" w:rsidRDefault="00E51011" w:rsidP="00E51011">
          <w:pPr>
            <w:pStyle w:val="CitaviBibliographyEntry"/>
          </w:pPr>
          <w:r>
            <w:t>[17]</w:t>
          </w:r>
          <w:r>
            <w:tab/>
          </w:r>
          <w:bookmarkStart w:id="182" w:name="_CTVL001ca5ce875f77c4314b76e757836d419ea"/>
          <w:r>
            <w:t xml:space="preserve">Q. </w:t>
          </w:r>
          <w:proofErr w:type="spellStart"/>
          <w:r>
            <w:t>Bingfeng</w:t>
          </w:r>
          <w:proofErr w:type="spellEnd"/>
          <w:r>
            <w:t xml:space="preserve">.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82"/>
        <w:p w14:paraId="5D44424E" w14:textId="77777777" w:rsidR="00E51011" w:rsidRDefault="00E51011" w:rsidP="00E51011">
          <w:pPr>
            <w:pStyle w:val="CitaviBibliographyEntry"/>
          </w:pPr>
          <w:r>
            <w:t>[18]</w:t>
          </w:r>
          <w:r>
            <w:tab/>
          </w:r>
          <w:bookmarkStart w:id="183" w:name="_CTVL00134da7537128b43e892de5fecf0a66075"/>
          <w:r>
            <w:t>S. Hochreiter und J. Schmidhuber, „Long Short-Term Memory,“</w:t>
          </w:r>
          <w:bookmarkEnd w:id="183"/>
          <w:r>
            <w:t xml:space="preserve"> </w:t>
          </w:r>
          <w:r w:rsidRPr="00E51011">
            <w:rPr>
              <w:i/>
            </w:rPr>
            <w:t xml:space="preserve">Neural </w:t>
          </w:r>
          <w:proofErr w:type="spellStart"/>
          <w:r w:rsidRPr="00E51011">
            <w:rPr>
              <w:i/>
            </w:rPr>
            <w:t>computation</w:t>
          </w:r>
          <w:proofErr w:type="spellEnd"/>
          <w:r w:rsidRPr="00E51011">
            <w:t xml:space="preserve">, Jg. 9, Nr. 8, S. 1735–1780, 1997, </w:t>
          </w:r>
          <w:proofErr w:type="spellStart"/>
          <w:r w:rsidRPr="00E51011">
            <w:t>doi</w:t>
          </w:r>
          <w:proofErr w:type="spellEnd"/>
          <w:r w:rsidRPr="00E51011">
            <w:t>: 10.1162/neco.1997.9.8.1735.</w:t>
          </w:r>
        </w:p>
        <w:p w14:paraId="5443CAFD" w14:textId="77777777" w:rsidR="00E51011" w:rsidRPr="00E51011" w:rsidRDefault="00E51011" w:rsidP="00E51011">
          <w:pPr>
            <w:pStyle w:val="CitaviBibliographyEntry"/>
            <w:rPr>
              <w:lang w:val="en-US"/>
            </w:rPr>
          </w:pPr>
          <w:r>
            <w:t>[19]</w:t>
          </w:r>
          <w:r>
            <w:tab/>
          </w:r>
          <w:bookmarkStart w:id="184" w:name="_CTVL001848fbb30e60546198ff9ecfdff0b87b4"/>
          <w:r>
            <w:t xml:space="preserve">Valhalla. „Map Matching API.” https://​valhalla.github.io​/​valhalla/​api/​map-​matching/​api-​reference (Zugriff am: 4. </w:t>
          </w:r>
          <w:r w:rsidRPr="00E51011">
            <w:rPr>
              <w:lang w:val="en-US"/>
            </w:rPr>
            <w:t>September 2023).</w:t>
          </w:r>
        </w:p>
        <w:bookmarkEnd w:id="184"/>
        <w:p w14:paraId="0A5010DA" w14:textId="77777777" w:rsidR="00E51011" w:rsidRPr="00E51011" w:rsidRDefault="00E51011" w:rsidP="00E51011">
          <w:pPr>
            <w:pStyle w:val="CitaviBibliographyEntry"/>
            <w:rPr>
              <w:lang w:val="en-US"/>
            </w:rPr>
          </w:pPr>
          <w:r w:rsidRPr="00E51011">
            <w:rPr>
              <w:lang w:val="en-US"/>
            </w:rPr>
            <w:t>[20]</w:t>
          </w:r>
          <w:r w:rsidRPr="00E51011">
            <w:rPr>
              <w:lang w:val="en-US"/>
            </w:rPr>
            <w:tab/>
          </w:r>
          <w:bookmarkStart w:id="185" w:name="_CTVL00156042667dc3543b3ab076992cd15f72c"/>
          <w:r w:rsidRPr="00E51011">
            <w:rPr>
              <w:lang w:val="en-US"/>
            </w:rPr>
            <w:t>Python Foundation. „General Python FAQ.” https://​docs.python.org​/​3/​faq/​general.html (</w:t>
          </w:r>
          <w:proofErr w:type="spellStart"/>
          <w:r w:rsidRPr="00E51011">
            <w:rPr>
              <w:lang w:val="en-US"/>
            </w:rPr>
            <w:t>Zugriff</w:t>
          </w:r>
          <w:proofErr w:type="spellEnd"/>
          <w:r w:rsidRPr="00E51011">
            <w:rPr>
              <w:lang w:val="en-US"/>
            </w:rPr>
            <w:t xml:space="preserve"> am: 24. Juni 2023).</w:t>
          </w:r>
        </w:p>
        <w:bookmarkEnd w:id="185"/>
        <w:p w14:paraId="55CEBC3D" w14:textId="77777777" w:rsidR="00E51011" w:rsidRDefault="00E51011" w:rsidP="00E51011">
          <w:pPr>
            <w:pStyle w:val="CitaviBibliographyEntry"/>
          </w:pPr>
          <w:r w:rsidRPr="00E51011">
            <w:rPr>
              <w:lang w:val="en-US"/>
            </w:rPr>
            <w:t>[21]</w:t>
          </w:r>
          <w:r w:rsidRPr="00E51011">
            <w:rPr>
              <w:lang w:val="en-US"/>
            </w:rPr>
            <w:tab/>
          </w:r>
          <w:bookmarkStart w:id="186" w:name="_CTVL00181b07c3e5802477fab77c4e6a73bdf0b"/>
          <w:r w:rsidRPr="00E51011">
            <w:rPr>
              <w:lang w:val="en-US"/>
            </w:rPr>
            <w:t xml:space="preserve">Python Foundation. </w:t>
          </w:r>
          <w:r>
            <w:t xml:space="preserve">„Python 3.10.12 </w:t>
          </w:r>
          <w:proofErr w:type="spellStart"/>
          <w:r>
            <w:t>documentation</w:t>
          </w:r>
          <w:proofErr w:type="spellEnd"/>
          <w:r>
            <w:t>.” https://​docs.python.org​/​3.10/​ (Zugriff am: 4. September 2023).</w:t>
          </w:r>
        </w:p>
        <w:bookmarkEnd w:id="186"/>
        <w:p w14:paraId="45F243EC" w14:textId="77777777" w:rsidR="00E51011" w:rsidRDefault="00E51011" w:rsidP="00E51011">
          <w:pPr>
            <w:pStyle w:val="CitaviBibliographyEntry"/>
          </w:pPr>
          <w:r>
            <w:t>[22]</w:t>
          </w:r>
          <w:r>
            <w:tab/>
          </w:r>
          <w:bookmarkStart w:id="187" w:name="_CTVL001fb7eb4330bee48868917dececa3be2a6"/>
          <w:r>
            <w:t xml:space="preserve">pandas. „pandas </w:t>
          </w:r>
          <w:proofErr w:type="spellStart"/>
          <w:r>
            <w:t>documentation</w:t>
          </w:r>
          <w:proofErr w:type="spellEnd"/>
          <w:r>
            <w:t>.” https://​pandas.pydata.org​/​docs/​ (Zugriff am: 24. Juni 2023).</w:t>
          </w:r>
        </w:p>
        <w:bookmarkEnd w:id="187"/>
        <w:p w14:paraId="5EEED8A4" w14:textId="77777777" w:rsidR="00E51011" w:rsidRDefault="00E51011" w:rsidP="00E51011">
          <w:pPr>
            <w:pStyle w:val="CitaviBibliographyEntry"/>
          </w:pPr>
          <w:r>
            <w:t>[23]</w:t>
          </w:r>
          <w:r>
            <w:tab/>
          </w:r>
          <w:bookmarkStart w:id="188" w:name="_CTVL00139b5bb1f61c348c5a268dd83d5dc7ed4"/>
          <w:r>
            <w:t xml:space="preserve">NumPy. „NumPy </w:t>
          </w:r>
          <w:proofErr w:type="spellStart"/>
          <w:r>
            <w:t>documentation</w:t>
          </w:r>
          <w:proofErr w:type="spellEnd"/>
          <w:r>
            <w:t>.” https://​numpy.org​/​ (Zugriff am: 24. Juni 2023).</w:t>
          </w:r>
        </w:p>
        <w:bookmarkEnd w:id="188"/>
        <w:p w14:paraId="7B189405" w14:textId="77777777" w:rsidR="00E51011" w:rsidRPr="00E51011" w:rsidRDefault="00E51011" w:rsidP="00E51011">
          <w:pPr>
            <w:pStyle w:val="CitaviBibliographyEntry"/>
            <w:rPr>
              <w:lang w:val="en-US"/>
            </w:rPr>
          </w:pPr>
          <w:r w:rsidRPr="00E51011">
            <w:rPr>
              <w:lang w:val="en-US"/>
            </w:rPr>
            <w:t>[24]</w:t>
          </w:r>
          <w:r w:rsidRPr="00E51011">
            <w:rPr>
              <w:lang w:val="en-US"/>
            </w:rPr>
            <w:tab/>
          </w:r>
          <w:bookmarkStart w:id="189" w:name="_CTVL00111f894fe75024c5faa3bab82a8e66881"/>
          <w:r w:rsidRPr="00E51011">
            <w:rPr>
              <w:lang w:val="en-US"/>
            </w:rPr>
            <w:t xml:space="preserve">J. Hao und T. K. Ho, „Machine Learning Made Easy: A Review of Scikit-learn Package in Python Programming </w:t>
          </w:r>
          <w:proofErr w:type="gramStart"/>
          <w:r w:rsidRPr="00E51011">
            <w:rPr>
              <w:lang w:val="en-US"/>
            </w:rPr>
            <w:t>Language,“</w:t>
          </w:r>
          <w:bookmarkEnd w:id="189"/>
          <w:proofErr w:type="gramEnd"/>
          <w:r w:rsidRPr="00E51011">
            <w:rPr>
              <w:lang w:val="en-US"/>
            </w:rPr>
            <w:t xml:space="preserve"> </w:t>
          </w:r>
          <w:r w:rsidRPr="00E51011">
            <w:rPr>
              <w:i/>
              <w:lang w:val="en-US"/>
            </w:rPr>
            <w:t>Journal of Educational and Behavioral Statistics</w:t>
          </w:r>
          <w:r w:rsidRPr="00E51011">
            <w:rPr>
              <w:lang w:val="en-US"/>
            </w:rPr>
            <w:t xml:space="preserve">, Jg. 44, Nr. 3, S. 348–361, 2019, </w:t>
          </w:r>
          <w:proofErr w:type="spellStart"/>
          <w:r w:rsidRPr="00E51011">
            <w:rPr>
              <w:lang w:val="en-US"/>
            </w:rPr>
            <w:t>doi</w:t>
          </w:r>
          <w:proofErr w:type="spellEnd"/>
          <w:r w:rsidRPr="00E51011">
            <w:rPr>
              <w:lang w:val="en-US"/>
            </w:rPr>
            <w:t>: 10.3102/1076998619832248.</w:t>
          </w:r>
        </w:p>
        <w:p w14:paraId="0F1D8560" w14:textId="77777777" w:rsidR="00E51011" w:rsidRDefault="00E51011" w:rsidP="00E51011">
          <w:pPr>
            <w:pStyle w:val="CitaviBibliographyEntry"/>
          </w:pPr>
          <w:r w:rsidRPr="00E51011">
            <w:rPr>
              <w:lang w:val="en-US"/>
            </w:rPr>
            <w:t>[25]</w:t>
          </w:r>
          <w:r w:rsidRPr="00E51011">
            <w:rPr>
              <w:lang w:val="en-US"/>
            </w:rPr>
            <w:tab/>
          </w:r>
          <w:bookmarkStart w:id="190" w:name="_CTVL00127af317d9f914046841911a17cecc694"/>
          <w:r w:rsidRPr="00E51011">
            <w:rPr>
              <w:lang w:val="en-US"/>
            </w:rPr>
            <w:t>scikit-learn. „Machine Learning in Python: scikit-learn 1.3.0 documentation.” https://​scikit-learn.org​/​stable/​ (</w:t>
          </w:r>
          <w:proofErr w:type="spellStart"/>
          <w:r w:rsidRPr="00E51011">
            <w:rPr>
              <w:lang w:val="en-US"/>
            </w:rPr>
            <w:t>Zugriff</w:t>
          </w:r>
          <w:proofErr w:type="spellEnd"/>
          <w:r w:rsidRPr="00E51011">
            <w:rPr>
              <w:lang w:val="en-US"/>
            </w:rPr>
            <w:t xml:space="preserve"> am: 25. </w:t>
          </w:r>
          <w:r>
            <w:t>Juni 2023).</w:t>
          </w:r>
        </w:p>
        <w:bookmarkEnd w:id="190"/>
        <w:p w14:paraId="70DA7C51" w14:textId="77777777" w:rsidR="00E51011" w:rsidRDefault="00E51011" w:rsidP="00E51011">
          <w:pPr>
            <w:pStyle w:val="CitaviBibliographyEntry"/>
          </w:pPr>
          <w:r>
            <w:lastRenderedPageBreak/>
            <w:t>[26]</w:t>
          </w:r>
          <w:r>
            <w:tab/>
          </w:r>
          <w:bookmarkStart w:id="191" w:name="_CTVL001cfc1892941344204a6f7b725a0333e25"/>
          <w:r>
            <w:t>TensorFlow. „TensorFlow.” https://​www.tensorflow.org​/​ (Zugriff am: 4. September 2023).</w:t>
          </w:r>
        </w:p>
        <w:bookmarkEnd w:id="191"/>
        <w:p w14:paraId="6694218A" w14:textId="77777777" w:rsidR="00E51011" w:rsidRDefault="00E51011" w:rsidP="00E51011">
          <w:pPr>
            <w:pStyle w:val="CitaviBibliographyEntry"/>
          </w:pPr>
          <w:r>
            <w:t>[27]</w:t>
          </w:r>
          <w:r>
            <w:tab/>
          </w:r>
          <w:bookmarkStart w:id="192" w:name="_CTVL001a052d00854e6493da55af008e6956223"/>
          <w:r>
            <w:t xml:space="preserve">Keras. „API </w:t>
          </w:r>
          <w:proofErr w:type="spellStart"/>
          <w:r>
            <w:t>reference</w:t>
          </w:r>
          <w:proofErr w:type="spellEnd"/>
          <w:r>
            <w:t>.” https://​keras.io​/​api/​ (Zugriff am: 29. Juni 2023).</w:t>
          </w:r>
        </w:p>
        <w:bookmarkEnd w:id="192"/>
        <w:p w14:paraId="345D26C0" w14:textId="77777777" w:rsidR="00E51011" w:rsidRDefault="00E51011" w:rsidP="00E51011">
          <w:pPr>
            <w:pStyle w:val="CitaviBibliographyEntry"/>
          </w:pPr>
          <w:r>
            <w:t>[28]</w:t>
          </w:r>
          <w:r>
            <w:tab/>
          </w:r>
          <w:bookmarkStart w:id="193" w:name="_CTVL001cb05fb53c5d34552a56f572e83ecfdec"/>
          <w:r>
            <w:t>R. F. Torlak, „Detektion der Bewegung von Verkehrsteilnehmern aus Positionsdaten,“ Bachelorarbeit, Hochschule für angewandte Wissenschaften Coburg, 2022.</w:t>
          </w:r>
        </w:p>
        <w:bookmarkEnd w:id="193"/>
        <w:p w14:paraId="6517FB38" w14:textId="77777777" w:rsidR="00E51011" w:rsidRDefault="00E51011" w:rsidP="00E51011">
          <w:pPr>
            <w:pStyle w:val="CitaviBibliographyEntry"/>
          </w:pPr>
          <w:r>
            <w:t>[29]</w:t>
          </w:r>
          <w:r>
            <w:tab/>
          </w:r>
          <w:bookmarkStart w:id="194" w:name="_CTVL0016740b9a5615f4cb8a7ab90e76ae3e990"/>
          <w:r>
            <w:t>M. Sohl, „Klassifizierung der Bewegungsmuster von Mobilfunkteilnehmern zur erweiterten Umfeldwahrnehmung autonomer Fahrzeuge,“ Bachelorarbeit, Hochschule für angewandte Wissenschaften Coburg, 2022.</w:t>
          </w:r>
        </w:p>
        <w:bookmarkEnd w:id="194"/>
        <w:p w14:paraId="65B1431E" w14:textId="77777777" w:rsidR="00E51011" w:rsidRDefault="00E51011" w:rsidP="00E51011">
          <w:pPr>
            <w:pStyle w:val="CitaviBibliographyEntry"/>
          </w:pPr>
          <w:r>
            <w:t>[30]</w:t>
          </w:r>
          <w:r>
            <w:tab/>
          </w:r>
          <w:bookmarkStart w:id="19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5"/>
        <w:p w14:paraId="76FFD2E2" w14:textId="77777777" w:rsidR="00E51011" w:rsidRDefault="00E51011" w:rsidP="00E51011">
          <w:pPr>
            <w:pStyle w:val="CitaviBibliographyEntry"/>
          </w:pPr>
          <w:r w:rsidRPr="00E51011">
            <w:rPr>
              <w:lang w:val="en-US"/>
            </w:rPr>
            <w:t>[31]</w:t>
          </w:r>
          <w:r w:rsidRPr="00E51011">
            <w:rPr>
              <w:lang w:val="en-US"/>
            </w:rPr>
            <w:tab/>
          </w:r>
          <w:bookmarkStart w:id="196" w:name="_CTVL0014a52a8e07de74ef2a96be8586e74a69c"/>
          <w:r w:rsidRPr="00E51011">
            <w:rPr>
              <w:lang w:val="en-US"/>
            </w:rPr>
            <w:t xml:space="preserve">Z. Sun und X. Ban, „Vehicle classification using GPS </w:t>
          </w:r>
          <w:proofErr w:type="gramStart"/>
          <w:r w:rsidRPr="00E51011">
            <w:rPr>
              <w:lang w:val="en-US"/>
            </w:rPr>
            <w:t>data,“</w:t>
          </w:r>
          <w:bookmarkEnd w:id="196"/>
          <w:proofErr w:type="gramEnd"/>
          <w:r w:rsidRPr="00E51011">
            <w:rPr>
              <w:lang w:val="en-US"/>
            </w:rPr>
            <w:t xml:space="preserve"> </w:t>
          </w:r>
          <w:r w:rsidRPr="00E51011">
            <w:rPr>
              <w:i/>
              <w:lang w:val="en-US"/>
            </w:rPr>
            <w:t>Transportation Research Part C: Emerging Technologies</w:t>
          </w:r>
          <w:r w:rsidRPr="00E51011">
            <w:rPr>
              <w:lang w:val="en-US"/>
            </w:rPr>
            <w:t xml:space="preserve">, Jg. 37, S. 102–117, 2013. </w:t>
          </w:r>
          <w:proofErr w:type="spellStart"/>
          <w:r w:rsidRPr="00E51011">
            <w:rPr>
              <w:lang w:val="en-US"/>
            </w:rPr>
            <w:t>doi</w:t>
          </w:r>
          <w:proofErr w:type="spellEnd"/>
          <w:r w:rsidRPr="00E51011">
            <w:rPr>
              <w:lang w:val="en-US"/>
            </w:rPr>
            <w:t xml:space="preserve">: 10.1016/j.trc.2013.09.015. </w:t>
          </w:r>
          <w:r w:rsidRPr="00E51011">
            <w:t>[Online]. Verfügbar unter: https://​www.sciencedirect.com​/​science/​article/​pii/​S0968090X13002040</w:t>
          </w:r>
        </w:p>
        <w:p w14:paraId="32A88979" w14:textId="77777777" w:rsidR="00E51011" w:rsidRPr="00E51011" w:rsidRDefault="00E51011" w:rsidP="00E51011">
          <w:pPr>
            <w:pStyle w:val="CitaviBibliographyEntry"/>
            <w:rPr>
              <w:lang w:val="en-US"/>
            </w:rPr>
          </w:pPr>
          <w:r w:rsidRPr="00E51011">
            <w:rPr>
              <w:lang w:val="en-US"/>
            </w:rPr>
            <w:t>[32]</w:t>
          </w:r>
          <w:r w:rsidRPr="00E51011">
            <w:rPr>
              <w:lang w:val="en-US"/>
            </w:rPr>
            <w:tab/>
          </w:r>
          <w:bookmarkStart w:id="197" w:name="_CTVL001e3e923314f6a4f498af41edeab9f3a7f"/>
          <w:r w:rsidRPr="00E51011">
            <w:rPr>
              <w:lang w:val="en-US"/>
            </w:rPr>
            <w:t>GIS-OPS. „Valhalla Docker image by GIS-OPS.” https://​github.com​/​gis-​ops/​docker-​valhalla (</w:t>
          </w:r>
          <w:proofErr w:type="spellStart"/>
          <w:r w:rsidRPr="00E51011">
            <w:rPr>
              <w:lang w:val="en-US"/>
            </w:rPr>
            <w:t>Zugriff</w:t>
          </w:r>
          <w:proofErr w:type="spellEnd"/>
          <w:r w:rsidRPr="00E51011">
            <w:rPr>
              <w:lang w:val="en-US"/>
            </w:rPr>
            <w:t xml:space="preserve"> am: 3. August 2023).</w:t>
          </w:r>
        </w:p>
        <w:bookmarkEnd w:id="197"/>
        <w:p w14:paraId="4678F620" w14:textId="77777777" w:rsidR="00E51011" w:rsidRPr="00E51011" w:rsidRDefault="00E51011" w:rsidP="00E51011">
          <w:pPr>
            <w:pStyle w:val="CitaviBibliographyEntry"/>
            <w:rPr>
              <w:lang w:val="en-US"/>
            </w:rPr>
          </w:pPr>
          <w:r w:rsidRPr="00E51011">
            <w:rPr>
              <w:lang w:val="en-US"/>
            </w:rPr>
            <w:t>[33]</w:t>
          </w:r>
          <w:r w:rsidRPr="00E51011">
            <w:rPr>
              <w:lang w:val="en-US"/>
            </w:rPr>
            <w:tab/>
          </w:r>
          <w:bookmarkStart w:id="198" w:name="_CTVL001b194661df885420a9a2bd6b0982d20ed"/>
          <w:proofErr w:type="spellStart"/>
          <w:r w:rsidRPr="00E51011">
            <w:rPr>
              <w:lang w:val="en-US"/>
            </w:rPr>
            <w:t>Geofabrik</w:t>
          </w:r>
          <w:proofErr w:type="spellEnd"/>
          <w:r w:rsidRPr="00E51011">
            <w:rPr>
              <w:lang w:val="en-US"/>
            </w:rPr>
            <w:t xml:space="preserve"> GmbH. „OpenStreetMap Data Extracts.” https://​download.geofabrik.de​/​ (</w:t>
          </w:r>
          <w:proofErr w:type="spellStart"/>
          <w:r w:rsidRPr="00E51011">
            <w:rPr>
              <w:lang w:val="en-US"/>
            </w:rPr>
            <w:t>Zugriff</w:t>
          </w:r>
          <w:proofErr w:type="spellEnd"/>
          <w:r w:rsidRPr="00E51011">
            <w:rPr>
              <w:lang w:val="en-US"/>
            </w:rPr>
            <w:t xml:space="preserve"> am: 3. August 2023).</w:t>
          </w:r>
        </w:p>
        <w:bookmarkEnd w:id="198"/>
        <w:p w14:paraId="14D0118D" w14:textId="38D710CE" w:rsidR="0082438A" w:rsidRDefault="00E51011" w:rsidP="00E51011">
          <w:pPr>
            <w:pStyle w:val="CitaviBibliographyEntry"/>
          </w:pPr>
          <w:r w:rsidRPr="00E51011">
            <w:rPr>
              <w:lang w:val="en-US"/>
            </w:rPr>
            <w:t>[34]</w:t>
          </w:r>
          <w:r w:rsidRPr="00E51011">
            <w:rPr>
              <w:lang w:val="en-US"/>
            </w:rPr>
            <w:tab/>
          </w:r>
          <w:bookmarkStart w:id="199" w:name="_CTVL001a43f207ff5b44bc9b93aa2b3f1e156d6"/>
          <w:r w:rsidRPr="00E51011">
            <w:rPr>
              <w:lang w:val="en-US"/>
            </w:rPr>
            <w:t>S. Pandey. „Efficient and fast map matching with Valhalla.” https://​ikespand.github.io​/​posts/​meili/​ (</w:t>
          </w:r>
          <w:proofErr w:type="spellStart"/>
          <w:r w:rsidRPr="00E51011">
            <w:rPr>
              <w:lang w:val="en-US"/>
            </w:rPr>
            <w:t>Zugriff</w:t>
          </w:r>
          <w:proofErr w:type="spellEnd"/>
          <w:r w:rsidRPr="00E51011">
            <w:rPr>
              <w:lang w:val="en-US"/>
            </w:rPr>
            <w:t xml:space="preserve"> am: 3. </w:t>
          </w:r>
          <w:r>
            <w:t>August 2023)</w:t>
          </w:r>
          <w:bookmarkEnd w:id="199"/>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200" w:name="_Toc143194064"/>
      <w:bookmarkStart w:id="201" w:name="_Toc144726489"/>
      <w:r>
        <w:rPr>
          <w:lang w:val="en-GB"/>
        </w:rPr>
        <w:lastRenderedPageBreak/>
        <w:t xml:space="preserve">Beispiel: </w:t>
      </w:r>
      <w:r w:rsidRPr="0067088C">
        <w:rPr>
          <w:rStyle w:val="Code"/>
        </w:rPr>
        <w:t>trace_route</w:t>
      </w:r>
      <w:r>
        <w:rPr>
          <w:lang w:val="en-GB"/>
        </w:rPr>
        <w:t>-Request-Payload</w:t>
      </w:r>
      <w:bookmarkEnd w:id="200"/>
      <w:bookmarkEnd w:id="201"/>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2" w:name="_Toc143194065"/>
      <w:bookmarkStart w:id="203" w:name="_Toc144726490"/>
      <w:r>
        <w:rPr>
          <w:lang w:val="en-GB"/>
        </w:rPr>
        <w:lastRenderedPageBreak/>
        <w:t xml:space="preserve">Beispiel: </w:t>
      </w:r>
      <w:r w:rsidRPr="0067088C">
        <w:rPr>
          <w:rStyle w:val="Code"/>
        </w:rPr>
        <w:t>trace_route</w:t>
      </w:r>
      <w:r>
        <w:rPr>
          <w:lang w:val="en-GB"/>
        </w:rPr>
        <w:t>-Response-Payload</w:t>
      </w:r>
      <w:bookmarkEnd w:id="202"/>
      <w:bookmarkEnd w:id="203"/>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A2DBE" w14:textId="77777777" w:rsidR="00C92F86" w:rsidRDefault="00C92F86" w:rsidP="001E2E5E">
      <w:pPr>
        <w:spacing w:after="0" w:line="240" w:lineRule="auto"/>
      </w:pPr>
      <w:r>
        <w:separator/>
      </w:r>
    </w:p>
  </w:endnote>
  <w:endnote w:type="continuationSeparator" w:id="0">
    <w:p w14:paraId="7432505C" w14:textId="77777777" w:rsidR="00C92F86" w:rsidRDefault="00C92F86"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601B1" w14:textId="77777777" w:rsidR="00C92F86" w:rsidRDefault="00C92F86" w:rsidP="001E2E5E">
      <w:pPr>
        <w:spacing w:after="0" w:line="240" w:lineRule="auto"/>
      </w:pPr>
      <w:r>
        <w:separator/>
      </w:r>
    </w:p>
  </w:footnote>
  <w:footnote w:type="continuationSeparator" w:id="0">
    <w:p w14:paraId="0ADFCB10" w14:textId="77777777" w:rsidR="00C92F86" w:rsidRDefault="00C92F86"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498EF1A1" w:rsidR="007654F5" w:rsidRDefault="00000000">
    <w:pPr>
      <w:pStyle w:val="Kopfzeile"/>
    </w:pPr>
    <w:fldSimple w:instr=" STYLEREF  &quot;Überschrift 1;Ü 1-MitSeitenumbruch&quot;  \* MERGEFORMAT ">
      <w:r w:rsidR="004429E5">
        <w:rPr>
          <w:noProof/>
        </w:rPr>
        <w:t>Abkürzungsverzeichnis</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rsidP="0014229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19EA5669" w:rsidR="007D2DD4" w:rsidRPr="00172CE0" w:rsidRDefault="00000000">
    <w:pPr>
      <w:pStyle w:val="Kopfzeile"/>
    </w:pPr>
    <w:fldSimple w:instr=" STYLEREF  &quot;Überschrift 1;Ü 1-MitSeitenumbruch&quot;  \* MERGEFORMAT ">
      <w:r w:rsidR="00186F9A">
        <w:rPr>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0BF"/>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324"/>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77B"/>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5F88"/>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45E5"/>
    <w:rsid w:val="000D5C6A"/>
    <w:rsid w:val="000D605B"/>
    <w:rsid w:val="000D723F"/>
    <w:rsid w:val="000D72E8"/>
    <w:rsid w:val="000E0A90"/>
    <w:rsid w:val="000E2C22"/>
    <w:rsid w:val="000E2FDF"/>
    <w:rsid w:val="000E34B0"/>
    <w:rsid w:val="000E371D"/>
    <w:rsid w:val="000E3764"/>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550"/>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476"/>
    <w:rsid w:val="001257E4"/>
    <w:rsid w:val="00125A71"/>
    <w:rsid w:val="001268CE"/>
    <w:rsid w:val="0012713C"/>
    <w:rsid w:val="00130014"/>
    <w:rsid w:val="001303EC"/>
    <w:rsid w:val="00130EB4"/>
    <w:rsid w:val="00132667"/>
    <w:rsid w:val="00132DE7"/>
    <w:rsid w:val="00134059"/>
    <w:rsid w:val="001344A4"/>
    <w:rsid w:val="00134A50"/>
    <w:rsid w:val="00134B12"/>
    <w:rsid w:val="00136571"/>
    <w:rsid w:val="001375F5"/>
    <w:rsid w:val="001400F0"/>
    <w:rsid w:val="00140544"/>
    <w:rsid w:val="00141E91"/>
    <w:rsid w:val="00142290"/>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6773F"/>
    <w:rsid w:val="0017147F"/>
    <w:rsid w:val="00171539"/>
    <w:rsid w:val="00172CE0"/>
    <w:rsid w:val="00174D17"/>
    <w:rsid w:val="00176319"/>
    <w:rsid w:val="00176C38"/>
    <w:rsid w:val="00176CC5"/>
    <w:rsid w:val="001800EB"/>
    <w:rsid w:val="00180C86"/>
    <w:rsid w:val="00180EE7"/>
    <w:rsid w:val="001819D1"/>
    <w:rsid w:val="00183133"/>
    <w:rsid w:val="00183FA1"/>
    <w:rsid w:val="00183FEE"/>
    <w:rsid w:val="0018415E"/>
    <w:rsid w:val="0018503D"/>
    <w:rsid w:val="00186295"/>
    <w:rsid w:val="001866AA"/>
    <w:rsid w:val="001869DC"/>
    <w:rsid w:val="00186D5A"/>
    <w:rsid w:val="00186F9A"/>
    <w:rsid w:val="00186FCF"/>
    <w:rsid w:val="0019109C"/>
    <w:rsid w:val="00191157"/>
    <w:rsid w:val="00192C3C"/>
    <w:rsid w:val="001938AB"/>
    <w:rsid w:val="00195057"/>
    <w:rsid w:val="00195F91"/>
    <w:rsid w:val="00196090"/>
    <w:rsid w:val="00196124"/>
    <w:rsid w:val="00196168"/>
    <w:rsid w:val="001978E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065"/>
    <w:rsid w:val="001D0B5E"/>
    <w:rsid w:val="001D1562"/>
    <w:rsid w:val="001D2CAC"/>
    <w:rsid w:val="001D3A4D"/>
    <w:rsid w:val="001D5316"/>
    <w:rsid w:val="001D6190"/>
    <w:rsid w:val="001E051D"/>
    <w:rsid w:val="001E05EE"/>
    <w:rsid w:val="001E1719"/>
    <w:rsid w:val="001E1A59"/>
    <w:rsid w:val="001E221E"/>
    <w:rsid w:val="001E227C"/>
    <w:rsid w:val="001E2E5E"/>
    <w:rsid w:val="001E2EE2"/>
    <w:rsid w:val="001E3056"/>
    <w:rsid w:val="001E3ADC"/>
    <w:rsid w:val="001E3BAB"/>
    <w:rsid w:val="001E3BF0"/>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3A9B"/>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384"/>
    <w:rsid w:val="002334E3"/>
    <w:rsid w:val="0023473F"/>
    <w:rsid w:val="002350F9"/>
    <w:rsid w:val="002352C4"/>
    <w:rsid w:val="0023665F"/>
    <w:rsid w:val="002369B6"/>
    <w:rsid w:val="002400BC"/>
    <w:rsid w:val="00241712"/>
    <w:rsid w:val="00242892"/>
    <w:rsid w:val="0024566C"/>
    <w:rsid w:val="00245EC5"/>
    <w:rsid w:val="00246852"/>
    <w:rsid w:val="00250F33"/>
    <w:rsid w:val="0025125A"/>
    <w:rsid w:val="00251B07"/>
    <w:rsid w:val="00251F0D"/>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C84"/>
    <w:rsid w:val="00275E3B"/>
    <w:rsid w:val="00276564"/>
    <w:rsid w:val="0027735C"/>
    <w:rsid w:val="0028020F"/>
    <w:rsid w:val="0028039B"/>
    <w:rsid w:val="00280D40"/>
    <w:rsid w:val="00281004"/>
    <w:rsid w:val="0028112E"/>
    <w:rsid w:val="00281A17"/>
    <w:rsid w:val="002820AD"/>
    <w:rsid w:val="00282D3E"/>
    <w:rsid w:val="00283022"/>
    <w:rsid w:val="0028434C"/>
    <w:rsid w:val="00284E6B"/>
    <w:rsid w:val="002853ED"/>
    <w:rsid w:val="00285C42"/>
    <w:rsid w:val="00286B58"/>
    <w:rsid w:val="0028716C"/>
    <w:rsid w:val="00292A78"/>
    <w:rsid w:val="00293329"/>
    <w:rsid w:val="00293388"/>
    <w:rsid w:val="00293462"/>
    <w:rsid w:val="00294752"/>
    <w:rsid w:val="002951B6"/>
    <w:rsid w:val="00295725"/>
    <w:rsid w:val="00296693"/>
    <w:rsid w:val="0029687D"/>
    <w:rsid w:val="00297948"/>
    <w:rsid w:val="002A03BC"/>
    <w:rsid w:val="002A0519"/>
    <w:rsid w:val="002A19E4"/>
    <w:rsid w:val="002A1AB3"/>
    <w:rsid w:val="002A2213"/>
    <w:rsid w:val="002A2CCB"/>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3106"/>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4B"/>
    <w:rsid w:val="00311DB8"/>
    <w:rsid w:val="00312A1D"/>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2A4"/>
    <w:rsid w:val="00342C7F"/>
    <w:rsid w:val="003431CE"/>
    <w:rsid w:val="00343DFE"/>
    <w:rsid w:val="003445C3"/>
    <w:rsid w:val="00351086"/>
    <w:rsid w:val="00352F35"/>
    <w:rsid w:val="003540C1"/>
    <w:rsid w:val="00354695"/>
    <w:rsid w:val="003547E2"/>
    <w:rsid w:val="00355197"/>
    <w:rsid w:val="00355B0C"/>
    <w:rsid w:val="00360670"/>
    <w:rsid w:val="0036097D"/>
    <w:rsid w:val="00360F26"/>
    <w:rsid w:val="00362E32"/>
    <w:rsid w:val="00364D8C"/>
    <w:rsid w:val="00365B14"/>
    <w:rsid w:val="003668B5"/>
    <w:rsid w:val="00367323"/>
    <w:rsid w:val="00367E4B"/>
    <w:rsid w:val="00372011"/>
    <w:rsid w:val="0037370C"/>
    <w:rsid w:val="00373C23"/>
    <w:rsid w:val="003740BE"/>
    <w:rsid w:val="0037429B"/>
    <w:rsid w:val="00374759"/>
    <w:rsid w:val="00375724"/>
    <w:rsid w:val="003759A8"/>
    <w:rsid w:val="00375A5E"/>
    <w:rsid w:val="0037600A"/>
    <w:rsid w:val="00376F38"/>
    <w:rsid w:val="00380070"/>
    <w:rsid w:val="0038012B"/>
    <w:rsid w:val="00380873"/>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26E6"/>
    <w:rsid w:val="003A4041"/>
    <w:rsid w:val="003A49AF"/>
    <w:rsid w:val="003A54CC"/>
    <w:rsid w:val="003A6D06"/>
    <w:rsid w:val="003B0139"/>
    <w:rsid w:val="003B0580"/>
    <w:rsid w:val="003B1CF6"/>
    <w:rsid w:val="003B3E80"/>
    <w:rsid w:val="003B54FE"/>
    <w:rsid w:val="003B5D22"/>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3C19"/>
    <w:rsid w:val="003D41FE"/>
    <w:rsid w:val="003D4686"/>
    <w:rsid w:val="003D49CB"/>
    <w:rsid w:val="003D7F34"/>
    <w:rsid w:val="003E1484"/>
    <w:rsid w:val="003E1939"/>
    <w:rsid w:val="003E19F5"/>
    <w:rsid w:val="003E240C"/>
    <w:rsid w:val="003E30B3"/>
    <w:rsid w:val="003E418F"/>
    <w:rsid w:val="003E43A0"/>
    <w:rsid w:val="003E5EC1"/>
    <w:rsid w:val="003E6018"/>
    <w:rsid w:val="003E6146"/>
    <w:rsid w:val="003E639E"/>
    <w:rsid w:val="003E7DBA"/>
    <w:rsid w:val="003F0347"/>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3C6"/>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077"/>
    <w:rsid w:val="00434338"/>
    <w:rsid w:val="00436DC8"/>
    <w:rsid w:val="00441254"/>
    <w:rsid w:val="00441322"/>
    <w:rsid w:val="00442610"/>
    <w:rsid w:val="0044284E"/>
    <w:rsid w:val="00442933"/>
    <w:rsid w:val="004429E5"/>
    <w:rsid w:val="00443CBA"/>
    <w:rsid w:val="00446504"/>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36A"/>
    <w:rsid w:val="00471FDC"/>
    <w:rsid w:val="0047262C"/>
    <w:rsid w:val="004727A2"/>
    <w:rsid w:val="00472E3E"/>
    <w:rsid w:val="004744E5"/>
    <w:rsid w:val="00475D0D"/>
    <w:rsid w:val="004761D8"/>
    <w:rsid w:val="00477960"/>
    <w:rsid w:val="00480197"/>
    <w:rsid w:val="004805DB"/>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A45"/>
    <w:rsid w:val="004A3E0B"/>
    <w:rsid w:val="004A4490"/>
    <w:rsid w:val="004A4525"/>
    <w:rsid w:val="004A5766"/>
    <w:rsid w:val="004A765B"/>
    <w:rsid w:val="004B0829"/>
    <w:rsid w:val="004B0BC5"/>
    <w:rsid w:val="004B2707"/>
    <w:rsid w:val="004B2C3F"/>
    <w:rsid w:val="004B300D"/>
    <w:rsid w:val="004B37E7"/>
    <w:rsid w:val="004B38BB"/>
    <w:rsid w:val="004B3B7E"/>
    <w:rsid w:val="004B457B"/>
    <w:rsid w:val="004B46A7"/>
    <w:rsid w:val="004B5FED"/>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59AD"/>
    <w:rsid w:val="004F659A"/>
    <w:rsid w:val="004F6940"/>
    <w:rsid w:val="004F7005"/>
    <w:rsid w:val="004F7012"/>
    <w:rsid w:val="004F7457"/>
    <w:rsid w:val="004F76CB"/>
    <w:rsid w:val="004F7BF5"/>
    <w:rsid w:val="0050017B"/>
    <w:rsid w:val="00500236"/>
    <w:rsid w:val="0050064B"/>
    <w:rsid w:val="00500A15"/>
    <w:rsid w:val="005018A0"/>
    <w:rsid w:val="00505D9B"/>
    <w:rsid w:val="00506A67"/>
    <w:rsid w:val="00511DAC"/>
    <w:rsid w:val="00512283"/>
    <w:rsid w:val="005149A1"/>
    <w:rsid w:val="00516052"/>
    <w:rsid w:val="005173F1"/>
    <w:rsid w:val="0051779F"/>
    <w:rsid w:val="0052074E"/>
    <w:rsid w:val="00520A4B"/>
    <w:rsid w:val="00520F72"/>
    <w:rsid w:val="005233AD"/>
    <w:rsid w:val="00523F68"/>
    <w:rsid w:val="005241D5"/>
    <w:rsid w:val="00525245"/>
    <w:rsid w:val="0052542D"/>
    <w:rsid w:val="00526549"/>
    <w:rsid w:val="00526599"/>
    <w:rsid w:val="00527F71"/>
    <w:rsid w:val="005312BB"/>
    <w:rsid w:val="005317E6"/>
    <w:rsid w:val="00531A3A"/>
    <w:rsid w:val="00532277"/>
    <w:rsid w:val="0053283F"/>
    <w:rsid w:val="00532AB1"/>
    <w:rsid w:val="0053384F"/>
    <w:rsid w:val="00534418"/>
    <w:rsid w:val="0053449D"/>
    <w:rsid w:val="0053569F"/>
    <w:rsid w:val="00536D6C"/>
    <w:rsid w:val="0054101A"/>
    <w:rsid w:val="005417D4"/>
    <w:rsid w:val="0054471D"/>
    <w:rsid w:val="00544DD2"/>
    <w:rsid w:val="00544F3C"/>
    <w:rsid w:val="005467E0"/>
    <w:rsid w:val="00546AB9"/>
    <w:rsid w:val="00547C1F"/>
    <w:rsid w:val="005501D9"/>
    <w:rsid w:val="005502C3"/>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BBC"/>
    <w:rsid w:val="005A3C46"/>
    <w:rsid w:val="005A3FFD"/>
    <w:rsid w:val="005A573D"/>
    <w:rsid w:val="005A5CD4"/>
    <w:rsid w:val="005A68CF"/>
    <w:rsid w:val="005A7289"/>
    <w:rsid w:val="005A7C2E"/>
    <w:rsid w:val="005B03B7"/>
    <w:rsid w:val="005B12B7"/>
    <w:rsid w:val="005B1789"/>
    <w:rsid w:val="005B1868"/>
    <w:rsid w:val="005B39B8"/>
    <w:rsid w:val="005B4476"/>
    <w:rsid w:val="005B4F0D"/>
    <w:rsid w:val="005B4FF8"/>
    <w:rsid w:val="005B5B65"/>
    <w:rsid w:val="005B64C0"/>
    <w:rsid w:val="005B6CD6"/>
    <w:rsid w:val="005B6FBC"/>
    <w:rsid w:val="005C04BC"/>
    <w:rsid w:val="005C0D93"/>
    <w:rsid w:val="005C143B"/>
    <w:rsid w:val="005C1A3F"/>
    <w:rsid w:val="005C2359"/>
    <w:rsid w:val="005C2477"/>
    <w:rsid w:val="005C26BF"/>
    <w:rsid w:val="005C2956"/>
    <w:rsid w:val="005C4572"/>
    <w:rsid w:val="005C4B62"/>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C60"/>
    <w:rsid w:val="005E5EE3"/>
    <w:rsid w:val="005E655E"/>
    <w:rsid w:val="005E75E5"/>
    <w:rsid w:val="005F00FA"/>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988"/>
    <w:rsid w:val="00601E30"/>
    <w:rsid w:val="006025D7"/>
    <w:rsid w:val="006030F9"/>
    <w:rsid w:val="006038C7"/>
    <w:rsid w:val="006042E4"/>
    <w:rsid w:val="006062C0"/>
    <w:rsid w:val="00607723"/>
    <w:rsid w:val="00610791"/>
    <w:rsid w:val="006109D0"/>
    <w:rsid w:val="006121C9"/>
    <w:rsid w:val="00612759"/>
    <w:rsid w:val="00612769"/>
    <w:rsid w:val="0061291C"/>
    <w:rsid w:val="00612F42"/>
    <w:rsid w:val="00613847"/>
    <w:rsid w:val="00613D20"/>
    <w:rsid w:val="00614509"/>
    <w:rsid w:val="00614937"/>
    <w:rsid w:val="00614B6D"/>
    <w:rsid w:val="006152C5"/>
    <w:rsid w:val="00620355"/>
    <w:rsid w:val="006211DB"/>
    <w:rsid w:val="006243F7"/>
    <w:rsid w:val="0062515B"/>
    <w:rsid w:val="006257FC"/>
    <w:rsid w:val="00627443"/>
    <w:rsid w:val="00627AFB"/>
    <w:rsid w:val="0063056B"/>
    <w:rsid w:val="00630B9A"/>
    <w:rsid w:val="00631245"/>
    <w:rsid w:val="0063129D"/>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281"/>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2376"/>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0DBD"/>
    <w:rsid w:val="006A1F80"/>
    <w:rsid w:val="006A2E5D"/>
    <w:rsid w:val="006A32EB"/>
    <w:rsid w:val="006A3AB5"/>
    <w:rsid w:val="006A3E79"/>
    <w:rsid w:val="006A4476"/>
    <w:rsid w:val="006A59AF"/>
    <w:rsid w:val="006A67EA"/>
    <w:rsid w:val="006A7D35"/>
    <w:rsid w:val="006B125B"/>
    <w:rsid w:val="006B271A"/>
    <w:rsid w:val="006B2C05"/>
    <w:rsid w:val="006B2F4C"/>
    <w:rsid w:val="006B3122"/>
    <w:rsid w:val="006B3529"/>
    <w:rsid w:val="006B3539"/>
    <w:rsid w:val="006B3F21"/>
    <w:rsid w:val="006B4617"/>
    <w:rsid w:val="006B4767"/>
    <w:rsid w:val="006B6479"/>
    <w:rsid w:val="006B6D2F"/>
    <w:rsid w:val="006C000F"/>
    <w:rsid w:val="006C133F"/>
    <w:rsid w:val="006C1AA7"/>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333"/>
    <w:rsid w:val="006E5433"/>
    <w:rsid w:val="006E59FD"/>
    <w:rsid w:val="006E6F61"/>
    <w:rsid w:val="006E78A5"/>
    <w:rsid w:val="006F148D"/>
    <w:rsid w:val="006F209A"/>
    <w:rsid w:val="006F38A4"/>
    <w:rsid w:val="006F3DA3"/>
    <w:rsid w:val="006F45C0"/>
    <w:rsid w:val="006F5A39"/>
    <w:rsid w:val="006F655A"/>
    <w:rsid w:val="006F6C5B"/>
    <w:rsid w:val="006F79C3"/>
    <w:rsid w:val="006F7C67"/>
    <w:rsid w:val="006F7CA2"/>
    <w:rsid w:val="006F7F81"/>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3ED6"/>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1F3D"/>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294B"/>
    <w:rsid w:val="00754CFA"/>
    <w:rsid w:val="00754E99"/>
    <w:rsid w:val="00756487"/>
    <w:rsid w:val="00756E82"/>
    <w:rsid w:val="00760AAA"/>
    <w:rsid w:val="00760F78"/>
    <w:rsid w:val="0076250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5E5E"/>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55C"/>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191"/>
    <w:rsid w:val="007D3DE6"/>
    <w:rsid w:val="007D3E89"/>
    <w:rsid w:val="007D3F76"/>
    <w:rsid w:val="007D5458"/>
    <w:rsid w:val="007D58F4"/>
    <w:rsid w:val="007D7057"/>
    <w:rsid w:val="007D7A49"/>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37C1"/>
    <w:rsid w:val="00807A8A"/>
    <w:rsid w:val="00807C47"/>
    <w:rsid w:val="0081093C"/>
    <w:rsid w:val="00811018"/>
    <w:rsid w:val="008119A8"/>
    <w:rsid w:val="00811FC3"/>
    <w:rsid w:val="00812350"/>
    <w:rsid w:val="00812E48"/>
    <w:rsid w:val="00813A2C"/>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2750A"/>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2E5"/>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4F45"/>
    <w:rsid w:val="00875C6E"/>
    <w:rsid w:val="008762E7"/>
    <w:rsid w:val="008763B1"/>
    <w:rsid w:val="00876453"/>
    <w:rsid w:val="00876773"/>
    <w:rsid w:val="00876C7A"/>
    <w:rsid w:val="008778A4"/>
    <w:rsid w:val="00880525"/>
    <w:rsid w:val="008806A1"/>
    <w:rsid w:val="00880A8C"/>
    <w:rsid w:val="0088119A"/>
    <w:rsid w:val="0088144D"/>
    <w:rsid w:val="008824CA"/>
    <w:rsid w:val="00882C95"/>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3CB5"/>
    <w:rsid w:val="008B41B5"/>
    <w:rsid w:val="008B4243"/>
    <w:rsid w:val="008B4530"/>
    <w:rsid w:val="008B4CB5"/>
    <w:rsid w:val="008B56B3"/>
    <w:rsid w:val="008B5D80"/>
    <w:rsid w:val="008B6C07"/>
    <w:rsid w:val="008B787E"/>
    <w:rsid w:val="008C1D1B"/>
    <w:rsid w:val="008C28EC"/>
    <w:rsid w:val="008C3FF5"/>
    <w:rsid w:val="008C57B2"/>
    <w:rsid w:val="008C74BF"/>
    <w:rsid w:val="008C7593"/>
    <w:rsid w:val="008D131C"/>
    <w:rsid w:val="008D188E"/>
    <w:rsid w:val="008D388C"/>
    <w:rsid w:val="008D3B22"/>
    <w:rsid w:val="008D59C9"/>
    <w:rsid w:val="008D5B51"/>
    <w:rsid w:val="008D5BBD"/>
    <w:rsid w:val="008D5D3B"/>
    <w:rsid w:val="008D6E97"/>
    <w:rsid w:val="008E0E74"/>
    <w:rsid w:val="008E3306"/>
    <w:rsid w:val="008E44B4"/>
    <w:rsid w:val="008E49AD"/>
    <w:rsid w:val="008E5A8B"/>
    <w:rsid w:val="008E7C9F"/>
    <w:rsid w:val="008F0F40"/>
    <w:rsid w:val="008F24AE"/>
    <w:rsid w:val="008F268E"/>
    <w:rsid w:val="008F26FE"/>
    <w:rsid w:val="008F2948"/>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35E2"/>
    <w:rsid w:val="00904759"/>
    <w:rsid w:val="00904A8F"/>
    <w:rsid w:val="00907136"/>
    <w:rsid w:val="00907F28"/>
    <w:rsid w:val="0091119D"/>
    <w:rsid w:val="0091178A"/>
    <w:rsid w:val="009124AA"/>
    <w:rsid w:val="00912D27"/>
    <w:rsid w:val="009130EA"/>
    <w:rsid w:val="00913310"/>
    <w:rsid w:val="00913CFB"/>
    <w:rsid w:val="00915066"/>
    <w:rsid w:val="00915451"/>
    <w:rsid w:val="00915B52"/>
    <w:rsid w:val="00915FA6"/>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00D"/>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87D01"/>
    <w:rsid w:val="009908CD"/>
    <w:rsid w:val="00990AF0"/>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035"/>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B89"/>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4C77"/>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A70"/>
    <w:rsid w:val="00A13EBF"/>
    <w:rsid w:val="00A143D2"/>
    <w:rsid w:val="00A14D11"/>
    <w:rsid w:val="00A16202"/>
    <w:rsid w:val="00A164FB"/>
    <w:rsid w:val="00A16EA8"/>
    <w:rsid w:val="00A1756D"/>
    <w:rsid w:val="00A20312"/>
    <w:rsid w:val="00A22696"/>
    <w:rsid w:val="00A22EE7"/>
    <w:rsid w:val="00A234B7"/>
    <w:rsid w:val="00A236C2"/>
    <w:rsid w:val="00A2371E"/>
    <w:rsid w:val="00A2473F"/>
    <w:rsid w:val="00A25682"/>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143"/>
    <w:rsid w:val="00A57EE3"/>
    <w:rsid w:val="00A600EA"/>
    <w:rsid w:val="00A63A2C"/>
    <w:rsid w:val="00A63ABB"/>
    <w:rsid w:val="00A63D03"/>
    <w:rsid w:val="00A64566"/>
    <w:rsid w:val="00A65F60"/>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2C0C"/>
    <w:rsid w:val="00A93260"/>
    <w:rsid w:val="00A936E2"/>
    <w:rsid w:val="00A94CDD"/>
    <w:rsid w:val="00A95B1C"/>
    <w:rsid w:val="00A970D1"/>
    <w:rsid w:val="00A971F7"/>
    <w:rsid w:val="00A97261"/>
    <w:rsid w:val="00A97AA1"/>
    <w:rsid w:val="00A97CC6"/>
    <w:rsid w:val="00AA0DED"/>
    <w:rsid w:val="00AA28E5"/>
    <w:rsid w:val="00AA3E7E"/>
    <w:rsid w:val="00AA4016"/>
    <w:rsid w:val="00AA4054"/>
    <w:rsid w:val="00AA528A"/>
    <w:rsid w:val="00AA5968"/>
    <w:rsid w:val="00AA5CB1"/>
    <w:rsid w:val="00AA5F72"/>
    <w:rsid w:val="00AA6988"/>
    <w:rsid w:val="00AB0677"/>
    <w:rsid w:val="00AB07AF"/>
    <w:rsid w:val="00AB0C91"/>
    <w:rsid w:val="00AB0CA2"/>
    <w:rsid w:val="00AB1AC7"/>
    <w:rsid w:val="00AB1EB5"/>
    <w:rsid w:val="00AB45DF"/>
    <w:rsid w:val="00AB4FC7"/>
    <w:rsid w:val="00AB503C"/>
    <w:rsid w:val="00AB5169"/>
    <w:rsid w:val="00AB5561"/>
    <w:rsid w:val="00AB5DC2"/>
    <w:rsid w:val="00AB75EB"/>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3594"/>
    <w:rsid w:val="00AD44D0"/>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E688C"/>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36B"/>
    <w:rsid w:val="00B16CB8"/>
    <w:rsid w:val="00B17C14"/>
    <w:rsid w:val="00B20BFF"/>
    <w:rsid w:val="00B213F3"/>
    <w:rsid w:val="00B21927"/>
    <w:rsid w:val="00B23355"/>
    <w:rsid w:val="00B236AC"/>
    <w:rsid w:val="00B244AB"/>
    <w:rsid w:val="00B24D87"/>
    <w:rsid w:val="00B25605"/>
    <w:rsid w:val="00B25C7F"/>
    <w:rsid w:val="00B263FE"/>
    <w:rsid w:val="00B264AF"/>
    <w:rsid w:val="00B27A99"/>
    <w:rsid w:val="00B3060B"/>
    <w:rsid w:val="00B30617"/>
    <w:rsid w:val="00B332B0"/>
    <w:rsid w:val="00B333D2"/>
    <w:rsid w:val="00B33723"/>
    <w:rsid w:val="00B3498B"/>
    <w:rsid w:val="00B3542E"/>
    <w:rsid w:val="00B35C10"/>
    <w:rsid w:val="00B364B5"/>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7C4"/>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1D2"/>
    <w:rsid w:val="00BA070C"/>
    <w:rsid w:val="00BA333A"/>
    <w:rsid w:val="00BA38F3"/>
    <w:rsid w:val="00BA3A1C"/>
    <w:rsid w:val="00BA3EDA"/>
    <w:rsid w:val="00BA3F0E"/>
    <w:rsid w:val="00BA4149"/>
    <w:rsid w:val="00BA48B2"/>
    <w:rsid w:val="00BA57BA"/>
    <w:rsid w:val="00BA7120"/>
    <w:rsid w:val="00BB0DB2"/>
    <w:rsid w:val="00BB0E1F"/>
    <w:rsid w:val="00BB1AFC"/>
    <w:rsid w:val="00BB2826"/>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C62F5"/>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6C4"/>
    <w:rsid w:val="00BE5E95"/>
    <w:rsid w:val="00BE6B63"/>
    <w:rsid w:val="00BF03C8"/>
    <w:rsid w:val="00BF0E6F"/>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0FB"/>
    <w:rsid w:val="00C056AE"/>
    <w:rsid w:val="00C057EC"/>
    <w:rsid w:val="00C05FFC"/>
    <w:rsid w:val="00C0633A"/>
    <w:rsid w:val="00C0636D"/>
    <w:rsid w:val="00C06548"/>
    <w:rsid w:val="00C06F00"/>
    <w:rsid w:val="00C078C9"/>
    <w:rsid w:val="00C07BE0"/>
    <w:rsid w:val="00C10767"/>
    <w:rsid w:val="00C11099"/>
    <w:rsid w:val="00C111A4"/>
    <w:rsid w:val="00C121FE"/>
    <w:rsid w:val="00C124D7"/>
    <w:rsid w:val="00C12506"/>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153B"/>
    <w:rsid w:val="00C3162F"/>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4AA"/>
    <w:rsid w:val="00C4487B"/>
    <w:rsid w:val="00C45ED2"/>
    <w:rsid w:val="00C4608F"/>
    <w:rsid w:val="00C462FB"/>
    <w:rsid w:val="00C5063F"/>
    <w:rsid w:val="00C50A30"/>
    <w:rsid w:val="00C50B58"/>
    <w:rsid w:val="00C50DCC"/>
    <w:rsid w:val="00C50F9E"/>
    <w:rsid w:val="00C515C1"/>
    <w:rsid w:val="00C52386"/>
    <w:rsid w:val="00C52B58"/>
    <w:rsid w:val="00C537D1"/>
    <w:rsid w:val="00C54AB3"/>
    <w:rsid w:val="00C55278"/>
    <w:rsid w:val="00C55A55"/>
    <w:rsid w:val="00C5600D"/>
    <w:rsid w:val="00C57B40"/>
    <w:rsid w:val="00C60B0A"/>
    <w:rsid w:val="00C60BCA"/>
    <w:rsid w:val="00C6104C"/>
    <w:rsid w:val="00C6123E"/>
    <w:rsid w:val="00C612B0"/>
    <w:rsid w:val="00C64AA2"/>
    <w:rsid w:val="00C64FA3"/>
    <w:rsid w:val="00C65479"/>
    <w:rsid w:val="00C66AD5"/>
    <w:rsid w:val="00C66F5C"/>
    <w:rsid w:val="00C7091B"/>
    <w:rsid w:val="00C71445"/>
    <w:rsid w:val="00C7176F"/>
    <w:rsid w:val="00C72A97"/>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2F86"/>
    <w:rsid w:val="00C934FD"/>
    <w:rsid w:val="00C95D7A"/>
    <w:rsid w:val="00C96011"/>
    <w:rsid w:val="00C9672B"/>
    <w:rsid w:val="00C969E6"/>
    <w:rsid w:val="00C96A08"/>
    <w:rsid w:val="00C975A8"/>
    <w:rsid w:val="00C97A12"/>
    <w:rsid w:val="00CA013A"/>
    <w:rsid w:val="00CA0B4B"/>
    <w:rsid w:val="00CA0CEF"/>
    <w:rsid w:val="00CA15D2"/>
    <w:rsid w:val="00CA2309"/>
    <w:rsid w:val="00CA32C2"/>
    <w:rsid w:val="00CA41DE"/>
    <w:rsid w:val="00CA4463"/>
    <w:rsid w:val="00CA6505"/>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5D4"/>
    <w:rsid w:val="00CD27B6"/>
    <w:rsid w:val="00CD2AB8"/>
    <w:rsid w:val="00CD4423"/>
    <w:rsid w:val="00CD4B44"/>
    <w:rsid w:val="00CD6604"/>
    <w:rsid w:val="00CD690F"/>
    <w:rsid w:val="00CD6E37"/>
    <w:rsid w:val="00CD6F6F"/>
    <w:rsid w:val="00CD71D9"/>
    <w:rsid w:val="00CD7269"/>
    <w:rsid w:val="00CD7A30"/>
    <w:rsid w:val="00CE0AE4"/>
    <w:rsid w:val="00CE2252"/>
    <w:rsid w:val="00CE33AB"/>
    <w:rsid w:val="00CE4CB5"/>
    <w:rsid w:val="00CE584E"/>
    <w:rsid w:val="00CE6DDA"/>
    <w:rsid w:val="00CE7940"/>
    <w:rsid w:val="00CE7A6B"/>
    <w:rsid w:val="00CF030C"/>
    <w:rsid w:val="00CF052A"/>
    <w:rsid w:val="00CF1F6A"/>
    <w:rsid w:val="00CF2158"/>
    <w:rsid w:val="00CF24FA"/>
    <w:rsid w:val="00CF5719"/>
    <w:rsid w:val="00CF65B5"/>
    <w:rsid w:val="00CF7F21"/>
    <w:rsid w:val="00D009DE"/>
    <w:rsid w:val="00D02325"/>
    <w:rsid w:val="00D03598"/>
    <w:rsid w:val="00D03D9C"/>
    <w:rsid w:val="00D05788"/>
    <w:rsid w:val="00D06C3E"/>
    <w:rsid w:val="00D06D0E"/>
    <w:rsid w:val="00D105E7"/>
    <w:rsid w:val="00D1293B"/>
    <w:rsid w:val="00D139E3"/>
    <w:rsid w:val="00D14F26"/>
    <w:rsid w:val="00D1594F"/>
    <w:rsid w:val="00D16752"/>
    <w:rsid w:val="00D16C7B"/>
    <w:rsid w:val="00D1734C"/>
    <w:rsid w:val="00D207E6"/>
    <w:rsid w:val="00D20EA5"/>
    <w:rsid w:val="00D219F6"/>
    <w:rsid w:val="00D22304"/>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72B"/>
    <w:rsid w:val="00D54F14"/>
    <w:rsid w:val="00D556BD"/>
    <w:rsid w:val="00D568D1"/>
    <w:rsid w:val="00D57212"/>
    <w:rsid w:val="00D574A0"/>
    <w:rsid w:val="00D574D9"/>
    <w:rsid w:val="00D616A4"/>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3E7"/>
    <w:rsid w:val="00D96721"/>
    <w:rsid w:val="00D974B8"/>
    <w:rsid w:val="00D97841"/>
    <w:rsid w:val="00DA23F7"/>
    <w:rsid w:val="00DA287A"/>
    <w:rsid w:val="00DA2A77"/>
    <w:rsid w:val="00DB09CF"/>
    <w:rsid w:val="00DB2EA9"/>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48D6"/>
    <w:rsid w:val="00DD5969"/>
    <w:rsid w:val="00DD668A"/>
    <w:rsid w:val="00DD6DFC"/>
    <w:rsid w:val="00DD7AC6"/>
    <w:rsid w:val="00DE050F"/>
    <w:rsid w:val="00DE101E"/>
    <w:rsid w:val="00DE1763"/>
    <w:rsid w:val="00DE19FA"/>
    <w:rsid w:val="00DE26E4"/>
    <w:rsid w:val="00DE34B0"/>
    <w:rsid w:val="00DE3F6A"/>
    <w:rsid w:val="00DE513B"/>
    <w:rsid w:val="00DE52B5"/>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39A1"/>
    <w:rsid w:val="00E05563"/>
    <w:rsid w:val="00E05EA2"/>
    <w:rsid w:val="00E06399"/>
    <w:rsid w:val="00E0639A"/>
    <w:rsid w:val="00E06940"/>
    <w:rsid w:val="00E06F94"/>
    <w:rsid w:val="00E07CB2"/>
    <w:rsid w:val="00E07E44"/>
    <w:rsid w:val="00E1040E"/>
    <w:rsid w:val="00E10A1A"/>
    <w:rsid w:val="00E1162C"/>
    <w:rsid w:val="00E11AB7"/>
    <w:rsid w:val="00E11D08"/>
    <w:rsid w:val="00E13969"/>
    <w:rsid w:val="00E13B6C"/>
    <w:rsid w:val="00E13BBD"/>
    <w:rsid w:val="00E14A19"/>
    <w:rsid w:val="00E14B0C"/>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0F24"/>
    <w:rsid w:val="00E41128"/>
    <w:rsid w:val="00E4112A"/>
    <w:rsid w:val="00E4165E"/>
    <w:rsid w:val="00E43F25"/>
    <w:rsid w:val="00E44949"/>
    <w:rsid w:val="00E44D8D"/>
    <w:rsid w:val="00E45200"/>
    <w:rsid w:val="00E466B5"/>
    <w:rsid w:val="00E4698A"/>
    <w:rsid w:val="00E474B0"/>
    <w:rsid w:val="00E5076C"/>
    <w:rsid w:val="00E51011"/>
    <w:rsid w:val="00E52FF4"/>
    <w:rsid w:val="00E530E3"/>
    <w:rsid w:val="00E54646"/>
    <w:rsid w:val="00E55FD5"/>
    <w:rsid w:val="00E56548"/>
    <w:rsid w:val="00E56E8B"/>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2E1"/>
    <w:rsid w:val="00E74786"/>
    <w:rsid w:val="00E74FB3"/>
    <w:rsid w:val="00E75B80"/>
    <w:rsid w:val="00E7659B"/>
    <w:rsid w:val="00E77E4D"/>
    <w:rsid w:val="00E803AD"/>
    <w:rsid w:val="00E80C1D"/>
    <w:rsid w:val="00E81D4A"/>
    <w:rsid w:val="00E82833"/>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113"/>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D63"/>
    <w:rsid w:val="00EB6F04"/>
    <w:rsid w:val="00EB7C1D"/>
    <w:rsid w:val="00EC0145"/>
    <w:rsid w:val="00EC08C8"/>
    <w:rsid w:val="00EC11D5"/>
    <w:rsid w:val="00EC1F7F"/>
    <w:rsid w:val="00EC3121"/>
    <w:rsid w:val="00EC42EF"/>
    <w:rsid w:val="00EC4E04"/>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E79A3"/>
    <w:rsid w:val="00EF0484"/>
    <w:rsid w:val="00EF04F3"/>
    <w:rsid w:val="00EF1817"/>
    <w:rsid w:val="00EF2FF4"/>
    <w:rsid w:val="00EF3CF4"/>
    <w:rsid w:val="00EF415F"/>
    <w:rsid w:val="00EF4632"/>
    <w:rsid w:val="00EF56F2"/>
    <w:rsid w:val="00EF60F7"/>
    <w:rsid w:val="00EF632E"/>
    <w:rsid w:val="00EF6885"/>
    <w:rsid w:val="00EF68DD"/>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395"/>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1D3A"/>
    <w:rsid w:val="00F82A92"/>
    <w:rsid w:val="00F83448"/>
    <w:rsid w:val="00F8752C"/>
    <w:rsid w:val="00F875F1"/>
    <w:rsid w:val="00F87D35"/>
    <w:rsid w:val="00F90135"/>
    <w:rsid w:val="00F9060F"/>
    <w:rsid w:val="00F907E5"/>
    <w:rsid w:val="00F91A62"/>
    <w:rsid w:val="00F91C2E"/>
    <w:rsid w:val="00F91C47"/>
    <w:rsid w:val="00F925A6"/>
    <w:rsid w:val="00F92739"/>
    <w:rsid w:val="00F92C8C"/>
    <w:rsid w:val="00F93BE5"/>
    <w:rsid w:val="00F9414B"/>
    <w:rsid w:val="00F955F3"/>
    <w:rsid w:val="00F96338"/>
    <w:rsid w:val="00FA054A"/>
    <w:rsid w:val="00FA2E47"/>
    <w:rsid w:val="00FA3357"/>
    <w:rsid w:val="00FA531E"/>
    <w:rsid w:val="00FA614C"/>
    <w:rsid w:val="00FA693A"/>
    <w:rsid w:val="00FA70C9"/>
    <w:rsid w:val="00FB1607"/>
    <w:rsid w:val="00FB2F6A"/>
    <w:rsid w:val="00FB3010"/>
    <w:rsid w:val="00FB5DF4"/>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4605"/>
    <w:rsid w:val="00FD51CE"/>
    <w:rsid w:val="00FD54AE"/>
    <w:rsid w:val="00FD5D63"/>
    <w:rsid w:val="00FD6206"/>
    <w:rsid w:val="00FD6C04"/>
    <w:rsid w:val="00FD70B6"/>
    <w:rsid w:val="00FD7A4A"/>
    <w:rsid w:val="00FE0A50"/>
    <w:rsid w:val="00FE0B52"/>
    <w:rsid w:val="00FE13F7"/>
    <w:rsid w:val="00FE144B"/>
    <w:rsid w:val="00FE1A7E"/>
    <w:rsid w:val="00FE24F4"/>
    <w:rsid w:val="00FE5250"/>
    <w:rsid w:val="00FE52C3"/>
    <w:rsid w:val="00FE5439"/>
    <w:rsid w:val="00FE5B78"/>
    <w:rsid w:val="00FE6837"/>
    <w:rsid w:val="00FE6F35"/>
    <w:rsid w:val="00FE7426"/>
    <w:rsid w:val="00FE745C"/>
    <w:rsid w:val="00FF06BF"/>
    <w:rsid w:val="00FF0EB9"/>
    <w:rsid w:val="00FF3067"/>
    <w:rsid w:val="00FF3198"/>
    <w:rsid w:val="00FF3D58"/>
    <w:rsid w:val="00FF414F"/>
    <w:rsid w:val="00FF5317"/>
    <w:rsid w:val="00FF5B79"/>
    <w:rsid w:val="00FF74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8037C1"/>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194732140">
      <w:bodyDiv w:val="1"/>
      <w:marLeft w:val="0"/>
      <w:marRight w:val="0"/>
      <w:marTop w:val="0"/>
      <w:marBottom w:val="0"/>
      <w:divBdr>
        <w:top w:val="none" w:sz="0" w:space="0" w:color="auto"/>
        <w:left w:val="none" w:sz="0" w:space="0" w:color="auto"/>
        <w:bottom w:val="none" w:sz="0" w:space="0" w:color="auto"/>
        <w:right w:val="none" w:sz="0" w:space="0" w:color="auto"/>
      </w:divBdr>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466005067">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
      <w:docPartPr>
        <w:name w:val="60A161B95D3140198FC8BF4B0C0BDA02"/>
        <w:category>
          <w:name w:val="Allgemein"/>
          <w:gallery w:val="placeholder"/>
        </w:category>
        <w:types>
          <w:type w:val="bbPlcHdr"/>
        </w:types>
        <w:behaviors>
          <w:behavior w:val="content"/>
        </w:behaviors>
        <w:guid w:val="{A496C41B-062D-46CB-956F-E9B9223EA9DE}"/>
      </w:docPartPr>
      <w:docPartBody>
        <w:p w:rsidR="00FB179E" w:rsidRDefault="00513E4C" w:rsidP="00513E4C">
          <w:pPr>
            <w:pStyle w:val="60A161B95D3140198FC8BF4B0C0BDA02"/>
          </w:pPr>
          <w:r w:rsidRPr="007C2ACD">
            <w:rPr>
              <w:rStyle w:val="Platzhaltertext"/>
            </w:rPr>
            <w:t>Klicken oder tippen Sie hier, um Text einzugeben.</w:t>
          </w:r>
        </w:p>
      </w:docPartBody>
    </w:docPart>
    <w:docPart>
      <w:docPartPr>
        <w:name w:val="4CF4289FCADA4E7AB59B06220FE95CF2"/>
        <w:category>
          <w:name w:val="Allgemein"/>
          <w:gallery w:val="placeholder"/>
        </w:category>
        <w:types>
          <w:type w:val="bbPlcHdr"/>
        </w:types>
        <w:behaviors>
          <w:behavior w:val="content"/>
        </w:behaviors>
        <w:guid w:val="{317E857D-E9C5-453B-AB60-E2409525882F}"/>
      </w:docPartPr>
      <w:docPartBody>
        <w:p w:rsidR="00000000" w:rsidRDefault="00FB179E" w:rsidP="00FB179E">
          <w:pPr>
            <w:pStyle w:val="4CF4289FCADA4E7AB59B06220FE95CF2"/>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3AD4"/>
    <w:rsid w:val="00065E18"/>
    <w:rsid w:val="0007049C"/>
    <w:rsid w:val="000728E4"/>
    <w:rsid w:val="000D7A0B"/>
    <w:rsid w:val="000E6373"/>
    <w:rsid w:val="00104CE4"/>
    <w:rsid w:val="00143B3F"/>
    <w:rsid w:val="0018196C"/>
    <w:rsid w:val="00190A66"/>
    <w:rsid w:val="001D5D02"/>
    <w:rsid w:val="00207738"/>
    <w:rsid w:val="00213D55"/>
    <w:rsid w:val="002227EC"/>
    <w:rsid w:val="002360D7"/>
    <w:rsid w:val="002B5FBE"/>
    <w:rsid w:val="0032560B"/>
    <w:rsid w:val="00326AFE"/>
    <w:rsid w:val="00345489"/>
    <w:rsid w:val="003908DF"/>
    <w:rsid w:val="00393ADB"/>
    <w:rsid w:val="003A3E62"/>
    <w:rsid w:val="003C622F"/>
    <w:rsid w:val="003D7EAB"/>
    <w:rsid w:val="003E4B98"/>
    <w:rsid w:val="003F2788"/>
    <w:rsid w:val="00417E45"/>
    <w:rsid w:val="00436248"/>
    <w:rsid w:val="0046100B"/>
    <w:rsid w:val="00470CCE"/>
    <w:rsid w:val="00474457"/>
    <w:rsid w:val="00495137"/>
    <w:rsid w:val="004A5D88"/>
    <w:rsid w:val="004A6049"/>
    <w:rsid w:val="004C16CD"/>
    <w:rsid w:val="004D1F39"/>
    <w:rsid w:val="00513E4C"/>
    <w:rsid w:val="00556796"/>
    <w:rsid w:val="005711E1"/>
    <w:rsid w:val="005971B6"/>
    <w:rsid w:val="005B0970"/>
    <w:rsid w:val="005B42F9"/>
    <w:rsid w:val="005C2E7F"/>
    <w:rsid w:val="005D107A"/>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92511"/>
    <w:rsid w:val="007A747C"/>
    <w:rsid w:val="007B3B47"/>
    <w:rsid w:val="00804C51"/>
    <w:rsid w:val="0081453C"/>
    <w:rsid w:val="00815377"/>
    <w:rsid w:val="008234DF"/>
    <w:rsid w:val="00886E66"/>
    <w:rsid w:val="008A727C"/>
    <w:rsid w:val="008B039B"/>
    <w:rsid w:val="008D2467"/>
    <w:rsid w:val="008D50C4"/>
    <w:rsid w:val="008E5622"/>
    <w:rsid w:val="00910FF0"/>
    <w:rsid w:val="009366CA"/>
    <w:rsid w:val="009452DC"/>
    <w:rsid w:val="009567B3"/>
    <w:rsid w:val="009633C6"/>
    <w:rsid w:val="009656C9"/>
    <w:rsid w:val="00975290"/>
    <w:rsid w:val="00986665"/>
    <w:rsid w:val="009967DF"/>
    <w:rsid w:val="009A1138"/>
    <w:rsid w:val="009D4832"/>
    <w:rsid w:val="009E7AE7"/>
    <w:rsid w:val="009F2BB4"/>
    <w:rsid w:val="00A65EAE"/>
    <w:rsid w:val="00A74373"/>
    <w:rsid w:val="00A948A6"/>
    <w:rsid w:val="00AD1D2C"/>
    <w:rsid w:val="00AE1479"/>
    <w:rsid w:val="00AF5FB9"/>
    <w:rsid w:val="00B15038"/>
    <w:rsid w:val="00B22F0E"/>
    <w:rsid w:val="00B323F4"/>
    <w:rsid w:val="00B567FE"/>
    <w:rsid w:val="00B62488"/>
    <w:rsid w:val="00B63747"/>
    <w:rsid w:val="00B93F81"/>
    <w:rsid w:val="00B97CA6"/>
    <w:rsid w:val="00B97DA8"/>
    <w:rsid w:val="00BB0CDA"/>
    <w:rsid w:val="00BC4C42"/>
    <w:rsid w:val="00BF7F72"/>
    <w:rsid w:val="00C1188A"/>
    <w:rsid w:val="00C22B26"/>
    <w:rsid w:val="00C269EE"/>
    <w:rsid w:val="00C31A57"/>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4C9C"/>
    <w:rsid w:val="00E0613B"/>
    <w:rsid w:val="00E4225D"/>
    <w:rsid w:val="00E75A41"/>
    <w:rsid w:val="00E77AE9"/>
    <w:rsid w:val="00E77C4A"/>
    <w:rsid w:val="00ED0A22"/>
    <w:rsid w:val="00ED1DF9"/>
    <w:rsid w:val="00EE441D"/>
    <w:rsid w:val="00EF016F"/>
    <w:rsid w:val="00F14BA2"/>
    <w:rsid w:val="00F17CD9"/>
    <w:rsid w:val="00F4145B"/>
    <w:rsid w:val="00F76AC9"/>
    <w:rsid w:val="00F8633D"/>
    <w:rsid w:val="00FB179E"/>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FB179E"/>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 w:type="paragraph" w:customStyle="1" w:styleId="60A161B95D3140198FC8BF4B0C0BDA02">
    <w:name w:val="60A161B95D3140198FC8BF4B0C0BDA02"/>
    <w:rsid w:val="00513E4C"/>
    <w:rPr>
      <w:kern w:val="2"/>
      <w14:ligatures w14:val="standardContextual"/>
    </w:rPr>
  </w:style>
  <w:style w:type="paragraph" w:customStyle="1" w:styleId="B5BDCED291B8499BB1C3F2A9FA09136B">
    <w:name w:val="B5BDCED291B8499BB1C3F2A9FA09136B"/>
    <w:rsid w:val="00FB179E"/>
    <w:rPr>
      <w:kern w:val="2"/>
      <w14:ligatures w14:val="standardContextual"/>
    </w:rPr>
  </w:style>
  <w:style w:type="paragraph" w:customStyle="1" w:styleId="4CF4289FCADA4E7AB59B06220FE95CF2">
    <w:name w:val="4CF4289FCADA4E7AB59B06220FE95CF2"/>
    <w:rsid w:val="00FB179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9217</Words>
  <Characters>751074</Characters>
  <Application>Microsoft Office Word</Application>
  <DocSecurity>0</DocSecurity>
  <Lines>6258</Lines>
  <Paragraphs>17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79</cp:revision>
  <cp:lastPrinted>2023-09-04T15:44:00Z</cp:lastPrinted>
  <dcterms:created xsi:type="dcterms:W3CDTF">2023-08-18T16:25:00Z</dcterms:created>
  <dcterms:modified xsi:type="dcterms:W3CDTF">2023-09-0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5.2.0</vt:lpwstr>
  </property>
</Properties>
</file>